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2A0C6" w14:textId="3FF7ABEB" w:rsidR="00CC134D" w:rsidRPr="00027BB5" w:rsidRDefault="003B7D52" w:rsidP="00CC134D">
      <w:pPr>
        <w:pStyle w:val="Titelblatt"/>
        <w:rPr>
          <w:b/>
          <w:bCs/>
          <w:sz w:val="28"/>
          <w:szCs w:val="28"/>
        </w:rPr>
      </w:pPr>
      <w:r>
        <w:br/>
      </w:r>
      <w:r>
        <w:br/>
      </w:r>
      <w:r w:rsidR="00681C49">
        <w:br/>
      </w:r>
      <w:r>
        <w:br/>
      </w:r>
      <w:r>
        <w:br/>
      </w:r>
      <w:r w:rsidR="00D26A32" w:rsidRPr="00027BB5">
        <w:t>Master</w:t>
      </w:r>
      <w:r w:rsidR="00C824BD">
        <w:t xml:space="preserve"> </w:t>
      </w:r>
      <w:r w:rsidR="00D26A32" w:rsidRPr="00027BB5">
        <w:t>Thesis</w:t>
      </w:r>
      <w:r>
        <w:br/>
      </w:r>
      <w:r>
        <w:br/>
      </w:r>
      <w:r w:rsidR="00681C49">
        <w:br/>
      </w:r>
      <w:r>
        <w:br/>
      </w:r>
      <w:r>
        <w:br/>
      </w:r>
      <w:r w:rsidR="006466D5">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sidR="006466D5">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4649D382" w14:textId="6E8D1A52" w:rsidR="00182F6A" w:rsidRPr="00027BB5" w:rsidRDefault="003B7D52" w:rsidP="00182F6A">
      <w:pPr>
        <w:pStyle w:val="Titelblatt"/>
        <w:rPr>
          <w:sz w:val="24"/>
          <w:szCs w:val="24"/>
        </w:rPr>
      </w:pPr>
      <w:r>
        <w:rPr>
          <w:sz w:val="24"/>
          <w:szCs w:val="24"/>
        </w:rPr>
        <w:br/>
      </w:r>
      <w:r>
        <w:rPr>
          <w:sz w:val="24"/>
          <w:szCs w:val="24"/>
        </w:rPr>
        <w:br/>
      </w:r>
      <w:r w:rsidR="00B67420"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54B4107A" w14:textId="1276198F" w:rsidR="00027BB5" w:rsidRPr="00027BB5" w:rsidRDefault="003B7D52" w:rsidP="00027BB5">
      <w:pPr>
        <w:pStyle w:val="Titelblatt"/>
        <w:rPr>
          <w:sz w:val="24"/>
          <w:szCs w:val="24"/>
        </w:rPr>
      </w:pPr>
      <w:r>
        <w:rPr>
          <w:sz w:val="24"/>
          <w:szCs w:val="24"/>
        </w:rPr>
        <w:br/>
      </w:r>
      <w:r>
        <w:rPr>
          <w:sz w:val="24"/>
          <w:szCs w:val="24"/>
        </w:rPr>
        <w:br/>
      </w:r>
      <w:r w:rsidR="00027BB5"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jc w:val="both"/>
        <w:rPr>
          <w:sz w:val="24"/>
          <w:szCs w:val="24"/>
        </w:rPr>
      </w:pPr>
    </w:p>
    <w:p w14:paraId="22B51084" w14:textId="7F24B2F8" w:rsidR="00904C64" w:rsidRDefault="003B7D52" w:rsidP="00027BB5">
      <w:pPr>
        <w:pStyle w:val="Titelblatt"/>
        <w:rPr>
          <w:sz w:val="24"/>
          <w:szCs w:val="24"/>
        </w:rPr>
        <w:sectPr w:rsidR="00904C64" w:rsidSect="00904C64">
          <w:headerReference w:type="default" r:id="rId8"/>
          <w:headerReference w:type="first" r:id="rId9"/>
          <w:pgSz w:w="12240" w:h="15840"/>
          <w:pgMar w:top="1417" w:right="1417" w:bottom="1134" w:left="1417" w:header="708" w:footer="708" w:gutter="0"/>
          <w:pgNumType w:fmt="lowerRoman" w:start="1"/>
          <w:cols w:space="708"/>
          <w:titlePg/>
          <w:docGrid w:linePitch="360"/>
        </w:sectPr>
      </w:pPr>
      <w:r>
        <w:rPr>
          <w:sz w:val="24"/>
          <w:szCs w:val="24"/>
        </w:rPr>
        <w:br/>
      </w:r>
      <w:r>
        <w:rPr>
          <w:sz w:val="24"/>
          <w:szCs w:val="24"/>
        </w:rPr>
        <w:br/>
      </w:r>
      <w:r w:rsidR="00D26A32" w:rsidRPr="00027BB5">
        <w:rPr>
          <w:sz w:val="24"/>
          <w:szCs w:val="24"/>
        </w:rPr>
        <w:t>Submitted by</w:t>
      </w:r>
      <w:r>
        <w:rPr>
          <w:sz w:val="24"/>
          <w:szCs w:val="24"/>
        </w:rPr>
        <w:br/>
      </w:r>
      <w:r w:rsidR="005658E5" w:rsidRPr="00027BB5">
        <w:rPr>
          <w:sz w:val="24"/>
          <w:szCs w:val="24"/>
        </w:rPr>
        <w:t>Dirk Mühlemann</w:t>
      </w:r>
      <w:r>
        <w:rPr>
          <w:sz w:val="24"/>
          <w:szCs w:val="24"/>
        </w:rPr>
        <w:br/>
      </w:r>
      <w:r w:rsidR="005658E5" w:rsidRPr="00027BB5">
        <w:rPr>
          <w:sz w:val="24"/>
          <w:szCs w:val="24"/>
        </w:rPr>
        <w:t>13-732-037</w:t>
      </w:r>
      <w:r>
        <w:rPr>
          <w:sz w:val="24"/>
          <w:szCs w:val="24"/>
        </w:rPr>
        <w:br/>
      </w:r>
      <w:proofErr w:type="spellStart"/>
      <w:r w:rsidR="00027BB5">
        <w:rPr>
          <w:sz w:val="24"/>
          <w:szCs w:val="24"/>
        </w:rPr>
        <w:t>Uster</w:t>
      </w:r>
      <w:proofErr w:type="spellEnd"/>
      <w:r w:rsidR="005658E5" w:rsidRPr="00027BB5">
        <w:rPr>
          <w:sz w:val="24"/>
          <w:szCs w:val="24"/>
        </w:rPr>
        <w:t xml:space="preserve">, </w:t>
      </w:r>
      <w:r w:rsidR="00084EF3">
        <w:rPr>
          <w:sz w:val="24"/>
          <w:szCs w:val="24"/>
        </w:rPr>
        <w:t>2</w:t>
      </w:r>
      <w:r w:rsidR="00D41482">
        <w:rPr>
          <w:sz w:val="24"/>
          <w:szCs w:val="24"/>
        </w:rPr>
        <w:t>4</w:t>
      </w:r>
      <w:r w:rsidR="005658E5" w:rsidRPr="00027BB5">
        <w:rPr>
          <w:sz w:val="24"/>
          <w:szCs w:val="24"/>
        </w:rPr>
        <w:t>/0</w:t>
      </w:r>
      <w:r w:rsidR="00084EF3">
        <w:rPr>
          <w:sz w:val="24"/>
          <w:szCs w:val="24"/>
        </w:rPr>
        <w:t>4</w:t>
      </w:r>
      <w:r w:rsidR="005658E5" w:rsidRPr="00027BB5">
        <w:rPr>
          <w:sz w:val="24"/>
          <w:szCs w:val="24"/>
        </w:rPr>
        <w:t>/202</w:t>
      </w:r>
      <w:r w:rsidR="003B3BA5">
        <w:rPr>
          <w:sz w:val="24"/>
          <w:szCs w:val="24"/>
        </w:rPr>
        <w:t>1</w:t>
      </w:r>
    </w:p>
    <w:p w14:paraId="177136DD" w14:textId="6649321C" w:rsidR="006E60F3" w:rsidRDefault="006E60F3" w:rsidP="00C824BD">
      <w:pPr>
        <w:pStyle w:val="berschrift0"/>
        <w:jc w:val="left"/>
      </w:pPr>
      <w:r>
        <w:lastRenderedPageBreak/>
        <w:t>A</w:t>
      </w:r>
      <w:r w:rsidRPr="006E60F3">
        <w:t>cknowledgement</w:t>
      </w:r>
    </w:p>
    <w:p w14:paraId="26F08826" w14:textId="3C2BF2CF" w:rsidR="006E60F3" w:rsidRDefault="00B157AF" w:rsidP="00692A68">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45A3101D"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w:t>
      </w:r>
      <w:proofErr w:type="gramStart"/>
      <w:r>
        <w:t>grids</w:t>
      </w:r>
      <w:proofErr w:type="gramEnd"/>
      <w:r>
        <w:t xml:space="preserve">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further </w:t>
      </w:r>
      <w:r>
        <w:t>add to this challenge.</w:t>
      </w:r>
    </w:p>
    <w:p w14:paraId="7964F83A" w14:textId="57C62742" w:rsidR="00242105" w:rsidRDefault="00242105" w:rsidP="00FD1273">
      <w:r w:rsidRPr="00242105">
        <w:t xml:space="preserve">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w:t>
      </w:r>
      <w:proofErr w:type="spellStart"/>
      <w:r w:rsidRPr="00242105">
        <w:t>hPa</w:t>
      </w:r>
      <w:proofErr w:type="spellEnd"/>
      <w:r w:rsidRPr="00242105">
        <w:t xml:space="preserve"> geopotential height field in the ERA5 reanalysis data, 1979 to 2020. Using country</w:t>
      </w:r>
      <w:r w:rsidR="00693B29">
        <w:t>-</w:t>
      </w:r>
      <w:r w:rsidRPr="00242105">
        <w:t xml:space="preserve">specific PV capacity factors (hourly data, provided by </w:t>
      </w:r>
      <w:proofErr w:type="spellStart"/>
      <w:r w:rsidR="00431C02">
        <w:t>Renewables.ninja</w:t>
      </w:r>
      <w:proofErr w:type="spellEnd"/>
      <w:r w:rsidR="0096269B">
        <w:t xml:space="preserve">, </w:t>
      </w:r>
      <w:r>
        <w:t>1985 to 2016</w:t>
      </w:r>
      <w:r w:rsidRPr="00242105">
        <w:t>) and installed capacities, we arrive at quantitative PV production estimates per country, weather regime (seven in total), and season. We examine associate over-</w:t>
      </w:r>
      <w:r w:rsidR="0076127D">
        <w:t xml:space="preserve"> </w:t>
      </w:r>
      <w:r w:rsidRPr="00242105">
        <w:t>and underproduction for current and planned (2030 and 2050) installed capacities and show that a more even PV production is possible with alternative spatial distributions of installed capacities.</w:t>
      </w:r>
    </w:p>
    <w:p w14:paraId="43BDDA5D" w14:textId="7D5611C7" w:rsidR="004D7AA2" w:rsidRDefault="00426F6B" w:rsidP="00FD1273">
      <w:r w:rsidRPr="00426F6B">
        <w:t>Upon transition from one weather regime to another, current total PV production in Europe varies by 0.9 GW on average with a maximum change of 3.0 GW. W</w:t>
      </w:r>
      <w:r w:rsidR="00591F5E">
        <w:t>e report that with the planned installed PV capacity distribution,</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r w:rsidR="0076127D">
        <w:t>60 nuclear</w:t>
      </w:r>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3C67922"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June,</w:t>
            </w:r>
            <w:r w:rsidR="00A653ED">
              <w:rPr>
                <w:color w:val="000000"/>
                <w:lang w:eastAsia="de-CH"/>
              </w:rPr>
              <w:t xml:space="preserve"> </w:t>
            </w:r>
            <w:r w:rsidR="00A653ED" w:rsidRPr="009F5F21">
              <w:rPr>
                <w:color w:val="000000"/>
                <w:lang w:eastAsia="de-CH"/>
              </w:rPr>
              <w:t>July</w:t>
            </w:r>
            <w:r w:rsidR="00A653ED">
              <w:rPr>
                <w:color w:val="000000"/>
                <w:lang w:eastAsia="de-CH"/>
              </w:rPr>
              <w:t>,</w:t>
            </w:r>
            <w:r w:rsidRPr="009F5F21">
              <w:rPr>
                <w:color w:val="000000"/>
                <w:lang w:eastAsia="de-CH"/>
              </w:rPr>
              <w:t xml:space="preserv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6DF9E9B2"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sidR="00D41482">
              <w:rPr>
                <w:color w:val="000000"/>
                <w:lang w:eastAsia="de-CH"/>
              </w:rPr>
              <w:t xml:space="preserve"> </w:t>
            </w:r>
            <w:r>
              <w:rPr>
                <w:color w:val="000000"/>
                <w:lang w:eastAsia="de-CH"/>
              </w:rPr>
              <w:t>P</w:t>
            </w:r>
            <w:r w:rsidR="009F5F21" w:rsidRPr="009F5F21">
              <w:rPr>
                <w:color w:val="000000"/>
                <w:lang w:eastAsia="de-CH"/>
              </w:rPr>
              <w:t>ower</w:t>
            </w:r>
            <w:r w:rsidR="00D41482">
              <w:rPr>
                <w:color w:val="000000"/>
                <w:lang w:eastAsia="de-CH"/>
              </w:rPr>
              <w:t xml:space="preserve"> </w:t>
            </w:r>
            <w:r>
              <w:rPr>
                <w:color w:val="000000"/>
                <w:lang w:eastAsia="de-CH"/>
              </w:rPr>
              <w:t>S</w:t>
            </w:r>
            <w:r w:rsidR="009F5F21" w:rsidRPr="009F5F21">
              <w:rPr>
                <w:color w:val="000000"/>
                <w:lang w:eastAsia="de-CH"/>
              </w:rPr>
              <w:t>ystem</w:t>
            </w:r>
            <w:r w:rsidR="00D41482">
              <w:rPr>
                <w:color w:val="000000"/>
                <w:lang w:eastAsia="de-CH"/>
              </w:rPr>
              <w:t xml:space="preserve"> </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5ACC6E8E" w14:textId="3CB48460" w:rsidR="00CF7B16"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70172995" w:history="1">
            <w:r w:rsidR="00CF7B16" w:rsidRPr="00722F98">
              <w:rPr>
                <w:rStyle w:val="Hyperlink"/>
                <w:noProof/>
                <w14:scene3d>
                  <w14:camera w14:prst="orthographicFront"/>
                  <w14:lightRig w14:rig="threePt" w14:dir="t">
                    <w14:rot w14:lat="0" w14:lon="0" w14:rev="0"/>
                  </w14:lightRig>
                </w14:scene3d>
              </w:rPr>
              <w:t>1.</w:t>
            </w:r>
            <w:r w:rsidR="00CF7B16">
              <w:rPr>
                <w:rFonts w:asciiTheme="minorHAnsi" w:eastAsiaTheme="minorEastAsia" w:hAnsiTheme="minorHAnsi" w:cstheme="minorBidi"/>
                <w:noProof/>
                <w:lang w:val="de-CH" w:eastAsia="de-CH"/>
              </w:rPr>
              <w:tab/>
            </w:r>
            <w:r w:rsidR="00CF7B16" w:rsidRPr="00722F98">
              <w:rPr>
                <w:rStyle w:val="Hyperlink"/>
                <w:noProof/>
              </w:rPr>
              <w:t>Introduction</w:t>
            </w:r>
            <w:r w:rsidR="00CF7B16">
              <w:rPr>
                <w:noProof/>
                <w:webHidden/>
              </w:rPr>
              <w:tab/>
            </w:r>
            <w:r w:rsidR="00CF7B16">
              <w:rPr>
                <w:noProof/>
                <w:webHidden/>
              </w:rPr>
              <w:fldChar w:fldCharType="begin"/>
            </w:r>
            <w:r w:rsidR="00CF7B16">
              <w:rPr>
                <w:noProof/>
                <w:webHidden/>
              </w:rPr>
              <w:instrText xml:space="preserve"> PAGEREF _Toc70172995 \h </w:instrText>
            </w:r>
            <w:r w:rsidR="00CF7B16">
              <w:rPr>
                <w:noProof/>
                <w:webHidden/>
              </w:rPr>
            </w:r>
            <w:r w:rsidR="00CF7B16">
              <w:rPr>
                <w:noProof/>
                <w:webHidden/>
              </w:rPr>
              <w:fldChar w:fldCharType="separate"/>
            </w:r>
            <w:r w:rsidR="00CF7B16">
              <w:rPr>
                <w:noProof/>
                <w:webHidden/>
              </w:rPr>
              <w:t>1</w:t>
            </w:r>
            <w:r w:rsidR="00CF7B16">
              <w:rPr>
                <w:noProof/>
                <w:webHidden/>
              </w:rPr>
              <w:fldChar w:fldCharType="end"/>
            </w:r>
          </w:hyperlink>
        </w:p>
        <w:p w14:paraId="6FBA256F" w14:textId="5CBF0E49" w:rsidR="00CF7B16" w:rsidRDefault="00DF0282">
          <w:pPr>
            <w:pStyle w:val="Verzeichnis1"/>
            <w:rPr>
              <w:rFonts w:asciiTheme="minorHAnsi" w:eastAsiaTheme="minorEastAsia" w:hAnsiTheme="minorHAnsi" w:cstheme="minorBidi"/>
              <w:noProof/>
              <w:lang w:val="de-CH" w:eastAsia="de-CH"/>
            </w:rPr>
          </w:pPr>
          <w:hyperlink w:anchor="_Toc70172996" w:history="1">
            <w:r w:rsidR="00CF7B16" w:rsidRPr="00722F98">
              <w:rPr>
                <w:rStyle w:val="Hyperlink"/>
                <w:noProof/>
                <w14:scene3d>
                  <w14:camera w14:prst="orthographicFront"/>
                  <w14:lightRig w14:rig="threePt" w14:dir="t">
                    <w14:rot w14:lat="0" w14:lon="0" w14:rev="0"/>
                  </w14:lightRig>
                </w14:scene3d>
              </w:rPr>
              <w:t>2.</w:t>
            </w:r>
            <w:r w:rsidR="00CF7B16">
              <w:rPr>
                <w:rFonts w:asciiTheme="minorHAnsi" w:eastAsiaTheme="minorEastAsia" w:hAnsiTheme="minorHAnsi" w:cstheme="minorBidi"/>
                <w:noProof/>
                <w:lang w:val="de-CH" w:eastAsia="de-CH"/>
              </w:rPr>
              <w:tab/>
            </w:r>
            <w:r w:rsidR="00CF7B16" w:rsidRPr="00722F98">
              <w:rPr>
                <w:rStyle w:val="Hyperlink"/>
                <w:noProof/>
              </w:rPr>
              <w:t>Data &amp; Methods</w:t>
            </w:r>
            <w:r w:rsidR="00CF7B16">
              <w:rPr>
                <w:noProof/>
                <w:webHidden/>
              </w:rPr>
              <w:tab/>
            </w:r>
            <w:r w:rsidR="00CF7B16">
              <w:rPr>
                <w:noProof/>
                <w:webHidden/>
              </w:rPr>
              <w:fldChar w:fldCharType="begin"/>
            </w:r>
            <w:r w:rsidR="00CF7B16">
              <w:rPr>
                <w:noProof/>
                <w:webHidden/>
              </w:rPr>
              <w:instrText xml:space="preserve"> PAGEREF _Toc70172996 \h </w:instrText>
            </w:r>
            <w:r w:rsidR="00CF7B16">
              <w:rPr>
                <w:noProof/>
                <w:webHidden/>
              </w:rPr>
            </w:r>
            <w:r w:rsidR="00CF7B16">
              <w:rPr>
                <w:noProof/>
                <w:webHidden/>
              </w:rPr>
              <w:fldChar w:fldCharType="separate"/>
            </w:r>
            <w:r w:rsidR="00CF7B16">
              <w:rPr>
                <w:noProof/>
                <w:webHidden/>
              </w:rPr>
              <w:t>4</w:t>
            </w:r>
            <w:r w:rsidR="00CF7B16">
              <w:rPr>
                <w:noProof/>
                <w:webHidden/>
              </w:rPr>
              <w:fldChar w:fldCharType="end"/>
            </w:r>
          </w:hyperlink>
        </w:p>
        <w:p w14:paraId="533B0A16" w14:textId="5048EA99"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2997" w:history="1">
            <w:r w:rsidR="00CF7B16" w:rsidRPr="00722F98">
              <w:rPr>
                <w:rStyle w:val="Hyperlink"/>
                <w:noProof/>
              </w:rPr>
              <w:t>2.1</w:t>
            </w:r>
            <w:r w:rsidR="00CF7B16">
              <w:rPr>
                <w:rFonts w:asciiTheme="minorHAnsi" w:eastAsiaTheme="minorEastAsia" w:hAnsiTheme="minorHAnsi" w:cstheme="minorBidi"/>
                <w:noProof/>
                <w:lang w:val="de-CH" w:eastAsia="de-CH"/>
              </w:rPr>
              <w:tab/>
            </w:r>
            <w:r w:rsidR="00CF7B16" w:rsidRPr="00722F98">
              <w:rPr>
                <w:rStyle w:val="Hyperlink"/>
                <w:noProof/>
              </w:rPr>
              <w:t>Data</w:t>
            </w:r>
            <w:r w:rsidR="00CF7B16">
              <w:rPr>
                <w:noProof/>
                <w:webHidden/>
              </w:rPr>
              <w:tab/>
            </w:r>
            <w:r w:rsidR="00CF7B16">
              <w:rPr>
                <w:noProof/>
                <w:webHidden/>
              </w:rPr>
              <w:fldChar w:fldCharType="begin"/>
            </w:r>
            <w:r w:rsidR="00CF7B16">
              <w:rPr>
                <w:noProof/>
                <w:webHidden/>
              </w:rPr>
              <w:instrText xml:space="preserve"> PAGEREF _Toc70172997 \h </w:instrText>
            </w:r>
            <w:r w:rsidR="00CF7B16">
              <w:rPr>
                <w:noProof/>
                <w:webHidden/>
              </w:rPr>
            </w:r>
            <w:r w:rsidR="00CF7B16">
              <w:rPr>
                <w:noProof/>
                <w:webHidden/>
              </w:rPr>
              <w:fldChar w:fldCharType="separate"/>
            </w:r>
            <w:r w:rsidR="00CF7B16">
              <w:rPr>
                <w:noProof/>
                <w:webHidden/>
              </w:rPr>
              <w:t>4</w:t>
            </w:r>
            <w:r w:rsidR="00CF7B16">
              <w:rPr>
                <w:noProof/>
                <w:webHidden/>
              </w:rPr>
              <w:fldChar w:fldCharType="end"/>
            </w:r>
          </w:hyperlink>
        </w:p>
        <w:p w14:paraId="1AFEC416" w14:textId="38F5F96F"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2998" w:history="1">
            <w:r w:rsidR="00CF7B16" w:rsidRPr="00722F98">
              <w:rPr>
                <w:rStyle w:val="Hyperlink"/>
                <w:noProof/>
              </w:rPr>
              <w:t>2.1.1</w:t>
            </w:r>
            <w:r w:rsidR="00CF7B16">
              <w:rPr>
                <w:rFonts w:asciiTheme="minorHAnsi" w:eastAsiaTheme="minorEastAsia" w:hAnsiTheme="minorHAnsi" w:cstheme="minorBidi"/>
                <w:noProof/>
                <w:lang w:val="de-CH" w:eastAsia="de-CH"/>
              </w:rPr>
              <w:tab/>
            </w:r>
            <w:r w:rsidR="00CF7B16" w:rsidRPr="00722F98">
              <w:rPr>
                <w:rStyle w:val="Hyperlink"/>
                <w:noProof/>
              </w:rPr>
              <w:t>ERA5</w:t>
            </w:r>
            <w:r w:rsidR="00CF7B16">
              <w:rPr>
                <w:noProof/>
                <w:webHidden/>
              </w:rPr>
              <w:tab/>
            </w:r>
            <w:r w:rsidR="00CF7B16">
              <w:rPr>
                <w:noProof/>
                <w:webHidden/>
              </w:rPr>
              <w:fldChar w:fldCharType="begin"/>
            </w:r>
            <w:r w:rsidR="00CF7B16">
              <w:rPr>
                <w:noProof/>
                <w:webHidden/>
              </w:rPr>
              <w:instrText xml:space="preserve"> PAGEREF _Toc70172998 \h </w:instrText>
            </w:r>
            <w:r w:rsidR="00CF7B16">
              <w:rPr>
                <w:noProof/>
                <w:webHidden/>
              </w:rPr>
            </w:r>
            <w:r w:rsidR="00CF7B16">
              <w:rPr>
                <w:noProof/>
                <w:webHidden/>
              </w:rPr>
              <w:fldChar w:fldCharType="separate"/>
            </w:r>
            <w:r w:rsidR="00CF7B16">
              <w:rPr>
                <w:noProof/>
                <w:webHidden/>
              </w:rPr>
              <w:t>4</w:t>
            </w:r>
            <w:r w:rsidR="00CF7B16">
              <w:rPr>
                <w:noProof/>
                <w:webHidden/>
              </w:rPr>
              <w:fldChar w:fldCharType="end"/>
            </w:r>
          </w:hyperlink>
        </w:p>
        <w:p w14:paraId="3AB54E85" w14:textId="6F5A3C17"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2999" w:history="1">
            <w:r w:rsidR="00CF7B16" w:rsidRPr="00722F98">
              <w:rPr>
                <w:rStyle w:val="Hyperlink"/>
                <w:noProof/>
              </w:rPr>
              <w:t>2.1.2</w:t>
            </w:r>
            <w:r w:rsidR="00CF7B16">
              <w:rPr>
                <w:rFonts w:asciiTheme="minorHAnsi" w:eastAsiaTheme="minorEastAsia" w:hAnsiTheme="minorHAnsi" w:cstheme="minorBidi"/>
                <w:noProof/>
                <w:lang w:val="de-CH" w:eastAsia="de-CH"/>
              </w:rPr>
              <w:tab/>
            </w:r>
            <w:r w:rsidR="00CF7B16" w:rsidRPr="00722F98">
              <w:rPr>
                <w:rStyle w:val="Hyperlink"/>
                <w:noProof/>
              </w:rPr>
              <w:t>Renewables.ninja and Global Solar Energy Estimator (GSEE)</w:t>
            </w:r>
            <w:r w:rsidR="00CF7B16">
              <w:rPr>
                <w:noProof/>
                <w:webHidden/>
              </w:rPr>
              <w:tab/>
            </w:r>
            <w:r w:rsidR="00CF7B16">
              <w:rPr>
                <w:noProof/>
                <w:webHidden/>
              </w:rPr>
              <w:fldChar w:fldCharType="begin"/>
            </w:r>
            <w:r w:rsidR="00CF7B16">
              <w:rPr>
                <w:noProof/>
                <w:webHidden/>
              </w:rPr>
              <w:instrText xml:space="preserve"> PAGEREF _Toc70172999 \h </w:instrText>
            </w:r>
            <w:r w:rsidR="00CF7B16">
              <w:rPr>
                <w:noProof/>
                <w:webHidden/>
              </w:rPr>
            </w:r>
            <w:r w:rsidR="00CF7B16">
              <w:rPr>
                <w:noProof/>
                <w:webHidden/>
              </w:rPr>
              <w:fldChar w:fldCharType="separate"/>
            </w:r>
            <w:r w:rsidR="00CF7B16">
              <w:rPr>
                <w:noProof/>
                <w:webHidden/>
              </w:rPr>
              <w:t>4</w:t>
            </w:r>
            <w:r w:rsidR="00CF7B16">
              <w:rPr>
                <w:noProof/>
                <w:webHidden/>
              </w:rPr>
              <w:fldChar w:fldCharType="end"/>
            </w:r>
          </w:hyperlink>
        </w:p>
        <w:p w14:paraId="58920594" w14:textId="2E44471E"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0" w:history="1">
            <w:r w:rsidR="00CF7B16" w:rsidRPr="00722F98">
              <w:rPr>
                <w:rStyle w:val="Hyperlink"/>
                <w:noProof/>
              </w:rPr>
              <w:t>2.1.3</w:t>
            </w:r>
            <w:r w:rsidR="00CF7B16">
              <w:rPr>
                <w:rFonts w:asciiTheme="minorHAnsi" w:eastAsiaTheme="minorEastAsia" w:hAnsiTheme="minorHAnsi" w:cstheme="minorBidi"/>
                <w:noProof/>
                <w:lang w:val="de-CH" w:eastAsia="de-CH"/>
              </w:rPr>
              <w:tab/>
            </w:r>
            <w:r w:rsidR="00CF7B16" w:rsidRPr="00722F98">
              <w:rPr>
                <w:rStyle w:val="Hyperlink"/>
                <w:noProof/>
              </w:rPr>
              <w:t>Installed PV capacities</w:t>
            </w:r>
            <w:r w:rsidR="00CF7B16">
              <w:rPr>
                <w:noProof/>
                <w:webHidden/>
              </w:rPr>
              <w:tab/>
            </w:r>
            <w:r w:rsidR="00CF7B16">
              <w:rPr>
                <w:noProof/>
                <w:webHidden/>
              </w:rPr>
              <w:fldChar w:fldCharType="begin"/>
            </w:r>
            <w:r w:rsidR="00CF7B16">
              <w:rPr>
                <w:noProof/>
                <w:webHidden/>
              </w:rPr>
              <w:instrText xml:space="preserve"> PAGEREF _Toc70173000 \h </w:instrText>
            </w:r>
            <w:r w:rsidR="00CF7B16">
              <w:rPr>
                <w:noProof/>
                <w:webHidden/>
              </w:rPr>
            </w:r>
            <w:r w:rsidR="00CF7B16">
              <w:rPr>
                <w:noProof/>
                <w:webHidden/>
              </w:rPr>
              <w:fldChar w:fldCharType="separate"/>
            </w:r>
            <w:r w:rsidR="00CF7B16">
              <w:rPr>
                <w:noProof/>
                <w:webHidden/>
              </w:rPr>
              <w:t>7</w:t>
            </w:r>
            <w:r w:rsidR="00CF7B16">
              <w:rPr>
                <w:noProof/>
                <w:webHidden/>
              </w:rPr>
              <w:fldChar w:fldCharType="end"/>
            </w:r>
          </w:hyperlink>
        </w:p>
        <w:p w14:paraId="74ECE09E" w14:textId="3778E7C0"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1" w:history="1">
            <w:r w:rsidR="00CF7B16" w:rsidRPr="00722F98">
              <w:rPr>
                <w:rStyle w:val="Hyperlink"/>
                <w:noProof/>
              </w:rPr>
              <w:t>2.1.4</w:t>
            </w:r>
            <w:r w:rsidR="00CF7B16">
              <w:rPr>
                <w:rFonts w:asciiTheme="minorHAnsi" w:eastAsiaTheme="minorEastAsia" w:hAnsiTheme="minorHAnsi" w:cstheme="minorBidi"/>
                <w:noProof/>
                <w:lang w:val="de-CH" w:eastAsia="de-CH"/>
              </w:rPr>
              <w:tab/>
            </w:r>
            <w:r w:rsidR="00CF7B16" w:rsidRPr="00722F98">
              <w:rPr>
                <w:rStyle w:val="Hyperlink"/>
                <w:noProof/>
              </w:rPr>
              <w:t>Electricity consumption data</w:t>
            </w:r>
            <w:r w:rsidR="00CF7B16">
              <w:rPr>
                <w:noProof/>
                <w:webHidden/>
              </w:rPr>
              <w:tab/>
            </w:r>
            <w:r w:rsidR="00CF7B16">
              <w:rPr>
                <w:noProof/>
                <w:webHidden/>
              </w:rPr>
              <w:fldChar w:fldCharType="begin"/>
            </w:r>
            <w:r w:rsidR="00CF7B16">
              <w:rPr>
                <w:noProof/>
                <w:webHidden/>
              </w:rPr>
              <w:instrText xml:space="preserve"> PAGEREF _Toc70173001 \h </w:instrText>
            </w:r>
            <w:r w:rsidR="00CF7B16">
              <w:rPr>
                <w:noProof/>
                <w:webHidden/>
              </w:rPr>
            </w:r>
            <w:r w:rsidR="00CF7B16">
              <w:rPr>
                <w:noProof/>
                <w:webHidden/>
              </w:rPr>
              <w:fldChar w:fldCharType="separate"/>
            </w:r>
            <w:r w:rsidR="00CF7B16">
              <w:rPr>
                <w:noProof/>
                <w:webHidden/>
              </w:rPr>
              <w:t>8</w:t>
            </w:r>
            <w:r w:rsidR="00CF7B16">
              <w:rPr>
                <w:noProof/>
                <w:webHidden/>
              </w:rPr>
              <w:fldChar w:fldCharType="end"/>
            </w:r>
          </w:hyperlink>
        </w:p>
        <w:p w14:paraId="3E721625" w14:textId="4C4F82D3"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02" w:history="1">
            <w:r w:rsidR="00CF7B16" w:rsidRPr="00722F98">
              <w:rPr>
                <w:rStyle w:val="Hyperlink"/>
                <w:noProof/>
              </w:rPr>
              <w:t>2.2</w:t>
            </w:r>
            <w:r w:rsidR="00CF7B16">
              <w:rPr>
                <w:rFonts w:asciiTheme="minorHAnsi" w:eastAsiaTheme="minorEastAsia" w:hAnsiTheme="minorHAnsi" w:cstheme="minorBidi"/>
                <w:noProof/>
                <w:lang w:val="de-CH" w:eastAsia="de-CH"/>
              </w:rPr>
              <w:tab/>
            </w:r>
            <w:r w:rsidR="00CF7B16" w:rsidRPr="00722F98">
              <w:rPr>
                <w:rStyle w:val="Hyperlink"/>
                <w:noProof/>
              </w:rPr>
              <w:t>Method</w:t>
            </w:r>
            <w:r w:rsidR="00CF7B16">
              <w:rPr>
                <w:noProof/>
                <w:webHidden/>
              </w:rPr>
              <w:tab/>
            </w:r>
            <w:r w:rsidR="00CF7B16">
              <w:rPr>
                <w:noProof/>
                <w:webHidden/>
              </w:rPr>
              <w:fldChar w:fldCharType="begin"/>
            </w:r>
            <w:r w:rsidR="00CF7B16">
              <w:rPr>
                <w:noProof/>
                <w:webHidden/>
              </w:rPr>
              <w:instrText xml:space="preserve"> PAGEREF _Toc70173002 \h </w:instrText>
            </w:r>
            <w:r w:rsidR="00CF7B16">
              <w:rPr>
                <w:noProof/>
                <w:webHidden/>
              </w:rPr>
            </w:r>
            <w:r w:rsidR="00CF7B16">
              <w:rPr>
                <w:noProof/>
                <w:webHidden/>
              </w:rPr>
              <w:fldChar w:fldCharType="separate"/>
            </w:r>
            <w:r w:rsidR="00CF7B16">
              <w:rPr>
                <w:noProof/>
                <w:webHidden/>
              </w:rPr>
              <w:t>10</w:t>
            </w:r>
            <w:r w:rsidR="00CF7B16">
              <w:rPr>
                <w:noProof/>
                <w:webHidden/>
              </w:rPr>
              <w:fldChar w:fldCharType="end"/>
            </w:r>
          </w:hyperlink>
        </w:p>
        <w:p w14:paraId="39C84FF3" w14:textId="320DBFF6"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3" w:history="1">
            <w:r w:rsidR="00CF7B16" w:rsidRPr="00722F98">
              <w:rPr>
                <w:rStyle w:val="Hyperlink"/>
                <w:noProof/>
              </w:rPr>
              <w:t>2.2.1</w:t>
            </w:r>
            <w:r w:rsidR="00CF7B16">
              <w:rPr>
                <w:rFonts w:asciiTheme="minorHAnsi" w:eastAsiaTheme="minorEastAsia" w:hAnsiTheme="minorHAnsi" w:cstheme="minorBidi"/>
                <w:noProof/>
                <w:lang w:val="de-CH" w:eastAsia="de-CH"/>
              </w:rPr>
              <w:tab/>
            </w:r>
            <w:r w:rsidR="00CF7B16" w:rsidRPr="00722F98">
              <w:rPr>
                <w:rStyle w:val="Hyperlink"/>
                <w:noProof/>
              </w:rPr>
              <w:t>Weather regime classification</w:t>
            </w:r>
            <w:r w:rsidR="00CF7B16">
              <w:rPr>
                <w:noProof/>
                <w:webHidden/>
              </w:rPr>
              <w:tab/>
            </w:r>
            <w:r w:rsidR="00CF7B16">
              <w:rPr>
                <w:noProof/>
                <w:webHidden/>
              </w:rPr>
              <w:fldChar w:fldCharType="begin"/>
            </w:r>
            <w:r w:rsidR="00CF7B16">
              <w:rPr>
                <w:noProof/>
                <w:webHidden/>
              </w:rPr>
              <w:instrText xml:space="preserve"> PAGEREF _Toc70173003 \h </w:instrText>
            </w:r>
            <w:r w:rsidR="00CF7B16">
              <w:rPr>
                <w:noProof/>
                <w:webHidden/>
              </w:rPr>
            </w:r>
            <w:r w:rsidR="00CF7B16">
              <w:rPr>
                <w:noProof/>
                <w:webHidden/>
              </w:rPr>
              <w:fldChar w:fldCharType="separate"/>
            </w:r>
            <w:r w:rsidR="00CF7B16">
              <w:rPr>
                <w:noProof/>
                <w:webHidden/>
              </w:rPr>
              <w:t>10</w:t>
            </w:r>
            <w:r w:rsidR="00CF7B16">
              <w:rPr>
                <w:noProof/>
                <w:webHidden/>
              </w:rPr>
              <w:fldChar w:fldCharType="end"/>
            </w:r>
          </w:hyperlink>
        </w:p>
        <w:p w14:paraId="54AFF431" w14:textId="4E36964B"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4" w:history="1">
            <w:r w:rsidR="00CF7B16" w:rsidRPr="00722F98">
              <w:rPr>
                <w:rStyle w:val="Hyperlink"/>
                <w:noProof/>
              </w:rPr>
              <w:t>2.2.2</w:t>
            </w:r>
            <w:r w:rsidR="00CF7B16">
              <w:rPr>
                <w:rFonts w:asciiTheme="minorHAnsi" w:eastAsiaTheme="minorEastAsia" w:hAnsiTheme="minorHAnsi" w:cstheme="minorBidi"/>
                <w:noProof/>
                <w:lang w:val="de-CH" w:eastAsia="de-CH"/>
              </w:rPr>
              <w:tab/>
            </w:r>
            <w:r w:rsidR="00CF7B16" w:rsidRPr="00722F98">
              <w:rPr>
                <w:rStyle w:val="Hyperlink"/>
                <w:noProof/>
              </w:rPr>
              <w:t>Capacity factors and PV power production variability</w:t>
            </w:r>
            <w:r w:rsidR="00CF7B16">
              <w:rPr>
                <w:noProof/>
                <w:webHidden/>
              </w:rPr>
              <w:tab/>
            </w:r>
            <w:r w:rsidR="00CF7B16">
              <w:rPr>
                <w:noProof/>
                <w:webHidden/>
              </w:rPr>
              <w:fldChar w:fldCharType="begin"/>
            </w:r>
            <w:r w:rsidR="00CF7B16">
              <w:rPr>
                <w:noProof/>
                <w:webHidden/>
              </w:rPr>
              <w:instrText xml:space="preserve"> PAGEREF _Toc70173004 \h </w:instrText>
            </w:r>
            <w:r w:rsidR="00CF7B16">
              <w:rPr>
                <w:noProof/>
                <w:webHidden/>
              </w:rPr>
            </w:r>
            <w:r w:rsidR="00CF7B16">
              <w:rPr>
                <w:noProof/>
                <w:webHidden/>
              </w:rPr>
              <w:fldChar w:fldCharType="separate"/>
            </w:r>
            <w:r w:rsidR="00CF7B16">
              <w:rPr>
                <w:noProof/>
                <w:webHidden/>
              </w:rPr>
              <w:t>12</w:t>
            </w:r>
            <w:r w:rsidR="00CF7B16">
              <w:rPr>
                <w:noProof/>
                <w:webHidden/>
              </w:rPr>
              <w:fldChar w:fldCharType="end"/>
            </w:r>
          </w:hyperlink>
        </w:p>
        <w:p w14:paraId="7D37F09C" w14:textId="241F5253"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5" w:history="1">
            <w:r w:rsidR="00CF7B16" w:rsidRPr="00722F98">
              <w:rPr>
                <w:rStyle w:val="Hyperlink"/>
                <w:noProof/>
              </w:rPr>
              <w:t>2.2.3</w:t>
            </w:r>
            <w:r w:rsidR="00CF7B16">
              <w:rPr>
                <w:rFonts w:asciiTheme="minorHAnsi" w:eastAsiaTheme="minorEastAsia" w:hAnsiTheme="minorHAnsi" w:cstheme="minorBidi"/>
                <w:noProof/>
                <w:lang w:val="de-CH" w:eastAsia="de-CH"/>
              </w:rPr>
              <w:tab/>
            </w:r>
            <w:r w:rsidR="00CF7B16" w:rsidRPr="00722F98">
              <w:rPr>
                <w:rStyle w:val="Hyperlink"/>
                <w:noProof/>
              </w:rPr>
              <w:t>Variability reduction with optimized installed PV capacity distribution</w:t>
            </w:r>
            <w:r w:rsidR="00CF7B16">
              <w:rPr>
                <w:noProof/>
                <w:webHidden/>
              </w:rPr>
              <w:tab/>
            </w:r>
            <w:r w:rsidR="00CF7B16">
              <w:rPr>
                <w:noProof/>
                <w:webHidden/>
              </w:rPr>
              <w:fldChar w:fldCharType="begin"/>
            </w:r>
            <w:r w:rsidR="00CF7B16">
              <w:rPr>
                <w:noProof/>
                <w:webHidden/>
              </w:rPr>
              <w:instrText xml:space="preserve"> PAGEREF _Toc70173005 \h </w:instrText>
            </w:r>
            <w:r w:rsidR="00CF7B16">
              <w:rPr>
                <w:noProof/>
                <w:webHidden/>
              </w:rPr>
            </w:r>
            <w:r w:rsidR="00CF7B16">
              <w:rPr>
                <w:noProof/>
                <w:webHidden/>
              </w:rPr>
              <w:fldChar w:fldCharType="separate"/>
            </w:r>
            <w:r w:rsidR="00CF7B16">
              <w:rPr>
                <w:noProof/>
                <w:webHidden/>
              </w:rPr>
              <w:t>13</w:t>
            </w:r>
            <w:r w:rsidR="00CF7B16">
              <w:rPr>
                <w:noProof/>
                <w:webHidden/>
              </w:rPr>
              <w:fldChar w:fldCharType="end"/>
            </w:r>
          </w:hyperlink>
        </w:p>
        <w:p w14:paraId="661697B1" w14:textId="5A6BB635"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6" w:history="1">
            <w:r w:rsidR="00CF7B16" w:rsidRPr="00722F98">
              <w:rPr>
                <w:rStyle w:val="Hyperlink"/>
                <w:noProof/>
              </w:rPr>
              <w:t>2.2.4</w:t>
            </w:r>
            <w:r w:rsidR="00CF7B16">
              <w:rPr>
                <w:rFonts w:asciiTheme="minorHAnsi" w:eastAsiaTheme="minorEastAsia" w:hAnsiTheme="minorHAnsi" w:cstheme="minorBidi"/>
                <w:noProof/>
                <w:lang w:val="de-CH" w:eastAsia="de-CH"/>
              </w:rPr>
              <w:tab/>
            </w:r>
            <w:r w:rsidR="00CF7B16" w:rsidRPr="00722F98">
              <w:rPr>
                <w:rStyle w:val="Hyperlink"/>
                <w:noProof/>
              </w:rPr>
              <w:t>Scenarios</w:t>
            </w:r>
            <w:r w:rsidR="00CF7B16">
              <w:rPr>
                <w:noProof/>
                <w:webHidden/>
              </w:rPr>
              <w:tab/>
            </w:r>
            <w:r w:rsidR="00CF7B16">
              <w:rPr>
                <w:noProof/>
                <w:webHidden/>
              </w:rPr>
              <w:fldChar w:fldCharType="begin"/>
            </w:r>
            <w:r w:rsidR="00CF7B16">
              <w:rPr>
                <w:noProof/>
                <w:webHidden/>
              </w:rPr>
              <w:instrText xml:space="preserve"> PAGEREF _Toc70173006 \h </w:instrText>
            </w:r>
            <w:r w:rsidR="00CF7B16">
              <w:rPr>
                <w:noProof/>
                <w:webHidden/>
              </w:rPr>
            </w:r>
            <w:r w:rsidR="00CF7B16">
              <w:rPr>
                <w:noProof/>
                <w:webHidden/>
              </w:rPr>
              <w:fldChar w:fldCharType="separate"/>
            </w:r>
            <w:r w:rsidR="00CF7B16">
              <w:rPr>
                <w:noProof/>
                <w:webHidden/>
              </w:rPr>
              <w:t>14</w:t>
            </w:r>
            <w:r w:rsidR="00CF7B16">
              <w:rPr>
                <w:noProof/>
                <w:webHidden/>
              </w:rPr>
              <w:fldChar w:fldCharType="end"/>
            </w:r>
          </w:hyperlink>
        </w:p>
        <w:p w14:paraId="0BC6476E" w14:textId="590E6897" w:rsidR="00CF7B16" w:rsidRDefault="00DF0282">
          <w:pPr>
            <w:pStyle w:val="Verzeichnis1"/>
            <w:rPr>
              <w:rFonts w:asciiTheme="minorHAnsi" w:eastAsiaTheme="minorEastAsia" w:hAnsiTheme="minorHAnsi" w:cstheme="minorBidi"/>
              <w:noProof/>
              <w:lang w:val="de-CH" w:eastAsia="de-CH"/>
            </w:rPr>
          </w:pPr>
          <w:hyperlink w:anchor="_Toc70173007" w:history="1">
            <w:r w:rsidR="00CF7B16" w:rsidRPr="00722F98">
              <w:rPr>
                <w:rStyle w:val="Hyperlink"/>
                <w:noProof/>
                <w14:scene3d>
                  <w14:camera w14:prst="orthographicFront"/>
                  <w14:lightRig w14:rig="threePt" w14:dir="t">
                    <w14:rot w14:lat="0" w14:lon="0" w14:rev="0"/>
                  </w14:lightRig>
                </w14:scene3d>
              </w:rPr>
              <w:t>3.</w:t>
            </w:r>
            <w:r w:rsidR="00CF7B16">
              <w:rPr>
                <w:rFonts w:asciiTheme="minorHAnsi" w:eastAsiaTheme="minorEastAsia" w:hAnsiTheme="minorHAnsi" w:cstheme="minorBidi"/>
                <w:noProof/>
                <w:lang w:val="de-CH" w:eastAsia="de-CH"/>
              </w:rPr>
              <w:tab/>
            </w:r>
            <w:r w:rsidR="00CF7B16" w:rsidRPr="00722F98">
              <w:rPr>
                <w:rStyle w:val="Hyperlink"/>
                <w:noProof/>
              </w:rPr>
              <w:t>Results</w:t>
            </w:r>
            <w:r w:rsidR="00CF7B16">
              <w:rPr>
                <w:noProof/>
                <w:webHidden/>
              </w:rPr>
              <w:tab/>
            </w:r>
            <w:r w:rsidR="00CF7B16">
              <w:rPr>
                <w:noProof/>
                <w:webHidden/>
              </w:rPr>
              <w:fldChar w:fldCharType="begin"/>
            </w:r>
            <w:r w:rsidR="00CF7B16">
              <w:rPr>
                <w:noProof/>
                <w:webHidden/>
              </w:rPr>
              <w:instrText xml:space="preserve"> PAGEREF _Toc70173007 \h </w:instrText>
            </w:r>
            <w:r w:rsidR="00CF7B16">
              <w:rPr>
                <w:noProof/>
                <w:webHidden/>
              </w:rPr>
            </w:r>
            <w:r w:rsidR="00CF7B16">
              <w:rPr>
                <w:noProof/>
                <w:webHidden/>
              </w:rPr>
              <w:fldChar w:fldCharType="separate"/>
            </w:r>
            <w:r w:rsidR="00CF7B16">
              <w:rPr>
                <w:noProof/>
                <w:webHidden/>
              </w:rPr>
              <w:t>18</w:t>
            </w:r>
            <w:r w:rsidR="00CF7B16">
              <w:rPr>
                <w:noProof/>
                <w:webHidden/>
              </w:rPr>
              <w:fldChar w:fldCharType="end"/>
            </w:r>
          </w:hyperlink>
        </w:p>
        <w:p w14:paraId="50AF108A" w14:textId="66A545A3"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08" w:history="1">
            <w:r w:rsidR="00CF7B16" w:rsidRPr="00722F98">
              <w:rPr>
                <w:rStyle w:val="Hyperlink"/>
                <w:noProof/>
              </w:rPr>
              <w:t>3.1</w:t>
            </w:r>
            <w:r w:rsidR="00CF7B16">
              <w:rPr>
                <w:rFonts w:asciiTheme="minorHAnsi" w:eastAsiaTheme="minorEastAsia" w:hAnsiTheme="minorHAnsi" w:cstheme="minorBidi"/>
                <w:noProof/>
                <w:lang w:val="de-CH" w:eastAsia="de-CH"/>
              </w:rPr>
              <w:tab/>
            </w:r>
            <w:r w:rsidR="00CF7B16" w:rsidRPr="00722F98">
              <w:rPr>
                <w:rStyle w:val="Hyperlink"/>
                <w:noProof/>
              </w:rPr>
              <w:t>Weather regimes and their linked capacity factor anomalies</w:t>
            </w:r>
            <w:r w:rsidR="00CF7B16">
              <w:rPr>
                <w:noProof/>
                <w:webHidden/>
              </w:rPr>
              <w:tab/>
            </w:r>
            <w:r w:rsidR="00CF7B16">
              <w:rPr>
                <w:noProof/>
                <w:webHidden/>
              </w:rPr>
              <w:fldChar w:fldCharType="begin"/>
            </w:r>
            <w:r w:rsidR="00CF7B16">
              <w:rPr>
                <w:noProof/>
                <w:webHidden/>
              </w:rPr>
              <w:instrText xml:space="preserve"> PAGEREF _Toc70173008 \h </w:instrText>
            </w:r>
            <w:r w:rsidR="00CF7B16">
              <w:rPr>
                <w:noProof/>
                <w:webHidden/>
              </w:rPr>
            </w:r>
            <w:r w:rsidR="00CF7B16">
              <w:rPr>
                <w:noProof/>
                <w:webHidden/>
              </w:rPr>
              <w:fldChar w:fldCharType="separate"/>
            </w:r>
            <w:r w:rsidR="00CF7B16">
              <w:rPr>
                <w:noProof/>
                <w:webHidden/>
              </w:rPr>
              <w:t>18</w:t>
            </w:r>
            <w:r w:rsidR="00CF7B16">
              <w:rPr>
                <w:noProof/>
                <w:webHidden/>
              </w:rPr>
              <w:fldChar w:fldCharType="end"/>
            </w:r>
          </w:hyperlink>
        </w:p>
        <w:p w14:paraId="671A6635" w14:textId="1BE56890"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09" w:history="1">
            <w:r w:rsidR="00CF7B16" w:rsidRPr="00722F98">
              <w:rPr>
                <w:rStyle w:val="Hyperlink"/>
                <w:noProof/>
              </w:rPr>
              <w:t>3.1.1</w:t>
            </w:r>
            <w:r w:rsidR="00CF7B16">
              <w:rPr>
                <w:rFonts w:asciiTheme="minorHAnsi" w:eastAsiaTheme="minorEastAsia" w:hAnsiTheme="minorHAnsi" w:cstheme="minorBidi"/>
                <w:noProof/>
                <w:lang w:val="de-CH" w:eastAsia="de-CH"/>
              </w:rPr>
              <w:tab/>
            </w:r>
            <w:r w:rsidR="00CF7B16" w:rsidRPr="00722F98">
              <w:rPr>
                <w:rStyle w:val="Hyperlink"/>
                <w:noProof/>
              </w:rPr>
              <w:t>Weather regime 0 - NAO+</w:t>
            </w:r>
            <w:r w:rsidR="00CF7B16">
              <w:rPr>
                <w:noProof/>
                <w:webHidden/>
              </w:rPr>
              <w:tab/>
            </w:r>
            <w:r w:rsidR="00CF7B16">
              <w:rPr>
                <w:noProof/>
                <w:webHidden/>
              </w:rPr>
              <w:fldChar w:fldCharType="begin"/>
            </w:r>
            <w:r w:rsidR="00CF7B16">
              <w:rPr>
                <w:noProof/>
                <w:webHidden/>
              </w:rPr>
              <w:instrText xml:space="preserve"> PAGEREF _Toc70173009 \h </w:instrText>
            </w:r>
            <w:r w:rsidR="00CF7B16">
              <w:rPr>
                <w:noProof/>
                <w:webHidden/>
              </w:rPr>
            </w:r>
            <w:r w:rsidR="00CF7B16">
              <w:rPr>
                <w:noProof/>
                <w:webHidden/>
              </w:rPr>
              <w:fldChar w:fldCharType="separate"/>
            </w:r>
            <w:r w:rsidR="00CF7B16">
              <w:rPr>
                <w:noProof/>
                <w:webHidden/>
              </w:rPr>
              <w:t>22</w:t>
            </w:r>
            <w:r w:rsidR="00CF7B16">
              <w:rPr>
                <w:noProof/>
                <w:webHidden/>
              </w:rPr>
              <w:fldChar w:fldCharType="end"/>
            </w:r>
          </w:hyperlink>
        </w:p>
        <w:p w14:paraId="7ACFE48E" w14:textId="6DC9DF1E"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0" w:history="1">
            <w:r w:rsidR="00CF7B16" w:rsidRPr="00722F98">
              <w:rPr>
                <w:rStyle w:val="Hyperlink"/>
                <w:noProof/>
              </w:rPr>
              <w:t>3.1.2</w:t>
            </w:r>
            <w:r w:rsidR="00CF7B16">
              <w:rPr>
                <w:rFonts w:asciiTheme="minorHAnsi" w:eastAsiaTheme="minorEastAsia" w:hAnsiTheme="minorHAnsi" w:cstheme="minorBidi"/>
                <w:noProof/>
                <w:lang w:val="de-CH" w:eastAsia="de-CH"/>
              </w:rPr>
              <w:tab/>
            </w:r>
            <w:r w:rsidR="00CF7B16" w:rsidRPr="00722F98">
              <w:rPr>
                <w:rStyle w:val="Hyperlink"/>
                <w:noProof/>
              </w:rPr>
              <w:t>Weather regime 1 - European trough</w:t>
            </w:r>
            <w:r w:rsidR="00CF7B16">
              <w:rPr>
                <w:noProof/>
                <w:webHidden/>
              </w:rPr>
              <w:tab/>
            </w:r>
            <w:r w:rsidR="00CF7B16">
              <w:rPr>
                <w:noProof/>
                <w:webHidden/>
              </w:rPr>
              <w:fldChar w:fldCharType="begin"/>
            </w:r>
            <w:r w:rsidR="00CF7B16">
              <w:rPr>
                <w:noProof/>
                <w:webHidden/>
              </w:rPr>
              <w:instrText xml:space="preserve"> PAGEREF _Toc70173010 \h </w:instrText>
            </w:r>
            <w:r w:rsidR="00CF7B16">
              <w:rPr>
                <w:noProof/>
                <w:webHidden/>
              </w:rPr>
            </w:r>
            <w:r w:rsidR="00CF7B16">
              <w:rPr>
                <w:noProof/>
                <w:webHidden/>
              </w:rPr>
              <w:fldChar w:fldCharType="separate"/>
            </w:r>
            <w:r w:rsidR="00CF7B16">
              <w:rPr>
                <w:noProof/>
                <w:webHidden/>
              </w:rPr>
              <w:t>22</w:t>
            </w:r>
            <w:r w:rsidR="00CF7B16">
              <w:rPr>
                <w:noProof/>
                <w:webHidden/>
              </w:rPr>
              <w:fldChar w:fldCharType="end"/>
            </w:r>
          </w:hyperlink>
        </w:p>
        <w:p w14:paraId="14800B9B" w14:textId="23865DF1"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1" w:history="1">
            <w:r w:rsidR="00CF7B16" w:rsidRPr="00722F98">
              <w:rPr>
                <w:rStyle w:val="Hyperlink"/>
                <w:noProof/>
              </w:rPr>
              <w:t>3.1.3</w:t>
            </w:r>
            <w:r w:rsidR="00CF7B16">
              <w:rPr>
                <w:rFonts w:asciiTheme="minorHAnsi" w:eastAsiaTheme="minorEastAsia" w:hAnsiTheme="minorHAnsi" w:cstheme="minorBidi"/>
                <w:noProof/>
                <w:lang w:val="de-CH" w:eastAsia="de-CH"/>
              </w:rPr>
              <w:tab/>
            </w:r>
            <w:r w:rsidR="00CF7B16" w:rsidRPr="00722F98">
              <w:rPr>
                <w:rStyle w:val="Hyperlink"/>
                <w:noProof/>
              </w:rPr>
              <w:t>Weather regime 2 – NAO-</w:t>
            </w:r>
            <w:r w:rsidR="00CF7B16">
              <w:rPr>
                <w:noProof/>
                <w:webHidden/>
              </w:rPr>
              <w:tab/>
            </w:r>
            <w:r w:rsidR="00CF7B16">
              <w:rPr>
                <w:noProof/>
                <w:webHidden/>
              </w:rPr>
              <w:fldChar w:fldCharType="begin"/>
            </w:r>
            <w:r w:rsidR="00CF7B16">
              <w:rPr>
                <w:noProof/>
                <w:webHidden/>
              </w:rPr>
              <w:instrText xml:space="preserve"> PAGEREF _Toc70173011 \h </w:instrText>
            </w:r>
            <w:r w:rsidR="00CF7B16">
              <w:rPr>
                <w:noProof/>
                <w:webHidden/>
              </w:rPr>
            </w:r>
            <w:r w:rsidR="00CF7B16">
              <w:rPr>
                <w:noProof/>
                <w:webHidden/>
              </w:rPr>
              <w:fldChar w:fldCharType="separate"/>
            </w:r>
            <w:r w:rsidR="00CF7B16">
              <w:rPr>
                <w:noProof/>
                <w:webHidden/>
              </w:rPr>
              <w:t>23</w:t>
            </w:r>
            <w:r w:rsidR="00CF7B16">
              <w:rPr>
                <w:noProof/>
                <w:webHidden/>
              </w:rPr>
              <w:fldChar w:fldCharType="end"/>
            </w:r>
          </w:hyperlink>
        </w:p>
        <w:p w14:paraId="0F4A0211" w14:textId="36EBF9B7"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2" w:history="1">
            <w:r w:rsidR="00CF7B16" w:rsidRPr="00722F98">
              <w:rPr>
                <w:rStyle w:val="Hyperlink"/>
                <w:noProof/>
              </w:rPr>
              <w:t>3.1.4</w:t>
            </w:r>
            <w:r w:rsidR="00CF7B16">
              <w:rPr>
                <w:rFonts w:asciiTheme="minorHAnsi" w:eastAsiaTheme="minorEastAsia" w:hAnsiTheme="minorHAnsi" w:cstheme="minorBidi"/>
                <w:noProof/>
                <w:lang w:val="de-CH" w:eastAsia="de-CH"/>
              </w:rPr>
              <w:tab/>
            </w:r>
            <w:r w:rsidR="00CF7B16" w:rsidRPr="00722F98">
              <w:rPr>
                <w:rStyle w:val="Hyperlink"/>
                <w:noProof/>
              </w:rPr>
              <w:t>Weather regime 3 - Atlantic ridge</w:t>
            </w:r>
            <w:r w:rsidR="00CF7B16">
              <w:rPr>
                <w:noProof/>
                <w:webHidden/>
              </w:rPr>
              <w:tab/>
            </w:r>
            <w:r w:rsidR="00CF7B16">
              <w:rPr>
                <w:noProof/>
                <w:webHidden/>
              </w:rPr>
              <w:fldChar w:fldCharType="begin"/>
            </w:r>
            <w:r w:rsidR="00CF7B16">
              <w:rPr>
                <w:noProof/>
                <w:webHidden/>
              </w:rPr>
              <w:instrText xml:space="preserve"> PAGEREF _Toc70173012 \h </w:instrText>
            </w:r>
            <w:r w:rsidR="00CF7B16">
              <w:rPr>
                <w:noProof/>
                <w:webHidden/>
              </w:rPr>
            </w:r>
            <w:r w:rsidR="00CF7B16">
              <w:rPr>
                <w:noProof/>
                <w:webHidden/>
              </w:rPr>
              <w:fldChar w:fldCharType="separate"/>
            </w:r>
            <w:r w:rsidR="00CF7B16">
              <w:rPr>
                <w:noProof/>
                <w:webHidden/>
              </w:rPr>
              <w:t>23</w:t>
            </w:r>
            <w:r w:rsidR="00CF7B16">
              <w:rPr>
                <w:noProof/>
                <w:webHidden/>
              </w:rPr>
              <w:fldChar w:fldCharType="end"/>
            </w:r>
          </w:hyperlink>
        </w:p>
        <w:p w14:paraId="253E07F7" w14:textId="0C2F3906"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3" w:history="1">
            <w:r w:rsidR="00CF7B16" w:rsidRPr="00722F98">
              <w:rPr>
                <w:rStyle w:val="Hyperlink"/>
                <w:noProof/>
              </w:rPr>
              <w:t>3.1.5</w:t>
            </w:r>
            <w:r w:rsidR="00CF7B16">
              <w:rPr>
                <w:rFonts w:asciiTheme="minorHAnsi" w:eastAsiaTheme="minorEastAsia" w:hAnsiTheme="minorHAnsi" w:cstheme="minorBidi"/>
                <w:noProof/>
                <w:lang w:val="de-CH" w:eastAsia="de-CH"/>
              </w:rPr>
              <w:tab/>
            </w:r>
            <w:r w:rsidR="00CF7B16" w:rsidRPr="00722F98">
              <w:rPr>
                <w:rStyle w:val="Hyperlink"/>
                <w:noProof/>
              </w:rPr>
              <w:t>Weather regime 4 - Atlantic trough</w:t>
            </w:r>
            <w:r w:rsidR="00CF7B16">
              <w:rPr>
                <w:noProof/>
                <w:webHidden/>
              </w:rPr>
              <w:tab/>
            </w:r>
            <w:r w:rsidR="00CF7B16">
              <w:rPr>
                <w:noProof/>
                <w:webHidden/>
              </w:rPr>
              <w:fldChar w:fldCharType="begin"/>
            </w:r>
            <w:r w:rsidR="00CF7B16">
              <w:rPr>
                <w:noProof/>
                <w:webHidden/>
              </w:rPr>
              <w:instrText xml:space="preserve"> PAGEREF _Toc70173013 \h </w:instrText>
            </w:r>
            <w:r w:rsidR="00CF7B16">
              <w:rPr>
                <w:noProof/>
                <w:webHidden/>
              </w:rPr>
            </w:r>
            <w:r w:rsidR="00CF7B16">
              <w:rPr>
                <w:noProof/>
                <w:webHidden/>
              </w:rPr>
              <w:fldChar w:fldCharType="separate"/>
            </w:r>
            <w:r w:rsidR="00CF7B16">
              <w:rPr>
                <w:noProof/>
                <w:webHidden/>
              </w:rPr>
              <w:t>23</w:t>
            </w:r>
            <w:r w:rsidR="00CF7B16">
              <w:rPr>
                <w:noProof/>
                <w:webHidden/>
              </w:rPr>
              <w:fldChar w:fldCharType="end"/>
            </w:r>
          </w:hyperlink>
        </w:p>
        <w:p w14:paraId="57C454A3" w14:textId="67012B34"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4" w:history="1">
            <w:r w:rsidR="00CF7B16" w:rsidRPr="00722F98">
              <w:rPr>
                <w:rStyle w:val="Hyperlink"/>
                <w:noProof/>
              </w:rPr>
              <w:t>3.1.6</w:t>
            </w:r>
            <w:r w:rsidR="00CF7B16">
              <w:rPr>
                <w:rFonts w:asciiTheme="minorHAnsi" w:eastAsiaTheme="minorEastAsia" w:hAnsiTheme="minorHAnsi" w:cstheme="minorBidi"/>
                <w:noProof/>
                <w:lang w:val="de-CH" w:eastAsia="de-CH"/>
              </w:rPr>
              <w:tab/>
            </w:r>
            <w:r w:rsidR="00CF7B16" w:rsidRPr="00722F98">
              <w:rPr>
                <w:rStyle w:val="Hyperlink"/>
                <w:noProof/>
              </w:rPr>
              <w:t>Weather regime 5 - European blocking</w:t>
            </w:r>
            <w:r w:rsidR="00CF7B16">
              <w:rPr>
                <w:noProof/>
                <w:webHidden/>
              </w:rPr>
              <w:tab/>
            </w:r>
            <w:r w:rsidR="00CF7B16">
              <w:rPr>
                <w:noProof/>
                <w:webHidden/>
              </w:rPr>
              <w:fldChar w:fldCharType="begin"/>
            </w:r>
            <w:r w:rsidR="00CF7B16">
              <w:rPr>
                <w:noProof/>
                <w:webHidden/>
              </w:rPr>
              <w:instrText xml:space="preserve"> PAGEREF _Toc70173014 \h </w:instrText>
            </w:r>
            <w:r w:rsidR="00CF7B16">
              <w:rPr>
                <w:noProof/>
                <w:webHidden/>
              </w:rPr>
            </w:r>
            <w:r w:rsidR="00CF7B16">
              <w:rPr>
                <w:noProof/>
                <w:webHidden/>
              </w:rPr>
              <w:fldChar w:fldCharType="separate"/>
            </w:r>
            <w:r w:rsidR="00CF7B16">
              <w:rPr>
                <w:noProof/>
                <w:webHidden/>
              </w:rPr>
              <w:t>24</w:t>
            </w:r>
            <w:r w:rsidR="00CF7B16">
              <w:rPr>
                <w:noProof/>
                <w:webHidden/>
              </w:rPr>
              <w:fldChar w:fldCharType="end"/>
            </w:r>
          </w:hyperlink>
        </w:p>
        <w:p w14:paraId="21EFDD1D" w14:textId="57928199"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5" w:history="1">
            <w:r w:rsidR="00CF7B16" w:rsidRPr="00722F98">
              <w:rPr>
                <w:rStyle w:val="Hyperlink"/>
                <w:noProof/>
              </w:rPr>
              <w:t>3.1.7</w:t>
            </w:r>
            <w:r w:rsidR="00CF7B16">
              <w:rPr>
                <w:rFonts w:asciiTheme="minorHAnsi" w:eastAsiaTheme="minorEastAsia" w:hAnsiTheme="minorHAnsi" w:cstheme="minorBidi"/>
                <w:noProof/>
                <w:lang w:val="de-CH" w:eastAsia="de-CH"/>
              </w:rPr>
              <w:tab/>
            </w:r>
            <w:r w:rsidR="00CF7B16" w:rsidRPr="00722F98">
              <w:rPr>
                <w:rStyle w:val="Hyperlink"/>
                <w:noProof/>
              </w:rPr>
              <w:t>Weather regime 6 - Scandinavian blocking</w:t>
            </w:r>
            <w:r w:rsidR="00CF7B16">
              <w:rPr>
                <w:noProof/>
                <w:webHidden/>
              </w:rPr>
              <w:tab/>
            </w:r>
            <w:r w:rsidR="00CF7B16">
              <w:rPr>
                <w:noProof/>
                <w:webHidden/>
              </w:rPr>
              <w:fldChar w:fldCharType="begin"/>
            </w:r>
            <w:r w:rsidR="00CF7B16">
              <w:rPr>
                <w:noProof/>
                <w:webHidden/>
              </w:rPr>
              <w:instrText xml:space="preserve"> PAGEREF _Toc70173015 \h </w:instrText>
            </w:r>
            <w:r w:rsidR="00CF7B16">
              <w:rPr>
                <w:noProof/>
                <w:webHidden/>
              </w:rPr>
            </w:r>
            <w:r w:rsidR="00CF7B16">
              <w:rPr>
                <w:noProof/>
                <w:webHidden/>
              </w:rPr>
              <w:fldChar w:fldCharType="separate"/>
            </w:r>
            <w:r w:rsidR="00CF7B16">
              <w:rPr>
                <w:noProof/>
                <w:webHidden/>
              </w:rPr>
              <w:t>24</w:t>
            </w:r>
            <w:r w:rsidR="00CF7B16">
              <w:rPr>
                <w:noProof/>
                <w:webHidden/>
              </w:rPr>
              <w:fldChar w:fldCharType="end"/>
            </w:r>
          </w:hyperlink>
        </w:p>
        <w:p w14:paraId="0A026A98" w14:textId="7465ACD0"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6" w:history="1">
            <w:r w:rsidR="00CF7B16" w:rsidRPr="00722F98">
              <w:rPr>
                <w:rStyle w:val="Hyperlink"/>
                <w:noProof/>
              </w:rPr>
              <w:t>3.1.8</w:t>
            </w:r>
            <w:r w:rsidR="00CF7B16">
              <w:rPr>
                <w:rFonts w:asciiTheme="minorHAnsi" w:eastAsiaTheme="minorEastAsia" w:hAnsiTheme="minorHAnsi" w:cstheme="minorBidi"/>
                <w:noProof/>
                <w:lang w:val="de-CH" w:eastAsia="de-CH"/>
              </w:rPr>
              <w:tab/>
            </w:r>
            <w:r w:rsidR="00CF7B16" w:rsidRPr="00722F98">
              <w:rPr>
                <w:rStyle w:val="Hyperlink"/>
                <w:noProof/>
              </w:rPr>
              <w:t>No regime</w:t>
            </w:r>
            <w:r w:rsidR="00CF7B16">
              <w:rPr>
                <w:noProof/>
                <w:webHidden/>
              </w:rPr>
              <w:tab/>
            </w:r>
            <w:r w:rsidR="00CF7B16">
              <w:rPr>
                <w:noProof/>
                <w:webHidden/>
              </w:rPr>
              <w:fldChar w:fldCharType="begin"/>
            </w:r>
            <w:r w:rsidR="00CF7B16">
              <w:rPr>
                <w:noProof/>
                <w:webHidden/>
              </w:rPr>
              <w:instrText xml:space="preserve"> PAGEREF _Toc70173016 \h </w:instrText>
            </w:r>
            <w:r w:rsidR="00CF7B16">
              <w:rPr>
                <w:noProof/>
                <w:webHidden/>
              </w:rPr>
            </w:r>
            <w:r w:rsidR="00CF7B16">
              <w:rPr>
                <w:noProof/>
                <w:webHidden/>
              </w:rPr>
              <w:fldChar w:fldCharType="separate"/>
            </w:r>
            <w:r w:rsidR="00CF7B16">
              <w:rPr>
                <w:noProof/>
                <w:webHidden/>
              </w:rPr>
              <w:t>24</w:t>
            </w:r>
            <w:r w:rsidR="00CF7B16">
              <w:rPr>
                <w:noProof/>
                <w:webHidden/>
              </w:rPr>
              <w:fldChar w:fldCharType="end"/>
            </w:r>
          </w:hyperlink>
        </w:p>
        <w:p w14:paraId="19C00085" w14:textId="4E9BF0A4"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17" w:history="1">
            <w:r w:rsidR="00CF7B16" w:rsidRPr="00722F98">
              <w:rPr>
                <w:rStyle w:val="Hyperlink"/>
                <w:noProof/>
              </w:rPr>
              <w:t>3.2</w:t>
            </w:r>
            <w:r w:rsidR="00CF7B16">
              <w:rPr>
                <w:rFonts w:asciiTheme="minorHAnsi" w:eastAsiaTheme="minorEastAsia" w:hAnsiTheme="minorHAnsi" w:cstheme="minorBidi"/>
                <w:noProof/>
                <w:lang w:val="de-CH" w:eastAsia="de-CH"/>
              </w:rPr>
              <w:tab/>
            </w:r>
            <w:r w:rsidR="00CF7B16" w:rsidRPr="00722F98">
              <w:rPr>
                <w:rStyle w:val="Hyperlink"/>
                <w:noProof/>
              </w:rPr>
              <w:t>Installed capacity distributions and their variability</w:t>
            </w:r>
            <w:r w:rsidR="00CF7B16">
              <w:rPr>
                <w:noProof/>
                <w:webHidden/>
              </w:rPr>
              <w:tab/>
            </w:r>
            <w:r w:rsidR="00CF7B16">
              <w:rPr>
                <w:noProof/>
                <w:webHidden/>
              </w:rPr>
              <w:fldChar w:fldCharType="begin"/>
            </w:r>
            <w:r w:rsidR="00CF7B16">
              <w:rPr>
                <w:noProof/>
                <w:webHidden/>
              </w:rPr>
              <w:instrText xml:space="preserve"> PAGEREF _Toc70173017 \h </w:instrText>
            </w:r>
            <w:r w:rsidR="00CF7B16">
              <w:rPr>
                <w:noProof/>
                <w:webHidden/>
              </w:rPr>
            </w:r>
            <w:r w:rsidR="00CF7B16">
              <w:rPr>
                <w:noProof/>
                <w:webHidden/>
              </w:rPr>
              <w:fldChar w:fldCharType="separate"/>
            </w:r>
            <w:r w:rsidR="00CF7B16">
              <w:rPr>
                <w:noProof/>
                <w:webHidden/>
              </w:rPr>
              <w:t>25</w:t>
            </w:r>
            <w:r w:rsidR="00CF7B16">
              <w:rPr>
                <w:noProof/>
                <w:webHidden/>
              </w:rPr>
              <w:fldChar w:fldCharType="end"/>
            </w:r>
          </w:hyperlink>
        </w:p>
        <w:p w14:paraId="75E0A3BD" w14:textId="7093CBBF"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8" w:history="1">
            <w:r w:rsidR="00CF7B16" w:rsidRPr="00722F98">
              <w:rPr>
                <w:rStyle w:val="Hyperlink"/>
                <w:noProof/>
              </w:rPr>
              <w:t>3.2.1</w:t>
            </w:r>
            <w:r w:rsidR="00CF7B16">
              <w:rPr>
                <w:rFonts w:asciiTheme="minorHAnsi" w:eastAsiaTheme="minorEastAsia" w:hAnsiTheme="minorHAnsi" w:cstheme="minorBidi"/>
                <w:noProof/>
                <w:lang w:val="de-CH" w:eastAsia="de-CH"/>
              </w:rPr>
              <w:tab/>
            </w:r>
            <w:r w:rsidR="00CF7B16" w:rsidRPr="00722F98">
              <w:rPr>
                <w:rStyle w:val="Hyperlink"/>
                <w:noProof/>
              </w:rPr>
              <w:t>Scenario 1 – Retain PV power production in 2030, but reduce variability</w:t>
            </w:r>
            <w:r w:rsidR="00CF7B16">
              <w:rPr>
                <w:noProof/>
                <w:webHidden/>
              </w:rPr>
              <w:tab/>
            </w:r>
            <w:r w:rsidR="00CF7B16">
              <w:rPr>
                <w:noProof/>
                <w:webHidden/>
              </w:rPr>
              <w:fldChar w:fldCharType="begin"/>
            </w:r>
            <w:r w:rsidR="00CF7B16">
              <w:rPr>
                <w:noProof/>
                <w:webHidden/>
              </w:rPr>
              <w:instrText xml:space="preserve"> PAGEREF _Toc70173018 \h </w:instrText>
            </w:r>
            <w:r w:rsidR="00CF7B16">
              <w:rPr>
                <w:noProof/>
                <w:webHidden/>
              </w:rPr>
            </w:r>
            <w:r w:rsidR="00CF7B16">
              <w:rPr>
                <w:noProof/>
                <w:webHidden/>
              </w:rPr>
              <w:fldChar w:fldCharType="separate"/>
            </w:r>
            <w:r w:rsidR="00CF7B16">
              <w:rPr>
                <w:noProof/>
                <w:webHidden/>
              </w:rPr>
              <w:t>26</w:t>
            </w:r>
            <w:r w:rsidR="00CF7B16">
              <w:rPr>
                <w:noProof/>
                <w:webHidden/>
              </w:rPr>
              <w:fldChar w:fldCharType="end"/>
            </w:r>
          </w:hyperlink>
        </w:p>
        <w:p w14:paraId="45F6770E" w14:textId="184D8C14"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19" w:history="1">
            <w:r w:rsidR="00CF7B16" w:rsidRPr="00722F98">
              <w:rPr>
                <w:rStyle w:val="Hyperlink"/>
                <w:noProof/>
              </w:rPr>
              <w:t>3.2.2</w:t>
            </w:r>
            <w:r w:rsidR="00CF7B16">
              <w:rPr>
                <w:rFonts w:asciiTheme="minorHAnsi" w:eastAsiaTheme="minorEastAsia" w:hAnsiTheme="minorHAnsi" w:cstheme="minorBidi"/>
                <w:noProof/>
                <w:lang w:val="de-CH" w:eastAsia="de-CH"/>
              </w:rPr>
              <w:tab/>
            </w:r>
            <w:r w:rsidR="00CF7B16" w:rsidRPr="00722F98">
              <w:rPr>
                <w:rStyle w:val="Hyperlink"/>
                <w:noProof/>
              </w:rPr>
              <w:t>Scenario 2 – Retain PV power production in 2050, but reduce variability</w:t>
            </w:r>
            <w:r w:rsidR="00CF7B16">
              <w:rPr>
                <w:noProof/>
                <w:webHidden/>
              </w:rPr>
              <w:tab/>
            </w:r>
            <w:r w:rsidR="00CF7B16">
              <w:rPr>
                <w:noProof/>
                <w:webHidden/>
              </w:rPr>
              <w:fldChar w:fldCharType="begin"/>
            </w:r>
            <w:r w:rsidR="00CF7B16">
              <w:rPr>
                <w:noProof/>
                <w:webHidden/>
              </w:rPr>
              <w:instrText xml:space="preserve"> PAGEREF _Toc70173019 \h </w:instrText>
            </w:r>
            <w:r w:rsidR="00CF7B16">
              <w:rPr>
                <w:noProof/>
                <w:webHidden/>
              </w:rPr>
            </w:r>
            <w:r w:rsidR="00CF7B16">
              <w:rPr>
                <w:noProof/>
                <w:webHidden/>
              </w:rPr>
              <w:fldChar w:fldCharType="separate"/>
            </w:r>
            <w:r w:rsidR="00CF7B16">
              <w:rPr>
                <w:noProof/>
                <w:webHidden/>
              </w:rPr>
              <w:t>30</w:t>
            </w:r>
            <w:r w:rsidR="00CF7B16">
              <w:rPr>
                <w:noProof/>
                <w:webHidden/>
              </w:rPr>
              <w:fldChar w:fldCharType="end"/>
            </w:r>
          </w:hyperlink>
        </w:p>
        <w:p w14:paraId="1B42356C" w14:textId="0D1AA59D"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0" w:history="1">
            <w:r w:rsidR="00CF7B16" w:rsidRPr="00722F98">
              <w:rPr>
                <w:rStyle w:val="Hyperlink"/>
                <w:noProof/>
              </w:rPr>
              <w:t>3.2.3</w:t>
            </w:r>
            <w:r w:rsidR="00CF7B16">
              <w:rPr>
                <w:rFonts w:asciiTheme="minorHAnsi" w:eastAsiaTheme="minorEastAsia" w:hAnsiTheme="minorHAnsi" w:cstheme="minorBidi"/>
                <w:noProof/>
                <w:lang w:val="de-CH" w:eastAsia="de-CH"/>
              </w:rPr>
              <w:tab/>
            </w:r>
            <w:r w:rsidR="00CF7B16" w:rsidRPr="00722F98">
              <w:rPr>
                <w:rStyle w:val="Hyperlink"/>
                <w:noProof/>
              </w:rPr>
              <w:t>Scenario 3 – Cost and variability minimization</w:t>
            </w:r>
            <w:r w:rsidR="00CF7B16">
              <w:rPr>
                <w:noProof/>
                <w:webHidden/>
              </w:rPr>
              <w:tab/>
            </w:r>
            <w:r w:rsidR="00CF7B16">
              <w:rPr>
                <w:noProof/>
                <w:webHidden/>
              </w:rPr>
              <w:fldChar w:fldCharType="begin"/>
            </w:r>
            <w:r w:rsidR="00CF7B16">
              <w:rPr>
                <w:noProof/>
                <w:webHidden/>
              </w:rPr>
              <w:instrText xml:space="preserve"> PAGEREF _Toc70173020 \h </w:instrText>
            </w:r>
            <w:r w:rsidR="00CF7B16">
              <w:rPr>
                <w:noProof/>
                <w:webHidden/>
              </w:rPr>
            </w:r>
            <w:r w:rsidR="00CF7B16">
              <w:rPr>
                <w:noProof/>
                <w:webHidden/>
              </w:rPr>
              <w:fldChar w:fldCharType="separate"/>
            </w:r>
            <w:r w:rsidR="00CF7B16">
              <w:rPr>
                <w:noProof/>
                <w:webHidden/>
              </w:rPr>
              <w:t>33</w:t>
            </w:r>
            <w:r w:rsidR="00CF7B16">
              <w:rPr>
                <w:noProof/>
                <w:webHidden/>
              </w:rPr>
              <w:fldChar w:fldCharType="end"/>
            </w:r>
          </w:hyperlink>
        </w:p>
        <w:p w14:paraId="560821D6" w14:textId="69098D9B"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1" w:history="1">
            <w:r w:rsidR="00CF7B16" w:rsidRPr="00722F98">
              <w:rPr>
                <w:rStyle w:val="Hyperlink"/>
                <w:noProof/>
              </w:rPr>
              <w:t>3.2.4</w:t>
            </w:r>
            <w:r w:rsidR="00CF7B16">
              <w:rPr>
                <w:rFonts w:asciiTheme="minorHAnsi" w:eastAsiaTheme="minorEastAsia" w:hAnsiTheme="minorHAnsi" w:cstheme="minorBidi"/>
                <w:noProof/>
                <w:lang w:val="de-CH" w:eastAsia="de-CH"/>
              </w:rPr>
              <w:tab/>
            </w:r>
            <w:r w:rsidR="00CF7B16" w:rsidRPr="00722F98">
              <w:rPr>
                <w:rStyle w:val="Hyperlink"/>
                <w:noProof/>
              </w:rPr>
              <w:t xml:space="preserve"> Scenario 4 – Coverage of country-specific electricity consumption</w:t>
            </w:r>
            <w:r w:rsidR="00CF7B16">
              <w:rPr>
                <w:noProof/>
                <w:webHidden/>
              </w:rPr>
              <w:tab/>
            </w:r>
            <w:r w:rsidR="00CF7B16">
              <w:rPr>
                <w:noProof/>
                <w:webHidden/>
              </w:rPr>
              <w:fldChar w:fldCharType="begin"/>
            </w:r>
            <w:r w:rsidR="00CF7B16">
              <w:rPr>
                <w:noProof/>
                <w:webHidden/>
              </w:rPr>
              <w:instrText xml:space="preserve"> PAGEREF _Toc70173021 \h </w:instrText>
            </w:r>
            <w:r w:rsidR="00CF7B16">
              <w:rPr>
                <w:noProof/>
                <w:webHidden/>
              </w:rPr>
            </w:r>
            <w:r w:rsidR="00CF7B16">
              <w:rPr>
                <w:noProof/>
                <w:webHidden/>
              </w:rPr>
              <w:fldChar w:fldCharType="separate"/>
            </w:r>
            <w:r w:rsidR="00CF7B16">
              <w:rPr>
                <w:noProof/>
                <w:webHidden/>
              </w:rPr>
              <w:t>34</w:t>
            </w:r>
            <w:r w:rsidR="00CF7B16">
              <w:rPr>
                <w:noProof/>
                <w:webHidden/>
              </w:rPr>
              <w:fldChar w:fldCharType="end"/>
            </w:r>
          </w:hyperlink>
        </w:p>
        <w:p w14:paraId="1106F206" w14:textId="0B70B476" w:rsidR="00CF7B16" w:rsidRDefault="00DF0282">
          <w:pPr>
            <w:pStyle w:val="Verzeichnis1"/>
            <w:rPr>
              <w:rFonts w:asciiTheme="minorHAnsi" w:eastAsiaTheme="minorEastAsia" w:hAnsiTheme="minorHAnsi" w:cstheme="minorBidi"/>
              <w:noProof/>
              <w:lang w:val="de-CH" w:eastAsia="de-CH"/>
            </w:rPr>
          </w:pPr>
          <w:hyperlink w:anchor="_Toc70173022" w:history="1">
            <w:r w:rsidR="00CF7B16" w:rsidRPr="00722F98">
              <w:rPr>
                <w:rStyle w:val="Hyperlink"/>
                <w:noProof/>
                <w14:scene3d>
                  <w14:camera w14:prst="orthographicFront"/>
                  <w14:lightRig w14:rig="threePt" w14:dir="t">
                    <w14:rot w14:lat="0" w14:lon="0" w14:rev="0"/>
                  </w14:lightRig>
                </w14:scene3d>
              </w:rPr>
              <w:t>4.</w:t>
            </w:r>
            <w:r w:rsidR="00CF7B16">
              <w:rPr>
                <w:rFonts w:asciiTheme="minorHAnsi" w:eastAsiaTheme="minorEastAsia" w:hAnsiTheme="minorHAnsi" w:cstheme="minorBidi"/>
                <w:noProof/>
                <w:lang w:val="de-CH" w:eastAsia="de-CH"/>
              </w:rPr>
              <w:tab/>
            </w:r>
            <w:r w:rsidR="00CF7B16" w:rsidRPr="00722F98">
              <w:rPr>
                <w:rStyle w:val="Hyperlink"/>
                <w:noProof/>
              </w:rPr>
              <w:t>Discussion</w:t>
            </w:r>
            <w:r w:rsidR="00CF7B16">
              <w:rPr>
                <w:noProof/>
                <w:webHidden/>
              </w:rPr>
              <w:tab/>
            </w:r>
            <w:r w:rsidR="00CF7B16">
              <w:rPr>
                <w:noProof/>
                <w:webHidden/>
              </w:rPr>
              <w:fldChar w:fldCharType="begin"/>
            </w:r>
            <w:r w:rsidR="00CF7B16">
              <w:rPr>
                <w:noProof/>
                <w:webHidden/>
              </w:rPr>
              <w:instrText xml:space="preserve"> PAGEREF _Toc70173022 \h </w:instrText>
            </w:r>
            <w:r w:rsidR="00CF7B16">
              <w:rPr>
                <w:noProof/>
                <w:webHidden/>
              </w:rPr>
            </w:r>
            <w:r w:rsidR="00CF7B16">
              <w:rPr>
                <w:noProof/>
                <w:webHidden/>
              </w:rPr>
              <w:fldChar w:fldCharType="separate"/>
            </w:r>
            <w:r w:rsidR="00CF7B16">
              <w:rPr>
                <w:noProof/>
                <w:webHidden/>
              </w:rPr>
              <w:t>39</w:t>
            </w:r>
            <w:r w:rsidR="00CF7B16">
              <w:rPr>
                <w:noProof/>
                <w:webHidden/>
              </w:rPr>
              <w:fldChar w:fldCharType="end"/>
            </w:r>
          </w:hyperlink>
        </w:p>
        <w:p w14:paraId="527F9D81" w14:textId="75F3D9E9"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23" w:history="1">
            <w:r w:rsidR="00CF7B16" w:rsidRPr="00722F98">
              <w:rPr>
                <w:rStyle w:val="Hyperlink"/>
                <w:noProof/>
              </w:rPr>
              <w:t>4.1</w:t>
            </w:r>
            <w:r w:rsidR="00CF7B16">
              <w:rPr>
                <w:rFonts w:asciiTheme="minorHAnsi" w:eastAsiaTheme="minorEastAsia" w:hAnsiTheme="minorHAnsi" w:cstheme="minorBidi"/>
                <w:noProof/>
                <w:lang w:val="de-CH" w:eastAsia="de-CH"/>
              </w:rPr>
              <w:tab/>
            </w:r>
            <w:r w:rsidR="00CF7B16" w:rsidRPr="00722F98">
              <w:rPr>
                <w:rStyle w:val="Hyperlink"/>
                <w:rFonts w:ascii="Liberation Serif" w:eastAsia="DejaVu Sans" w:hAnsi="Liberation Serif" w:cs="DejaVu Sans"/>
                <w:noProof/>
                <w:lang w:val="en-US" w:eastAsia="en-US" w:bidi="en-US"/>
              </w:rPr>
              <w:t>Comparison to past work</w:t>
            </w:r>
            <w:r w:rsidR="00CF7B16">
              <w:rPr>
                <w:noProof/>
                <w:webHidden/>
              </w:rPr>
              <w:tab/>
            </w:r>
            <w:r w:rsidR="00CF7B16">
              <w:rPr>
                <w:noProof/>
                <w:webHidden/>
              </w:rPr>
              <w:fldChar w:fldCharType="begin"/>
            </w:r>
            <w:r w:rsidR="00CF7B16">
              <w:rPr>
                <w:noProof/>
                <w:webHidden/>
              </w:rPr>
              <w:instrText xml:space="preserve"> PAGEREF _Toc70173023 \h </w:instrText>
            </w:r>
            <w:r w:rsidR="00CF7B16">
              <w:rPr>
                <w:noProof/>
                <w:webHidden/>
              </w:rPr>
            </w:r>
            <w:r w:rsidR="00CF7B16">
              <w:rPr>
                <w:noProof/>
                <w:webHidden/>
              </w:rPr>
              <w:fldChar w:fldCharType="separate"/>
            </w:r>
            <w:r w:rsidR="00CF7B16">
              <w:rPr>
                <w:noProof/>
                <w:webHidden/>
              </w:rPr>
              <w:t>39</w:t>
            </w:r>
            <w:r w:rsidR="00CF7B16">
              <w:rPr>
                <w:noProof/>
                <w:webHidden/>
              </w:rPr>
              <w:fldChar w:fldCharType="end"/>
            </w:r>
          </w:hyperlink>
        </w:p>
        <w:p w14:paraId="04CA4917" w14:textId="22AB3D34"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4" w:history="1">
            <w:r w:rsidR="00CF7B16" w:rsidRPr="00722F98">
              <w:rPr>
                <w:rStyle w:val="Hyperlink"/>
                <w:noProof/>
              </w:rPr>
              <w:t>4.1.1</w:t>
            </w:r>
            <w:r w:rsidR="00CF7B16">
              <w:rPr>
                <w:rFonts w:asciiTheme="minorHAnsi" w:eastAsiaTheme="minorEastAsia" w:hAnsiTheme="minorHAnsi" w:cstheme="minorBidi"/>
                <w:noProof/>
                <w:lang w:val="de-CH" w:eastAsia="de-CH"/>
              </w:rPr>
              <w:tab/>
            </w:r>
            <w:r w:rsidR="00CF7B16" w:rsidRPr="00722F98">
              <w:rPr>
                <w:rStyle w:val="Hyperlink"/>
                <w:noProof/>
              </w:rPr>
              <w:t>Weather regimes classification</w:t>
            </w:r>
            <w:r w:rsidR="00CF7B16">
              <w:rPr>
                <w:noProof/>
                <w:webHidden/>
              </w:rPr>
              <w:tab/>
            </w:r>
            <w:r w:rsidR="00CF7B16">
              <w:rPr>
                <w:noProof/>
                <w:webHidden/>
              </w:rPr>
              <w:fldChar w:fldCharType="begin"/>
            </w:r>
            <w:r w:rsidR="00CF7B16">
              <w:rPr>
                <w:noProof/>
                <w:webHidden/>
              </w:rPr>
              <w:instrText xml:space="preserve"> PAGEREF _Toc70173024 \h </w:instrText>
            </w:r>
            <w:r w:rsidR="00CF7B16">
              <w:rPr>
                <w:noProof/>
                <w:webHidden/>
              </w:rPr>
            </w:r>
            <w:r w:rsidR="00CF7B16">
              <w:rPr>
                <w:noProof/>
                <w:webHidden/>
              </w:rPr>
              <w:fldChar w:fldCharType="separate"/>
            </w:r>
            <w:r w:rsidR="00CF7B16">
              <w:rPr>
                <w:noProof/>
                <w:webHidden/>
              </w:rPr>
              <w:t>39</w:t>
            </w:r>
            <w:r w:rsidR="00CF7B16">
              <w:rPr>
                <w:noProof/>
                <w:webHidden/>
              </w:rPr>
              <w:fldChar w:fldCharType="end"/>
            </w:r>
          </w:hyperlink>
        </w:p>
        <w:p w14:paraId="5F62A80F" w14:textId="24C2270E"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5" w:history="1">
            <w:r w:rsidR="00CF7B16" w:rsidRPr="00722F98">
              <w:rPr>
                <w:rStyle w:val="Hyperlink"/>
                <w:noProof/>
              </w:rPr>
              <w:t>4.1.2</w:t>
            </w:r>
            <w:r w:rsidR="00CF7B16">
              <w:rPr>
                <w:rFonts w:asciiTheme="minorHAnsi" w:eastAsiaTheme="minorEastAsia" w:hAnsiTheme="minorHAnsi" w:cstheme="minorBidi"/>
                <w:noProof/>
                <w:lang w:val="de-CH" w:eastAsia="de-CH"/>
              </w:rPr>
              <w:tab/>
            </w:r>
            <w:r w:rsidR="00CF7B16" w:rsidRPr="00722F98">
              <w:rPr>
                <w:rStyle w:val="Hyperlink"/>
                <w:noProof/>
              </w:rPr>
              <w:t>Capacity factor anomalies and surface weather variables</w:t>
            </w:r>
            <w:r w:rsidR="00CF7B16">
              <w:rPr>
                <w:noProof/>
                <w:webHidden/>
              </w:rPr>
              <w:tab/>
            </w:r>
            <w:r w:rsidR="00CF7B16">
              <w:rPr>
                <w:noProof/>
                <w:webHidden/>
              </w:rPr>
              <w:fldChar w:fldCharType="begin"/>
            </w:r>
            <w:r w:rsidR="00CF7B16">
              <w:rPr>
                <w:noProof/>
                <w:webHidden/>
              </w:rPr>
              <w:instrText xml:space="preserve"> PAGEREF _Toc70173025 \h </w:instrText>
            </w:r>
            <w:r w:rsidR="00CF7B16">
              <w:rPr>
                <w:noProof/>
                <w:webHidden/>
              </w:rPr>
            </w:r>
            <w:r w:rsidR="00CF7B16">
              <w:rPr>
                <w:noProof/>
                <w:webHidden/>
              </w:rPr>
              <w:fldChar w:fldCharType="separate"/>
            </w:r>
            <w:r w:rsidR="00CF7B16">
              <w:rPr>
                <w:noProof/>
                <w:webHidden/>
              </w:rPr>
              <w:t>40</w:t>
            </w:r>
            <w:r w:rsidR="00CF7B16">
              <w:rPr>
                <w:noProof/>
                <w:webHidden/>
              </w:rPr>
              <w:fldChar w:fldCharType="end"/>
            </w:r>
          </w:hyperlink>
        </w:p>
        <w:p w14:paraId="66D623D5" w14:textId="6F3F72E3"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6" w:history="1">
            <w:r w:rsidR="00CF7B16" w:rsidRPr="00722F98">
              <w:rPr>
                <w:rStyle w:val="Hyperlink"/>
                <w:noProof/>
              </w:rPr>
              <w:t>4.1.3</w:t>
            </w:r>
            <w:r w:rsidR="00CF7B16">
              <w:rPr>
                <w:rFonts w:asciiTheme="minorHAnsi" w:eastAsiaTheme="minorEastAsia" w:hAnsiTheme="minorHAnsi" w:cstheme="minorBidi"/>
                <w:noProof/>
                <w:lang w:val="de-CH" w:eastAsia="de-CH"/>
              </w:rPr>
              <w:tab/>
            </w:r>
            <w:r w:rsidR="00CF7B16" w:rsidRPr="00722F98">
              <w:rPr>
                <w:rStyle w:val="Hyperlink"/>
                <w:noProof/>
              </w:rPr>
              <w:t>Current and projected PV power production variability</w:t>
            </w:r>
            <w:r w:rsidR="00CF7B16">
              <w:rPr>
                <w:noProof/>
                <w:webHidden/>
              </w:rPr>
              <w:tab/>
            </w:r>
            <w:r w:rsidR="00CF7B16">
              <w:rPr>
                <w:noProof/>
                <w:webHidden/>
              </w:rPr>
              <w:fldChar w:fldCharType="begin"/>
            </w:r>
            <w:r w:rsidR="00CF7B16">
              <w:rPr>
                <w:noProof/>
                <w:webHidden/>
              </w:rPr>
              <w:instrText xml:space="preserve"> PAGEREF _Toc70173026 \h </w:instrText>
            </w:r>
            <w:r w:rsidR="00CF7B16">
              <w:rPr>
                <w:noProof/>
                <w:webHidden/>
              </w:rPr>
            </w:r>
            <w:r w:rsidR="00CF7B16">
              <w:rPr>
                <w:noProof/>
                <w:webHidden/>
              </w:rPr>
              <w:fldChar w:fldCharType="separate"/>
            </w:r>
            <w:r w:rsidR="00CF7B16">
              <w:rPr>
                <w:noProof/>
                <w:webHidden/>
              </w:rPr>
              <w:t>42</w:t>
            </w:r>
            <w:r w:rsidR="00CF7B16">
              <w:rPr>
                <w:noProof/>
                <w:webHidden/>
              </w:rPr>
              <w:fldChar w:fldCharType="end"/>
            </w:r>
          </w:hyperlink>
        </w:p>
        <w:p w14:paraId="4029A128" w14:textId="2FA8B7AA"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27" w:history="1">
            <w:r w:rsidR="00CF7B16" w:rsidRPr="00722F98">
              <w:rPr>
                <w:rStyle w:val="Hyperlink"/>
                <w:noProof/>
                <w:lang w:val="en-US" w:eastAsia="en-US" w:bidi="en-US"/>
              </w:rPr>
              <w:t>4.2</w:t>
            </w:r>
            <w:r w:rsidR="00CF7B16">
              <w:rPr>
                <w:rFonts w:asciiTheme="minorHAnsi" w:eastAsiaTheme="minorEastAsia" w:hAnsiTheme="minorHAnsi" w:cstheme="minorBidi"/>
                <w:noProof/>
                <w:lang w:val="de-CH" w:eastAsia="de-CH"/>
              </w:rPr>
              <w:tab/>
            </w:r>
            <w:r w:rsidR="00CF7B16" w:rsidRPr="00722F98">
              <w:rPr>
                <w:rStyle w:val="Hyperlink"/>
                <w:noProof/>
                <w:lang w:val="en-US" w:eastAsia="en-US" w:bidi="en-US"/>
              </w:rPr>
              <w:t>Dangers of increased variability</w:t>
            </w:r>
            <w:r w:rsidR="00CF7B16">
              <w:rPr>
                <w:noProof/>
                <w:webHidden/>
              </w:rPr>
              <w:tab/>
            </w:r>
            <w:r w:rsidR="00CF7B16">
              <w:rPr>
                <w:noProof/>
                <w:webHidden/>
              </w:rPr>
              <w:fldChar w:fldCharType="begin"/>
            </w:r>
            <w:r w:rsidR="00CF7B16">
              <w:rPr>
                <w:noProof/>
                <w:webHidden/>
              </w:rPr>
              <w:instrText xml:space="preserve"> PAGEREF _Toc70173027 \h </w:instrText>
            </w:r>
            <w:r w:rsidR="00CF7B16">
              <w:rPr>
                <w:noProof/>
                <w:webHidden/>
              </w:rPr>
            </w:r>
            <w:r w:rsidR="00CF7B16">
              <w:rPr>
                <w:noProof/>
                <w:webHidden/>
              </w:rPr>
              <w:fldChar w:fldCharType="separate"/>
            </w:r>
            <w:r w:rsidR="00CF7B16">
              <w:rPr>
                <w:noProof/>
                <w:webHidden/>
              </w:rPr>
              <w:t>43</w:t>
            </w:r>
            <w:r w:rsidR="00CF7B16">
              <w:rPr>
                <w:noProof/>
                <w:webHidden/>
              </w:rPr>
              <w:fldChar w:fldCharType="end"/>
            </w:r>
          </w:hyperlink>
        </w:p>
        <w:p w14:paraId="18186243" w14:textId="2BE915C6"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28" w:history="1">
            <w:r w:rsidR="00CF7B16" w:rsidRPr="00722F98">
              <w:rPr>
                <w:rStyle w:val="Hyperlink"/>
                <w:noProof/>
              </w:rPr>
              <w:t>4.3</w:t>
            </w:r>
            <w:r w:rsidR="00CF7B16">
              <w:rPr>
                <w:rFonts w:asciiTheme="minorHAnsi" w:eastAsiaTheme="minorEastAsia" w:hAnsiTheme="minorHAnsi" w:cstheme="minorBidi"/>
                <w:noProof/>
                <w:lang w:val="de-CH" w:eastAsia="de-CH"/>
              </w:rPr>
              <w:tab/>
            </w:r>
            <w:r w:rsidR="00CF7B16" w:rsidRPr="00722F98">
              <w:rPr>
                <w:rStyle w:val="Hyperlink"/>
                <w:noProof/>
              </w:rPr>
              <w:t>Opportunities to decrease variability</w:t>
            </w:r>
            <w:r w:rsidR="00CF7B16">
              <w:rPr>
                <w:noProof/>
                <w:webHidden/>
              </w:rPr>
              <w:tab/>
            </w:r>
            <w:r w:rsidR="00CF7B16">
              <w:rPr>
                <w:noProof/>
                <w:webHidden/>
              </w:rPr>
              <w:fldChar w:fldCharType="begin"/>
            </w:r>
            <w:r w:rsidR="00CF7B16">
              <w:rPr>
                <w:noProof/>
                <w:webHidden/>
              </w:rPr>
              <w:instrText xml:space="preserve"> PAGEREF _Toc70173028 \h </w:instrText>
            </w:r>
            <w:r w:rsidR="00CF7B16">
              <w:rPr>
                <w:noProof/>
                <w:webHidden/>
              </w:rPr>
            </w:r>
            <w:r w:rsidR="00CF7B16">
              <w:rPr>
                <w:noProof/>
                <w:webHidden/>
              </w:rPr>
              <w:fldChar w:fldCharType="separate"/>
            </w:r>
            <w:r w:rsidR="00CF7B16">
              <w:rPr>
                <w:noProof/>
                <w:webHidden/>
              </w:rPr>
              <w:t>45</w:t>
            </w:r>
            <w:r w:rsidR="00CF7B16">
              <w:rPr>
                <w:noProof/>
                <w:webHidden/>
              </w:rPr>
              <w:fldChar w:fldCharType="end"/>
            </w:r>
          </w:hyperlink>
        </w:p>
        <w:p w14:paraId="7A7E58F0" w14:textId="7F8A4B84"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29" w:history="1">
            <w:r w:rsidR="00CF7B16" w:rsidRPr="00722F98">
              <w:rPr>
                <w:rStyle w:val="Hyperlink"/>
                <w:noProof/>
              </w:rPr>
              <w:t>4.3.1</w:t>
            </w:r>
            <w:r w:rsidR="00CF7B16">
              <w:rPr>
                <w:rFonts w:asciiTheme="minorHAnsi" w:eastAsiaTheme="minorEastAsia" w:hAnsiTheme="minorHAnsi" w:cstheme="minorBidi"/>
                <w:noProof/>
                <w:lang w:val="de-CH" w:eastAsia="de-CH"/>
              </w:rPr>
              <w:tab/>
            </w:r>
            <w:r w:rsidR="00CF7B16" w:rsidRPr="00722F98">
              <w:rPr>
                <w:rStyle w:val="Hyperlink"/>
                <w:noProof/>
              </w:rPr>
              <w:t>Scenario 1 – Retain PV power production in 2030, but reduce variability</w:t>
            </w:r>
            <w:r w:rsidR="00CF7B16">
              <w:rPr>
                <w:noProof/>
                <w:webHidden/>
              </w:rPr>
              <w:tab/>
            </w:r>
            <w:r w:rsidR="00CF7B16">
              <w:rPr>
                <w:noProof/>
                <w:webHidden/>
              </w:rPr>
              <w:fldChar w:fldCharType="begin"/>
            </w:r>
            <w:r w:rsidR="00CF7B16">
              <w:rPr>
                <w:noProof/>
                <w:webHidden/>
              </w:rPr>
              <w:instrText xml:space="preserve"> PAGEREF _Toc70173029 \h </w:instrText>
            </w:r>
            <w:r w:rsidR="00CF7B16">
              <w:rPr>
                <w:noProof/>
                <w:webHidden/>
              </w:rPr>
            </w:r>
            <w:r w:rsidR="00CF7B16">
              <w:rPr>
                <w:noProof/>
                <w:webHidden/>
              </w:rPr>
              <w:fldChar w:fldCharType="separate"/>
            </w:r>
            <w:r w:rsidR="00CF7B16">
              <w:rPr>
                <w:noProof/>
                <w:webHidden/>
              </w:rPr>
              <w:t>45</w:t>
            </w:r>
            <w:r w:rsidR="00CF7B16">
              <w:rPr>
                <w:noProof/>
                <w:webHidden/>
              </w:rPr>
              <w:fldChar w:fldCharType="end"/>
            </w:r>
          </w:hyperlink>
        </w:p>
        <w:p w14:paraId="5C26DCA8" w14:textId="04632982"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0" w:history="1">
            <w:r w:rsidR="00CF7B16" w:rsidRPr="00722F98">
              <w:rPr>
                <w:rStyle w:val="Hyperlink"/>
                <w:noProof/>
              </w:rPr>
              <w:t>4.3.2</w:t>
            </w:r>
            <w:r w:rsidR="00CF7B16">
              <w:rPr>
                <w:rFonts w:asciiTheme="minorHAnsi" w:eastAsiaTheme="minorEastAsia" w:hAnsiTheme="minorHAnsi" w:cstheme="minorBidi"/>
                <w:noProof/>
                <w:lang w:val="de-CH" w:eastAsia="de-CH"/>
              </w:rPr>
              <w:tab/>
            </w:r>
            <w:r w:rsidR="00CF7B16" w:rsidRPr="00722F98">
              <w:rPr>
                <w:rStyle w:val="Hyperlink"/>
                <w:noProof/>
              </w:rPr>
              <w:t>Scenario 2 – Retain PV power production in 2050, but reduce variability</w:t>
            </w:r>
            <w:r w:rsidR="00CF7B16">
              <w:rPr>
                <w:noProof/>
                <w:webHidden/>
              </w:rPr>
              <w:tab/>
            </w:r>
            <w:r w:rsidR="00CF7B16">
              <w:rPr>
                <w:noProof/>
                <w:webHidden/>
              </w:rPr>
              <w:fldChar w:fldCharType="begin"/>
            </w:r>
            <w:r w:rsidR="00CF7B16">
              <w:rPr>
                <w:noProof/>
                <w:webHidden/>
              </w:rPr>
              <w:instrText xml:space="preserve"> PAGEREF _Toc70173030 \h </w:instrText>
            </w:r>
            <w:r w:rsidR="00CF7B16">
              <w:rPr>
                <w:noProof/>
                <w:webHidden/>
              </w:rPr>
            </w:r>
            <w:r w:rsidR="00CF7B16">
              <w:rPr>
                <w:noProof/>
                <w:webHidden/>
              </w:rPr>
              <w:fldChar w:fldCharType="separate"/>
            </w:r>
            <w:r w:rsidR="00CF7B16">
              <w:rPr>
                <w:noProof/>
                <w:webHidden/>
              </w:rPr>
              <w:t>46</w:t>
            </w:r>
            <w:r w:rsidR="00CF7B16">
              <w:rPr>
                <w:noProof/>
                <w:webHidden/>
              </w:rPr>
              <w:fldChar w:fldCharType="end"/>
            </w:r>
          </w:hyperlink>
        </w:p>
        <w:p w14:paraId="59EC0168" w14:textId="7ABB72D6"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1" w:history="1">
            <w:r w:rsidR="00CF7B16" w:rsidRPr="00722F98">
              <w:rPr>
                <w:rStyle w:val="Hyperlink"/>
                <w:noProof/>
              </w:rPr>
              <w:t>4.3.3</w:t>
            </w:r>
            <w:r w:rsidR="00CF7B16">
              <w:rPr>
                <w:rFonts w:asciiTheme="minorHAnsi" w:eastAsiaTheme="minorEastAsia" w:hAnsiTheme="minorHAnsi" w:cstheme="minorBidi"/>
                <w:noProof/>
                <w:lang w:val="de-CH" w:eastAsia="de-CH"/>
              </w:rPr>
              <w:tab/>
            </w:r>
            <w:r w:rsidR="00CF7B16" w:rsidRPr="00722F98">
              <w:rPr>
                <w:rStyle w:val="Hyperlink"/>
                <w:noProof/>
              </w:rPr>
              <w:t>Scenario 3 – Cost and variability minimization</w:t>
            </w:r>
            <w:r w:rsidR="00CF7B16">
              <w:rPr>
                <w:noProof/>
                <w:webHidden/>
              </w:rPr>
              <w:tab/>
            </w:r>
            <w:r w:rsidR="00CF7B16">
              <w:rPr>
                <w:noProof/>
                <w:webHidden/>
              </w:rPr>
              <w:fldChar w:fldCharType="begin"/>
            </w:r>
            <w:r w:rsidR="00CF7B16">
              <w:rPr>
                <w:noProof/>
                <w:webHidden/>
              </w:rPr>
              <w:instrText xml:space="preserve"> PAGEREF _Toc70173031 \h </w:instrText>
            </w:r>
            <w:r w:rsidR="00CF7B16">
              <w:rPr>
                <w:noProof/>
                <w:webHidden/>
              </w:rPr>
            </w:r>
            <w:r w:rsidR="00CF7B16">
              <w:rPr>
                <w:noProof/>
                <w:webHidden/>
              </w:rPr>
              <w:fldChar w:fldCharType="separate"/>
            </w:r>
            <w:r w:rsidR="00CF7B16">
              <w:rPr>
                <w:noProof/>
                <w:webHidden/>
              </w:rPr>
              <w:t>47</w:t>
            </w:r>
            <w:r w:rsidR="00CF7B16">
              <w:rPr>
                <w:noProof/>
                <w:webHidden/>
              </w:rPr>
              <w:fldChar w:fldCharType="end"/>
            </w:r>
          </w:hyperlink>
        </w:p>
        <w:p w14:paraId="4DFECD98" w14:textId="77505CF9" w:rsidR="00CF7B16" w:rsidRDefault="00DF0282">
          <w:pPr>
            <w:pStyle w:val="Verzeichnis3"/>
            <w:tabs>
              <w:tab w:val="left" w:pos="1820"/>
              <w:tab w:val="right" w:leader="dot" w:pos="9396"/>
            </w:tabs>
            <w:rPr>
              <w:rFonts w:asciiTheme="minorHAnsi" w:eastAsiaTheme="minorEastAsia" w:hAnsiTheme="minorHAnsi" w:cstheme="minorBidi"/>
              <w:noProof/>
              <w:lang w:val="de-CH" w:eastAsia="de-CH"/>
            </w:rPr>
          </w:pPr>
          <w:hyperlink w:anchor="_Toc70173032" w:history="1">
            <w:r w:rsidR="00CF7B16" w:rsidRPr="00722F98">
              <w:rPr>
                <w:rStyle w:val="Hyperlink"/>
                <w:noProof/>
              </w:rPr>
              <w:t>4.3.4</w:t>
            </w:r>
            <w:r w:rsidR="00CF7B16">
              <w:rPr>
                <w:rFonts w:asciiTheme="minorHAnsi" w:eastAsiaTheme="minorEastAsia" w:hAnsiTheme="minorHAnsi" w:cstheme="minorBidi"/>
                <w:noProof/>
                <w:lang w:val="de-CH" w:eastAsia="de-CH"/>
              </w:rPr>
              <w:tab/>
            </w:r>
            <w:r w:rsidR="00CF7B16" w:rsidRPr="00722F98">
              <w:rPr>
                <w:rStyle w:val="Hyperlink"/>
                <w:noProof/>
              </w:rPr>
              <w:t>Scenario 4 – Coverage of country-specific electricity consumption</w:t>
            </w:r>
            <w:r w:rsidR="00CF7B16">
              <w:rPr>
                <w:noProof/>
                <w:webHidden/>
              </w:rPr>
              <w:tab/>
            </w:r>
            <w:r w:rsidR="00CF7B16">
              <w:rPr>
                <w:noProof/>
                <w:webHidden/>
              </w:rPr>
              <w:fldChar w:fldCharType="begin"/>
            </w:r>
            <w:r w:rsidR="00CF7B16">
              <w:rPr>
                <w:noProof/>
                <w:webHidden/>
              </w:rPr>
              <w:instrText xml:space="preserve"> PAGEREF _Toc70173032 \h </w:instrText>
            </w:r>
            <w:r w:rsidR="00CF7B16">
              <w:rPr>
                <w:noProof/>
                <w:webHidden/>
              </w:rPr>
            </w:r>
            <w:r w:rsidR="00CF7B16">
              <w:rPr>
                <w:noProof/>
                <w:webHidden/>
              </w:rPr>
              <w:fldChar w:fldCharType="separate"/>
            </w:r>
            <w:r w:rsidR="00CF7B16">
              <w:rPr>
                <w:noProof/>
                <w:webHidden/>
              </w:rPr>
              <w:t>47</w:t>
            </w:r>
            <w:r w:rsidR="00CF7B16">
              <w:rPr>
                <w:noProof/>
                <w:webHidden/>
              </w:rPr>
              <w:fldChar w:fldCharType="end"/>
            </w:r>
          </w:hyperlink>
        </w:p>
        <w:p w14:paraId="43221FC1" w14:textId="16AB3B40" w:rsidR="00CF7B16" w:rsidRDefault="00DF0282">
          <w:pPr>
            <w:pStyle w:val="Verzeichnis2"/>
            <w:tabs>
              <w:tab w:val="left" w:pos="1540"/>
            </w:tabs>
            <w:rPr>
              <w:rFonts w:asciiTheme="minorHAnsi" w:eastAsiaTheme="minorEastAsia" w:hAnsiTheme="minorHAnsi" w:cstheme="minorBidi"/>
              <w:noProof/>
              <w:lang w:val="de-CH" w:eastAsia="de-CH"/>
            </w:rPr>
          </w:pPr>
          <w:hyperlink w:anchor="_Toc70173033" w:history="1">
            <w:r w:rsidR="00CF7B16" w:rsidRPr="00722F98">
              <w:rPr>
                <w:rStyle w:val="Hyperlink"/>
                <w:noProof/>
              </w:rPr>
              <w:t>4.4</w:t>
            </w:r>
            <w:r w:rsidR="00CF7B16">
              <w:rPr>
                <w:rFonts w:asciiTheme="minorHAnsi" w:eastAsiaTheme="minorEastAsia" w:hAnsiTheme="minorHAnsi" w:cstheme="minorBidi"/>
                <w:noProof/>
                <w:lang w:val="de-CH" w:eastAsia="de-CH"/>
              </w:rPr>
              <w:tab/>
            </w:r>
            <w:r w:rsidR="00CF7B16" w:rsidRPr="00722F98">
              <w:rPr>
                <w:rStyle w:val="Hyperlink"/>
                <w:noProof/>
              </w:rPr>
              <w:t>Limitations</w:t>
            </w:r>
            <w:r w:rsidR="00CF7B16">
              <w:rPr>
                <w:noProof/>
                <w:webHidden/>
              </w:rPr>
              <w:tab/>
            </w:r>
            <w:r w:rsidR="00CF7B16">
              <w:rPr>
                <w:noProof/>
                <w:webHidden/>
              </w:rPr>
              <w:fldChar w:fldCharType="begin"/>
            </w:r>
            <w:r w:rsidR="00CF7B16">
              <w:rPr>
                <w:noProof/>
                <w:webHidden/>
              </w:rPr>
              <w:instrText xml:space="preserve"> PAGEREF _Toc70173033 \h </w:instrText>
            </w:r>
            <w:r w:rsidR="00CF7B16">
              <w:rPr>
                <w:noProof/>
                <w:webHidden/>
              </w:rPr>
            </w:r>
            <w:r w:rsidR="00CF7B16">
              <w:rPr>
                <w:noProof/>
                <w:webHidden/>
              </w:rPr>
              <w:fldChar w:fldCharType="separate"/>
            </w:r>
            <w:r w:rsidR="00CF7B16">
              <w:rPr>
                <w:noProof/>
                <w:webHidden/>
              </w:rPr>
              <w:t>48</w:t>
            </w:r>
            <w:r w:rsidR="00CF7B16">
              <w:rPr>
                <w:noProof/>
                <w:webHidden/>
              </w:rPr>
              <w:fldChar w:fldCharType="end"/>
            </w:r>
          </w:hyperlink>
        </w:p>
        <w:p w14:paraId="0F28F94C" w14:textId="7EC1F4C8" w:rsidR="00CF7B16" w:rsidRDefault="00DF0282">
          <w:pPr>
            <w:pStyle w:val="Verzeichnis1"/>
            <w:rPr>
              <w:rFonts w:asciiTheme="minorHAnsi" w:eastAsiaTheme="minorEastAsia" w:hAnsiTheme="minorHAnsi" w:cstheme="minorBidi"/>
              <w:noProof/>
              <w:lang w:val="de-CH" w:eastAsia="de-CH"/>
            </w:rPr>
          </w:pPr>
          <w:hyperlink w:anchor="_Toc70173034" w:history="1">
            <w:r w:rsidR="00CF7B16" w:rsidRPr="00722F98">
              <w:rPr>
                <w:rStyle w:val="Hyperlink"/>
                <w:noProof/>
                <w14:scene3d>
                  <w14:camera w14:prst="orthographicFront"/>
                  <w14:lightRig w14:rig="threePt" w14:dir="t">
                    <w14:rot w14:lat="0" w14:lon="0" w14:rev="0"/>
                  </w14:lightRig>
                </w14:scene3d>
              </w:rPr>
              <w:t>5.</w:t>
            </w:r>
            <w:r w:rsidR="00CF7B16">
              <w:rPr>
                <w:rFonts w:asciiTheme="minorHAnsi" w:eastAsiaTheme="minorEastAsia" w:hAnsiTheme="minorHAnsi" w:cstheme="minorBidi"/>
                <w:noProof/>
                <w:lang w:val="de-CH" w:eastAsia="de-CH"/>
              </w:rPr>
              <w:tab/>
            </w:r>
            <w:r w:rsidR="00CF7B16" w:rsidRPr="00722F98">
              <w:rPr>
                <w:rStyle w:val="Hyperlink"/>
                <w:noProof/>
              </w:rPr>
              <w:t>Conclusion &amp; Outlook</w:t>
            </w:r>
            <w:r w:rsidR="00CF7B16">
              <w:rPr>
                <w:noProof/>
                <w:webHidden/>
              </w:rPr>
              <w:tab/>
            </w:r>
            <w:r w:rsidR="00CF7B16">
              <w:rPr>
                <w:noProof/>
                <w:webHidden/>
              </w:rPr>
              <w:fldChar w:fldCharType="begin"/>
            </w:r>
            <w:r w:rsidR="00CF7B16">
              <w:rPr>
                <w:noProof/>
                <w:webHidden/>
              </w:rPr>
              <w:instrText xml:space="preserve"> PAGEREF _Toc70173034 \h </w:instrText>
            </w:r>
            <w:r w:rsidR="00CF7B16">
              <w:rPr>
                <w:noProof/>
                <w:webHidden/>
              </w:rPr>
            </w:r>
            <w:r w:rsidR="00CF7B16">
              <w:rPr>
                <w:noProof/>
                <w:webHidden/>
              </w:rPr>
              <w:fldChar w:fldCharType="separate"/>
            </w:r>
            <w:r w:rsidR="00CF7B16">
              <w:rPr>
                <w:noProof/>
                <w:webHidden/>
              </w:rPr>
              <w:t>49</w:t>
            </w:r>
            <w:r w:rsidR="00CF7B16">
              <w:rPr>
                <w:noProof/>
                <w:webHidden/>
              </w:rPr>
              <w:fldChar w:fldCharType="end"/>
            </w:r>
          </w:hyperlink>
        </w:p>
        <w:p w14:paraId="31F08558" w14:textId="1B12779C" w:rsidR="00CF7B16" w:rsidRDefault="00DF0282">
          <w:pPr>
            <w:pStyle w:val="Verzeichnis1"/>
            <w:rPr>
              <w:rFonts w:asciiTheme="minorHAnsi" w:eastAsiaTheme="minorEastAsia" w:hAnsiTheme="minorHAnsi" w:cstheme="minorBidi"/>
              <w:noProof/>
              <w:lang w:val="de-CH" w:eastAsia="de-CH"/>
            </w:rPr>
          </w:pPr>
          <w:hyperlink w:anchor="_Toc70173035" w:history="1">
            <w:r w:rsidR="00CF7B16" w:rsidRPr="00722F98">
              <w:rPr>
                <w:rStyle w:val="Hyperlink"/>
                <w:noProof/>
                <w14:scene3d>
                  <w14:camera w14:prst="orthographicFront"/>
                  <w14:lightRig w14:rig="threePt" w14:dir="t">
                    <w14:rot w14:lat="0" w14:lon="0" w14:rev="0"/>
                  </w14:lightRig>
                </w14:scene3d>
              </w:rPr>
              <w:t>6.</w:t>
            </w:r>
            <w:r w:rsidR="00CF7B16">
              <w:rPr>
                <w:rFonts w:asciiTheme="minorHAnsi" w:eastAsiaTheme="minorEastAsia" w:hAnsiTheme="minorHAnsi" w:cstheme="minorBidi"/>
                <w:noProof/>
                <w:lang w:val="de-CH" w:eastAsia="de-CH"/>
              </w:rPr>
              <w:tab/>
            </w:r>
            <w:r w:rsidR="00CF7B16" w:rsidRPr="00722F98">
              <w:rPr>
                <w:rStyle w:val="Hyperlink"/>
                <w:noProof/>
              </w:rPr>
              <w:t>References</w:t>
            </w:r>
            <w:r w:rsidR="00CF7B16">
              <w:rPr>
                <w:noProof/>
                <w:webHidden/>
              </w:rPr>
              <w:tab/>
            </w:r>
            <w:r w:rsidR="00CF7B16">
              <w:rPr>
                <w:noProof/>
                <w:webHidden/>
              </w:rPr>
              <w:fldChar w:fldCharType="begin"/>
            </w:r>
            <w:r w:rsidR="00CF7B16">
              <w:rPr>
                <w:noProof/>
                <w:webHidden/>
              </w:rPr>
              <w:instrText xml:space="preserve"> PAGEREF _Toc70173035 \h </w:instrText>
            </w:r>
            <w:r w:rsidR="00CF7B16">
              <w:rPr>
                <w:noProof/>
                <w:webHidden/>
              </w:rPr>
            </w:r>
            <w:r w:rsidR="00CF7B16">
              <w:rPr>
                <w:noProof/>
                <w:webHidden/>
              </w:rPr>
              <w:fldChar w:fldCharType="separate"/>
            </w:r>
            <w:r w:rsidR="00CF7B16">
              <w:rPr>
                <w:noProof/>
                <w:webHidden/>
              </w:rPr>
              <w:t>51</w:t>
            </w:r>
            <w:r w:rsidR="00CF7B16">
              <w:rPr>
                <w:noProof/>
                <w:webHidden/>
              </w:rPr>
              <w:fldChar w:fldCharType="end"/>
            </w:r>
          </w:hyperlink>
        </w:p>
        <w:p w14:paraId="7338454D" w14:textId="7FE4A670" w:rsidR="00CF7B16" w:rsidRDefault="00DF0282">
          <w:pPr>
            <w:pStyle w:val="Verzeichnis1"/>
            <w:rPr>
              <w:rFonts w:asciiTheme="minorHAnsi" w:eastAsiaTheme="minorEastAsia" w:hAnsiTheme="minorHAnsi" w:cstheme="minorBidi"/>
              <w:noProof/>
              <w:lang w:val="de-CH" w:eastAsia="de-CH"/>
            </w:rPr>
          </w:pPr>
          <w:hyperlink w:anchor="_Toc70173036" w:history="1">
            <w:r w:rsidR="00CF7B16" w:rsidRPr="00722F98">
              <w:rPr>
                <w:rStyle w:val="Hyperlink"/>
                <w:noProof/>
                <w14:scene3d>
                  <w14:camera w14:prst="orthographicFront"/>
                  <w14:lightRig w14:rig="threePt" w14:dir="t">
                    <w14:rot w14:lat="0" w14:lon="0" w14:rev="0"/>
                  </w14:lightRig>
                </w14:scene3d>
              </w:rPr>
              <w:t>7.</w:t>
            </w:r>
            <w:r w:rsidR="00CF7B16">
              <w:rPr>
                <w:rFonts w:asciiTheme="minorHAnsi" w:eastAsiaTheme="minorEastAsia" w:hAnsiTheme="minorHAnsi" w:cstheme="minorBidi"/>
                <w:noProof/>
                <w:lang w:val="de-CH" w:eastAsia="de-CH"/>
              </w:rPr>
              <w:tab/>
            </w:r>
            <w:r w:rsidR="00CF7B16" w:rsidRPr="00722F98">
              <w:rPr>
                <w:rStyle w:val="Hyperlink"/>
                <w:noProof/>
              </w:rPr>
              <w:t>Appendix</w:t>
            </w:r>
            <w:r w:rsidR="00CF7B16">
              <w:rPr>
                <w:noProof/>
                <w:webHidden/>
              </w:rPr>
              <w:tab/>
            </w:r>
            <w:r w:rsidR="00CF7B16">
              <w:rPr>
                <w:noProof/>
                <w:webHidden/>
              </w:rPr>
              <w:fldChar w:fldCharType="begin"/>
            </w:r>
            <w:r w:rsidR="00CF7B16">
              <w:rPr>
                <w:noProof/>
                <w:webHidden/>
              </w:rPr>
              <w:instrText xml:space="preserve"> PAGEREF _Toc70173036 \h </w:instrText>
            </w:r>
            <w:r w:rsidR="00CF7B16">
              <w:rPr>
                <w:noProof/>
                <w:webHidden/>
              </w:rPr>
            </w:r>
            <w:r w:rsidR="00CF7B16">
              <w:rPr>
                <w:noProof/>
                <w:webHidden/>
              </w:rPr>
              <w:fldChar w:fldCharType="separate"/>
            </w:r>
            <w:r w:rsidR="00CF7B16">
              <w:rPr>
                <w:noProof/>
                <w:webHidden/>
              </w:rPr>
              <w:t>53</w:t>
            </w:r>
            <w:r w:rsidR="00CF7B16">
              <w:rPr>
                <w:noProof/>
                <w:webHidden/>
              </w:rPr>
              <w:fldChar w:fldCharType="end"/>
            </w:r>
          </w:hyperlink>
        </w:p>
        <w:p w14:paraId="50C78DFD" w14:textId="71DC508F" w:rsidR="00CF7B16" w:rsidRDefault="00DF0282">
          <w:pPr>
            <w:pStyle w:val="Verzeichnis1"/>
            <w:rPr>
              <w:rFonts w:asciiTheme="minorHAnsi" w:eastAsiaTheme="minorEastAsia" w:hAnsiTheme="minorHAnsi" w:cstheme="minorBidi"/>
              <w:noProof/>
              <w:lang w:val="de-CH" w:eastAsia="de-CH"/>
            </w:rPr>
          </w:pPr>
          <w:hyperlink w:anchor="_Toc70173037" w:history="1">
            <w:r w:rsidR="00CF7B16" w:rsidRPr="00722F98">
              <w:rPr>
                <w:rStyle w:val="Hyperlink"/>
                <w:noProof/>
                <w14:scene3d>
                  <w14:camera w14:prst="orthographicFront"/>
                  <w14:lightRig w14:rig="threePt" w14:dir="t">
                    <w14:rot w14:lat="0" w14:lon="0" w14:rev="0"/>
                  </w14:lightRig>
                </w14:scene3d>
              </w:rPr>
              <w:t>8.</w:t>
            </w:r>
            <w:r w:rsidR="00CF7B16">
              <w:rPr>
                <w:rFonts w:asciiTheme="minorHAnsi" w:eastAsiaTheme="minorEastAsia" w:hAnsiTheme="minorHAnsi" w:cstheme="minorBidi"/>
                <w:noProof/>
                <w:lang w:val="de-CH" w:eastAsia="de-CH"/>
              </w:rPr>
              <w:tab/>
            </w:r>
            <w:r w:rsidR="00CF7B16" w:rsidRPr="00722F98">
              <w:rPr>
                <w:rStyle w:val="Hyperlink"/>
                <w:noProof/>
              </w:rPr>
              <w:t>Declaration of originality</w:t>
            </w:r>
            <w:r w:rsidR="00CF7B16">
              <w:rPr>
                <w:noProof/>
                <w:webHidden/>
              </w:rPr>
              <w:tab/>
            </w:r>
            <w:r w:rsidR="00CF7B16">
              <w:rPr>
                <w:noProof/>
                <w:webHidden/>
              </w:rPr>
              <w:fldChar w:fldCharType="begin"/>
            </w:r>
            <w:r w:rsidR="00CF7B16">
              <w:rPr>
                <w:noProof/>
                <w:webHidden/>
              </w:rPr>
              <w:instrText xml:space="preserve"> PAGEREF _Toc70173037 \h </w:instrText>
            </w:r>
            <w:r w:rsidR="00CF7B16">
              <w:rPr>
                <w:noProof/>
                <w:webHidden/>
              </w:rPr>
            </w:r>
            <w:r w:rsidR="00CF7B16">
              <w:rPr>
                <w:noProof/>
                <w:webHidden/>
              </w:rPr>
              <w:fldChar w:fldCharType="separate"/>
            </w:r>
            <w:r w:rsidR="00CF7B16">
              <w:rPr>
                <w:noProof/>
                <w:webHidden/>
              </w:rPr>
              <w:t>62</w:t>
            </w:r>
            <w:r w:rsidR="00CF7B16">
              <w:rPr>
                <w:noProof/>
                <w:webHidden/>
              </w:rPr>
              <w:fldChar w:fldCharType="end"/>
            </w:r>
          </w:hyperlink>
        </w:p>
        <w:p w14:paraId="57031B8B" w14:textId="129EF5DC" w:rsidR="008E3835" w:rsidRDefault="008E3835">
          <w:r>
            <w:rPr>
              <w:b/>
              <w:bCs/>
              <w:lang w:val="de-DE"/>
            </w:rPr>
            <w:fldChar w:fldCharType="end"/>
          </w:r>
        </w:p>
      </w:sdtContent>
    </w:sdt>
    <w:p w14:paraId="07F3A6F2" w14:textId="77777777" w:rsidR="00904C64" w:rsidRDefault="00BE47CF">
      <w:pPr>
        <w:ind w:firstLine="0"/>
        <w:jc w:val="left"/>
        <w:sectPr w:rsidR="00904C64" w:rsidSect="00904C64">
          <w:headerReference w:type="first" r:id="rId10"/>
          <w:pgSz w:w="12240" w:h="15840"/>
          <w:pgMar w:top="1417" w:right="1417" w:bottom="1134" w:left="1417" w:header="708" w:footer="708" w:gutter="0"/>
          <w:pgNumType w:fmt="lowerRoman" w:start="1"/>
          <w:cols w:space="708"/>
          <w:titlePg/>
          <w:docGrid w:linePitch="360"/>
        </w:sectPr>
      </w:pPr>
      <w:r>
        <w:br w:type="page"/>
      </w:r>
    </w:p>
    <w:p w14:paraId="36D6E5EF" w14:textId="656F9818" w:rsidR="008E3835" w:rsidRDefault="00F72D29" w:rsidP="00842E2E">
      <w:pPr>
        <w:pStyle w:val="berschrift1"/>
      </w:pPr>
      <w:bookmarkStart w:id="0" w:name="_Toc70172995"/>
      <w:r>
        <w:lastRenderedPageBreak/>
        <w:t>Introduction</w:t>
      </w:r>
      <w:bookmarkEnd w:id="0"/>
    </w:p>
    <w:p w14:paraId="7926E51F" w14:textId="1724D6AA"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w:t>
      </w:r>
      <w:r w:rsidR="00946A7A">
        <w:t xml:space="preserve"> </w:t>
      </w:r>
      <w:r>
        <w:t xml:space="preserve">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xml:space="preserve">. By the end of 2019, the installed capacity was expected to reach 650 GW, which allows the PV systems to produce roughly 4% of the global electricity demand. Europe's share of installed PV capacity at the end of 2018 was about 117 GW, producing 5.5% of the electricity demand. </w:t>
      </w:r>
      <w:r w:rsidR="004866EE">
        <w:t>C</w:t>
      </w:r>
      <w:r>
        <w:t>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w:t>
      </w:r>
      <w:r w:rsidR="004866EE">
        <w:t xml:space="preserve"> </w:t>
      </w:r>
      <w:r>
        <w:t xml:space="preserve">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1" w:name="__Fieldmark__357_3718023903"/>
      <w:r w:rsidRPr="001C477D">
        <w:rPr>
          <w:noProof/>
        </w:rPr>
        <w:t>(Jäger-Waldau, 2019)</w:t>
      </w:r>
      <w:r>
        <w:fldChar w:fldCharType="end"/>
      </w:r>
      <w:bookmarkEnd w:id="1"/>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2B3EC82F" w:rsidR="001861F1" w:rsidRDefault="001861F1" w:rsidP="001861F1">
      <w:r>
        <w:t xml:space="preserve">Available surface solar radiation and panel temperature dominate a PV panel's efficiency </w:t>
      </w:r>
      <w:r>
        <w:fldChar w:fldCharType="begin" w:fldLock="1"/>
      </w:r>
      <w:r w:rsidR="008D0951">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00D55C61" w:rsidRPr="00D55C61">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rsidR="008D0951">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00D55C61" w:rsidRPr="00D55C61">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rsidR="008D0951">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00D55C61" w:rsidRPr="00D55C61">
        <w:rPr>
          <w:noProof/>
        </w:rPr>
        <w:t>(Hirth &amp; Ziegenhagen, 2015)</w:t>
      </w:r>
      <w:r>
        <w:fldChar w:fldCharType="end"/>
      </w:r>
      <w:r>
        <w:t>. The increase of wind and PV installed capacities requires accurate forecasting of renewable power production to balance the power grid. Therefore, the knowledge of WRs and their impact on renewabl</w:t>
      </w:r>
      <w:r w:rsidR="004866EE">
        <w:t>e energy</w:t>
      </w:r>
      <w:r>
        <w:t xml:space="preserve"> production patterns is essential. </w:t>
      </w:r>
    </w:p>
    <w:p w14:paraId="686065A1" w14:textId="7524AEEA" w:rsidR="00B2027E" w:rsidRDefault="00B2027E" w:rsidP="00B2027E">
      <w:r>
        <w:t xml:space="preserve">There are different approaches to classify WRs. The most common is based on empirical orthogonal function (EOF) analyses and k-mean clustering with 500 </w:t>
      </w:r>
      <w:proofErr w:type="spellStart"/>
      <w:r>
        <w:t>hPa</w:t>
      </w:r>
      <w:proofErr w:type="spellEnd"/>
      <w:r>
        <w:t xml:space="preserve"> geopotential height anomalies (</w:t>
      </w:r>
      <w:proofErr w:type="spellStart"/>
      <w:r w:rsidRPr="00E86A42">
        <w:rPr>
          <w:noProof/>
        </w:rPr>
        <w:t>Cassou</w:t>
      </w:r>
      <w:proofErr w:type="spellEnd"/>
      <w:r w:rsidRPr="00E86A42">
        <w:rPr>
          <w:noProof/>
        </w:rPr>
        <w:t>, 2008; Michelangeli et al., 1995</w:t>
      </w:r>
      <w:r>
        <w:t xml:space="preserve">). Different studies have used this approach to determine power production variability with renewable (wind and PV) energy technologies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8D0951" w:rsidRPr="008D0951">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00D55C61" w:rsidRPr="00D55C61">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rsidR="008D0951">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00D55C61" w:rsidRPr="00D55C61">
        <w:rPr>
          <w:noProof/>
        </w:rPr>
        <w:t>(Bloomfield et al., 2020)</w:t>
      </w:r>
      <w:r>
        <w:fldChar w:fldCharType="end"/>
      </w:r>
      <w:r>
        <w:t xml:space="preserve">. Others expand the analysis to initially subjectively defined 29 </w:t>
      </w:r>
      <w:proofErr w:type="spellStart"/>
      <w:r>
        <w:t>Grosswetterlagen</w:t>
      </w:r>
      <w:proofErr w:type="spellEnd"/>
      <w:r>
        <w:t xml:space="preserve"> developed by </w:t>
      </w:r>
      <w:r>
        <w:fldChar w:fldCharType="begin" w:fldLock="1"/>
      </w:r>
      <w:r w:rsidR="008D0951">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w:t>
      </w:r>
      <w:r>
        <w:lastRenderedPageBreak/>
        <w:t xml:space="preserve">energy system's stress caused by renewable power production variability and electricity demand </w:t>
      </w:r>
      <w:r>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00D55C61" w:rsidRPr="00D55C61">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Furthermore, the weather regime classification is usually done for winter, </w:t>
      </w:r>
      <w:r w:rsidR="004866EE">
        <w:t>when</w:t>
      </w:r>
      <w:r>
        <w:t xml:space="preserve"> the electricity demand is highest in Europe, </w:t>
      </w:r>
      <w:r w:rsidR="004866EE">
        <w:t>increasing the energy system's stress</w:t>
      </w:r>
      <w:r>
        <w:t xml:space="preserve">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00D55C61" w:rsidRPr="00D55C61">
        <w:rPr>
          <w:noProof/>
        </w:rPr>
        <w:t>(van der Wiel et al., 2019)</w:t>
      </w:r>
      <w:r>
        <w:fldChar w:fldCharType="end"/>
      </w:r>
      <w:r>
        <w:t>. This has led to the four well-known weather regimes (positive and negative phase of the North Atlantic Oscillation, Scandinavian blocking, and Atlantic ridge)</w:t>
      </w:r>
      <w:r w:rsidR="00FD6C7A">
        <w:t xml:space="preserve"> and</w:t>
      </w:r>
      <w:r>
        <w:t xml:space="preserve"> </w:t>
      </w:r>
      <w:r w:rsidR="00FD6C7A">
        <w:t>t</w:t>
      </w:r>
      <w:r>
        <w:t xml:space="preserve">heir impact on the energy system in winter is very well researched. </w:t>
      </w:r>
    </w:p>
    <w:p w14:paraId="5527BCB6" w14:textId="3BFDC52A"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w:t>
      </w:r>
      <w:r w:rsidR="004866EE">
        <w:t>P</w:t>
      </w:r>
      <w:r>
        <w:t xml:space="preserve">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rsidR="008D0951">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00D55C61" w:rsidRPr="00D55C61">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0611FEED" w:rsidR="00B2027E" w:rsidRDefault="005B0C4B" w:rsidP="00B2027E">
      <w:r>
        <w:t>To our knowledge, t</w:t>
      </w:r>
      <w:r w:rsidR="00B2027E">
        <w:t>here is only one study investigating the potential of reducing renewable power production</w:t>
      </w:r>
      <w:r w:rsidR="00B2027E" w:rsidRPr="00BA76BE">
        <w:t xml:space="preserve"> variability </w:t>
      </w:r>
      <w:r w:rsidR="00B2027E">
        <w:t xml:space="preserve">with an </w:t>
      </w:r>
      <w:r w:rsidR="00D41482">
        <w:t>optimized</w:t>
      </w:r>
      <w:r w:rsidR="00B2027E">
        <w:t xml:space="preserve"> distribution of wind fleets or PV systems within Europe based on weather regime classification. </w:t>
      </w:r>
      <w:r w:rsidR="00B2027E" w:rsidRPr="00BA76BE">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BA76BE">
        <w:fldChar w:fldCharType="separate"/>
      </w:r>
      <w:r w:rsidR="00B2027E" w:rsidRPr="00BA76BE">
        <w:rPr>
          <w:noProof/>
        </w:rPr>
        <w:t xml:space="preserve">Grams </w:t>
      </w:r>
      <w:r w:rsidR="00B2027E" w:rsidRPr="00BA76BE">
        <w:rPr>
          <w:i/>
          <w:noProof/>
        </w:rPr>
        <w:t>et al.</w:t>
      </w:r>
      <w:r w:rsidR="00B2027E" w:rsidRPr="00BA76BE">
        <w:rPr>
          <w:noProof/>
        </w:rPr>
        <w:t xml:space="preserve"> (2017)</w:t>
      </w:r>
      <w:r w:rsidR="00B2027E" w:rsidRPr="00BA76BE">
        <w:fldChar w:fldCharType="end"/>
      </w:r>
      <w:r w:rsidR="00B2027E">
        <w:t xml:space="preserve"> concluded that spatial deployment of wind fleets based on weather regime information</w:t>
      </w:r>
      <w:r w:rsidR="00B2027E" w:rsidRPr="00BA76BE">
        <w:t xml:space="preserve"> c</w:t>
      </w:r>
      <w:r w:rsidR="00B2027E">
        <w:t>ould</w:t>
      </w:r>
      <w:r w:rsidR="00B2027E" w:rsidRPr="00BA76BE">
        <w:t xml:space="preserve"> reduce </w:t>
      </w:r>
      <w:r w:rsidR="00B2027E">
        <w:t>the wind power production variability</w:t>
      </w:r>
      <w:r w:rsidR="00B2027E" w:rsidRPr="00BA76BE">
        <w:t xml:space="preserve"> within Europe substantially</w:t>
      </w:r>
      <w:r w:rsidR="00B2027E">
        <w:t xml:space="preserve">. They also analysed the PV power production variability. However, they did not further investigate it </w:t>
      </w:r>
      <w:r>
        <w:t>because their</w:t>
      </w:r>
      <w:r w:rsidR="00B2027E">
        <w:t xml:space="preserve"> findings indicate that</w:t>
      </w:r>
      <w:r w:rsidR="00B2027E" w:rsidRPr="00BA76BE">
        <w:t xml:space="preserve"> it would need a tenfold increase of installed PV capacity in Europe to be comparable to </w:t>
      </w:r>
      <w:r w:rsidR="00B2027E">
        <w:t>wind power production variability</w:t>
      </w:r>
      <w:r w:rsidR="00B2027E" w:rsidRPr="00BA76BE">
        <w:t>.</w:t>
      </w:r>
      <w:r w:rsidR="00B2027E">
        <w:t xml:space="preserve"> Even though the decision to focus on wind rather than solar power output variability is </w:t>
      </w:r>
      <w:r w:rsidR="00765D34">
        <w:t>understandable</w:t>
      </w:r>
      <w:r w:rsidR="00B2027E">
        <w:t>, calculations of necessary future installed PV capacities give reason to do the investigations anyway.</w:t>
      </w:r>
      <w:r w:rsidR="00B2027E" w:rsidRPr="00BA76BE">
        <w:t xml:space="preserve"> </w:t>
      </w:r>
      <w:r w:rsidR="00B2027E">
        <w:fldChar w:fldCharType="begin" w:fldLock="1"/>
      </w:r>
      <w:r w:rsidR="0070228C">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B2027E">
        <w:fldChar w:fldCharType="separate"/>
      </w:r>
      <w:r w:rsidR="00B2027E" w:rsidRPr="001F5649">
        <w:rPr>
          <w:noProof/>
        </w:rPr>
        <w:t xml:space="preserve">Manish Ram et al. </w:t>
      </w:r>
      <w:r w:rsidR="00B2027E">
        <w:rPr>
          <w:noProof/>
        </w:rPr>
        <w:t>(</w:t>
      </w:r>
      <w:r w:rsidR="00B2027E" w:rsidRPr="001F5649">
        <w:rPr>
          <w:noProof/>
        </w:rPr>
        <w:t>2017)</w:t>
      </w:r>
      <w:r w:rsidR="00B2027E">
        <w:fldChar w:fldCharType="end"/>
      </w:r>
      <w:r w:rsidR="00B2027E">
        <w:t xml:space="preserve"> </w:t>
      </w:r>
      <w:r w:rsidR="00B2027E" w:rsidRPr="00BA76BE">
        <w:t xml:space="preserve">estimate that installed PV </w:t>
      </w:r>
      <w:r w:rsidR="00B2027E" w:rsidRPr="00773A84">
        <w:t>capacity for a 100% renewable scenario</w:t>
      </w:r>
      <w:r w:rsidR="00B2027E">
        <w:t xml:space="preserve"> in Europe</w:t>
      </w:r>
      <w:r w:rsidR="00B2027E" w:rsidRPr="00773A84">
        <w:t xml:space="preserve"> must rise to 1.94</w:t>
      </w:r>
      <w:r w:rsidR="00B2027E">
        <w:t xml:space="preserve"> </w:t>
      </w:r>
      <w:r w:rsidR="00B2027E" w:rsidRPr="00773A84">
        <w:t>TW</w:t>
      </w:r>
      <w:r w:rsidR="00B2027E">
        <w:t xml:space="preserve"> by 2050</w:t>
      </w:r>
      <w:r w:rsidR="00B2027E" w:rsidRPr="00773A84">
        <w:t>.</w:t>
      </w:r>
      <w:r w:rsidR="00B2027E">
        <w:t xml:space="preserve"> The International Renewable Energy Agency (IRENA) estimate Europe</w:t>
      </w:r>
      <w:r w:rsidR="007D1313">
        <w:t>'</w:t>
      </w:r>
      <w:r w:rsidR="00B2027E">
        <w:t>s share a bit lower to 0.89</w:t>
      </w:r>
      <w:r w:rsidR="00F67B19">
        <w:t xml:space="preserve"> </w:t>
      </w:r>
      <w:r w:rsidR="00B2027E">
        <w:t>TW.</w:t>
      </w:r>
      <w:r w:rsidR="00B2027E" w:rsidRPr="00773A84">
        <w:t xml:space="preserve"> </w:t>
      </w:r>
      <w:r w:rsidR="00B2027E">
        <w:t>This</w:t>
      </w:r>
      <w:r w:rsidR="00B2027E" w:rsidRPr="00773A84">
        <w:t xml:space="preserve"> is roughly a</w:t>
      </w:r>
      <w:r w:rsidR="00B2027E">
        <w:t xml:space="preserve"> ten to</w:t>
      </w:r>
      <w:r w:rsidR="00B2027E" w:rsidRPr="00773A84">
        <w:t xml:space="preserve"> twentyfold increase of installed PV capacity </w:t>
      </w:r>
      <w:r w:rsidR="00B2027E">
        <w:t>compared to</w:t>
      </w:r>
      <w:r w:rsidR="00B2027E" w:rsidRPr="00773A84">
        <w:t xml:space="preserve"> the 87.19</w:t>
      </w:r>
      <w:r w:rsidR="00F67B19">
        <w:t xml:space="preserve"> </w:t>
      </w:r>
      <w:r w:rsidR="00B2027E" w:rsidRPr="00773A84">
        <w:t xml:space="preserve">GW installed PV capacity </w:t>
      </w:r>
      <w:r w:rsidR="00B2027E">
        <w:t>used</w:t>
      </w:r>
      <w:r w:rsidR="00B2027E" w:rsidRPr="00773A84">
        <w:t xml:space="preserve"> in</w:t>
      </w:r>
      <w:r w:rsidR="00B2027E">
        <w:t xml:space="preserve"> the study by</w:t>
      </w:r>
      <w:r w:rsidR="00B2027E" w:rsidRPr="00773A84">
        <w:t xml:space="preserve"> </w:t>
      </w:r>
      <w:r w:rsidR="00B2027E" w:rsidRPr="00773A8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rsidRPr="00773A84">
        <w:t xml:space="preserve">. </w:t>
      </w:r>
      <w:r w:rsidR="00B2027E">
        <w:t>Therefore,</w:t>
      </w:r>
      <w:r w:rsidR="00B2027E" w:rsidRPr="00773A84">
        <w:t xml:space="preserve"> the impact of multiday </w:t>
      </w:r>
      <w:r w:rsidR="00B2027E">
        <w:t>PV power production variability caused by different WRs</w:t>
      </w:r>
      <w:r w:rsidR="00B2027E" w:rsidRPr="00773A84">
        <w:t xml:space="preserve"> could</w:t>
      </w:r>
      <w:r w:rsidR="00B2027E">
        <w:t xml:space="preserve"> become </w:t>
      </w:r>
      <w:r w:rsidR="00B2027E" w:rsidRPr="00773A84">
        <w:t>substantial</w:t>
      </w:r>
      <w:r w:rsidR="00B2027E">
        <w:t>ly more important, which makes the timely investigation</w:t>
      </w:r>
      <w:r w:rsidR="00B2027E" w:rsidRPr="00773A84">
        <w:t xml:space="preserve"> </w:t>
      </w:r>
      <w:r w:rsidR="00B2027E">
        <w:t>of</w:t>
      </w:r>
      <w:r w:rsidR="00B2027E" w:rsidRPr="00773A84">
        <w:t xml:space="preserve"> </w:t>
      </w:r>
      <w:r w:rsidR="00D41482">
        <w:t>an</w:t>
      </w:r>
      <w:r w:rsidR="00B2027E" w:rsidRPr="00773A84">
        <w:t xml:space="preserve"> </w:t>
      </w:r>
      <w:r w:rsidR="00D41482">
        <w:t>optimized</w:t>
      </w:r>
      <w:r w:rsidR="00B2027E" w:rsidRPr="00773A84">
        <w:t xml:space="preserve"> spatial deployment of</w:t>
      </w:r>
      <w:r w:rsidR="00B2027E">
        <w:t xml:space="preserve"> future</w:t>
      </w:r>
      <w:r w:rsidR="00B2027E" w:rsidRPr="00773A84">
        <w:t xml:space="preserve"> PV system</w:t>
      </w:r>
      <w:r w:rsidR="00B2027E">
        <w:t>s</w:t>
      </w:r>
      <w:r w:rsidR="00B2027E" w:rsidRPr="00773A84">
        <w:t xml:space="preserve"> in Europe </w:t>
      </w:r>
      <w:r w:rsidR="00B2027E">
        <w:t>in advance of</w:t>
      </w:r>
      <w:r w:rsidR="00B2027E" w:rsidRPr="00773A84">
        <w:t xml:space="preserve"> </w:t>
      </w:r>
      <w:r>
        <w:t>widespread</w:t>
      </w:r>
      <w:r w:rsidR="00B2027E" w:rsidRPr="00773A84">
        <w:t xml:space="preserve"> </w:t>
      </w:r>
      <w:r w:rsidR="00B2027E">
        <w:t xml:space="preserve">PV </w:t>
      </w:r>
      <w:r w:rsidR="00B2027E" w:rsidRPr="00773A84">
        <w:t>deployment</w:t>
      </w:r>
      <w:r w:rsidR="00B2027E">
        <w:t>s of great interest</w:t>
      </w:r>
      <w:r w:rsidR="00B2027E" w:rsidRPr="00773A84">
        <w:t xml:space="preserve">. The results </w:t>
      </w:r>
      <w:r w:rsidR="00B2027E">
        <w:t>could</w:t>
      </w:r>
      <w:r w:rsidR="00B2027E" w:rsidRPr="00773A84">
        <w:t xml:space="preserve"> support current planning activities and reduce future balancing problems</w:t>
      </w:r>
      <w:r>
        <w:t xml:space="preserve"> of the power grid</w:t>
      </w:r>
      <w:r w:rsidR="00B2027E" w:rsidRPr="00773A84">
        <w:t>.</w:t>
      </w:r>
      <w:r w:rsidR="00B2027E">
        <w:t xml:space="preserve"> Furthermore, the distribution of wind fleets, which reduces the wind power production variability obtained by </w:t>
      </w:r>
      <w:r w:rsidR="00B2027E" w:rsidRPr="00773A8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t xml:space="preserve">, is not the result of a formal optimization. A more sophisticated </w:t>
      </w:r>
      <w:r w:rsidR="00B2027E">
        <w:lastRenderedPageBreak/>
        <w:t xml:space="preserve">method that numerically finds a distribution of PV systems that reduces PV power production variability could easily be extended </w:t>
      </w:r>
      <w:r w:rsidR="009F6029">
        <w:t>to</w:t>
      </w:r>
      <w:r w:rsidR="00B2027E">
        <w:t xml:space="preserve"> wind power production variability.</w:t>
      </w:r>
    </w:p>
    <w:p w14:paraId="62F30C76" w14:textId="7AFA89A6"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w:t>
      </w:r>
      <w:r w:rsidR="00084EF3">
        <w:t>for</w:t>
      </w:r>
      <w:r>
        <w:t xml:space="preserve"> 2050 are analysed to highlight where the variability could lead</w:t>
      </w:r>
      <w:r w:rsidR="0040704F">
        <w:t xml:space="preserve"> to</w:t>
      </w:r>
      <w:r>
        <w:t xml:space="preserve">.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2" w:name="_Toc70172996"/>
      <w:r>
        <w:lastRenderedPageBreak/>
        <w:t>Data</w:t>
      </w:r>
      <w:r w:rsidR="008E3835" w:rsidRPr="003327A0">
        <w:t xml:space="preserve"> </w:t>
      </w:r>
      <w:r w:rsidR="00842E2E">
        <w:t>&amp;</w:t>
      </w:r>
      <w:r w:rsidR="008E3835" w:rsidRPr="003327A0">
        <w:t xml:space="preserve"> </w:t>
      </w:r>
      <w:r>
        <w:t>Meth</w:t>
      </w:r>
      <w:r w:rsidR="00E507F8">
        <w:t>ods</w:t>
      </w:r>
      <w:bookmarkEnd w:id="2"/>
    </w:p>
    <w:p w14:paraId="223D782D" w14:textId="69F4F2FB" w:rsidR="006703FE" w:rsidRPr="00206741" w:rsidRDefault="0040704F" w:rsidP="006703FE">
      <w:r>
        <w:t xml:space="preserve">Here, the data sources </w:t>
      </w:r>
      <w:r w:rsidR="003E2538">
        <w:t>used in</w:t>
      </w:r>
      <w:r>
        <w:t xml:space="preserve"> this study are introduced</w:t>
      </w:r>
      <w:r w:rsidR="00591F5E">
        <w:t>,</w:t>
      </w:r>
      <w:r w:rsidR="003E2538">
        <w:t xml:space="preserve"> and the approach to estimate</w:t>
      </w:r>
      <w:r w:rsidR="006703FE">
        <w:t xml:space="preserve"> current and future PV power production variability</w:t>
      </w:r>
      <w:r w:rsidR="003E2538">
        <w:t xml:space="preserve"> is described</w:t>
      </w:r>
      <w:r w:rsidR="006703FE">
        <w:t xml:space="preserve">. </w:t>
      </w:r>
      <w:r w:rsidR="003E2538">
        <w:t>Finally, we</w:t>
      </w:r>
      <w:r w:rsidR="006703FE">
        <w:t xml:space="preserve"> </w:t>
      </w:r>
      <w:r w:rsidR="003E2538">
        <w:t>present</w:t>
      </w:r>
      <w:r w:rsidR="006703FE">
        <w:t xml:space="preserve"> a </w:t>
      </w:r>
      <w:r w:rsidR="003E2538">
        <w:t>method</w:t>
      </w:r>
      <w:r w:rsidR="006703FE">
        <w:t xml:space="preserve"> that finds a distribution of PV systems that reduces the PV power production variability in Europe</w:t>
      </w:r>
      <w:r w:rsidR="003E2538">
        <w:t>.</w:t>
      </w:r>
    </w:p>
    <w:p w14:paraId="555C3F06" w14:textId="77777777" w:rsidR="00C15A9F" w:rsidRDefault="006154F9" w:rsidP="00842E2E">
      <w:pPr>
        <w:pStyle w:val="berschrift2"/>
      </w:pPr>
      <w:bookmarkStart w:id="3" w:name="_Toc70172997"/>
      <w:r>
        <w:t>Data</w:t>
      </w:r>
      <w:bookmarkEnd w:id="3"/>
    </w:p>
    <w:p w14:paraId="4EEA9F92" w14:textId="77777777" w:rsidR="00842E2E" w:rsidRPr="00842E2E" w:rsidRDefault="006154F9" w:rsidP="00842E2E">
      <w:pPr>
        <w:pStyle w:val="berschrift3"/>
      </w:pPr>
      <w:bookmarkStart w:id="4" w:name="_Toc70172998"/>
      <w:r>
        <w:t>ERA5</w:t>
      </w:r>
      <w:bookmarkEnd w:id="4"/>
    </w:p>
    <w:p w14:paraId="19F88E71" w14:textId="437CFA93" w:rsidR="00842E2E" w:rsidRDefault="00014E07" w:rsidP="00203817">
      <w:r>
        <w:t>The</w:t>
      </w:r>
      <w:r w:rsidR="00F92AA9">
        <w:t xml:space="preserve"> </w:t>
      </w:r>
      <w:r w:rsidR="0055078E" w:rsidRPr="0055078E">
        <w:t xml:space="preserve">reanalysis </w:t>
      </w:r>
      <w:r w:rsidR="00F92AA9">
        <w:t>data</w:t>
      </w:r>
      <w:r w:rsidR="00F92AA9" w:rsidRPr="00EE6110">
        <w:t>set</w:t>
      </w:r>
      <w:r w:rsidR="00E507F8" w:rsidRPr="00EE6110">
        <w:t>,</w:t>
      </w:r>
      <w:r w:rsidR="00F92AA9" w:rsidRPr="00EE6110">
        <w:t xml:space="preserve"> </w:t>
      </w:r>
      <w:hyperlink r:id="rId11" w:anchor="!/dataset/reanalysis-era5-pressure-levels?tab=overview" w:history="1">
        <w:r w:rsidR="00F92AA9" w:rsidRPr="00EE6110">
          <w:rPr>
            <w:rStyle w:val="Hyperlink"/>
            <w:color w:val="auto"/>
            <w:u w:val="none"/>
          </w:rPr>
          <w:t>ERA5</w:t>
        </w:r>
      </w:hyperlink>
      <w:r w:rsidR="000C022C" w:rsidRPr="00EE6110">
        <w:t xml:space="preserve"> </w:t>
      </w:r>
      <w:r w:rsidR="00CF07E3" w:rsidRPr="00EE6110">
        <w:fldChar w:fldCharType="begin" w:fldLock="1"/>
      </w:r>
      <w:r w:rsidR="008D0951" w:rsidRPr="00EE6110">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rsidRPr="00EE6110">
        <w:fldChar w:fldCharType="separate"/>
      </w:r>
      <w:r w:rsidR="00D55C61" w:rsidRPr="00EE6110">
        <w:rPr>
          <w:noProof/>
        </w:rPr>
        <w:t>(Hersbach et al., 2018)</w:t>
      </w:r>
      <w:r w:rsidR="00CF07E3" w:rsidRPr="00EE6110">
        <w:fldChar w:fldCharType="end"/>
      </w:r>
      <w:r w:rsidR="00E507F8">
        <w:t>,</w:t>
      </w:r>
      <w:r w:rsidR="00220BD8">
        <w:t xml:space="preserve"> </w:t>
      </w:r>
      <w:r w:rsidR="0055078E">
        <w:t>published by</w:t>
      </w:r>
      <w:r w:rsidR="00220BD8">
        <w:t xml:space="preserve"> the European Centre for Medium-Range Weather Forecasts (ECMWF)</w:t>
      </w:r>
      <w:r>
        <w:t xml:space="preserve">, is used </w:t>
      </w:r>
      <w:r w:rsidR="00A5516E">
        <w:t xml:space="preserve">as </w:t>
      </w:r>
      <w:r w:rsidR="00591F5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8D0951">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5" w:name="__Fieldmark__722_3718023903"/>
      <w:r w:rsidR="00D55C61" w:rsidRPr="00D55C61">
        <w:rPr>
          <w:noProof/>
        </w:rPr>
        <w:t>(Hennermann &amp; Yang, 2018)</w:t>
      </w:r>
      <w:r w:rsidR="00F92AA9">
        <w:fldChar w:fldCharType="end"/>
      </w:r>
      <w:bookmarkEnd w:id="5"/>
      <w:r w:rsidR="00F92AA9">
        <w:t>.</w:t>
      </w:r>
    </w:p>
    <w:p w14:paraId="134554C9" w14:textId="2CA5A455"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55078E">
        <w:t>rela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w:t>
      </w:r>
      <w:r w:rsidR="0055078E">
        <w:t>,</w:t>
      </w:r>
      <w:r w:rsidR="00C66FFE">
        <w:t xml:space="preserve">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8D0951">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D55C61" w:rsidRPr="00D55C61">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2" w:anchor="!/dataset/10.24381/cds.e2161bac?tab=overview" w:history="1">
        <w:r w:rsidR="00B3445D" w:rsidRPr="00EE6110">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t>(Muñoz Sabater, 2019)</w:t>
      </w:r>
      <w:r w:rsidR="00901350">
        <w:fldChar w:fldCharType="end"/>
      </w:r>
      <w:r w:rsidR="00B3445D" w:rsidRPr="00B3445D">
        <w:t xml:space="preserve"> hourly data from </w:t>
      </w:r>
      <w:r w:rsidR="005D7D85">
        <w:t>01.01.</w:t>
      </w:r>
      <w:r w:rsidR="00B3445D" w:rsidRPr="00B3445D">
        <w:t xml:space="preserve">1981 </w:t>
      </w:r>
      <w:r w:rsidR="0055078E">
        <w:t>to</w:t>
      </w:r>
      <w:r w:rsidR="005D7D85">
        <w:t xml:space="preserve">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w:t>
      </w:r>
      <w:r w:rsidR="0055078E">
        <w:t>O</w:t>
      </w:r>
      <w:r w:rsidR="00E41CD6">
        <w:t>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We choose a slightly coarser resolution of 0.25 degrees, comparable to the 0.28 degree</w:t>
      </w:r>
      <w:r w:rsidR="0055078E">
        <w:t>s</w:t>
      </w:r>
      <w:r w:rsidR="00051D64">
        <w:t xml:space="preserve"> </w:t>
      </w:r>
      <w:r w:rsidR="0055078E">
        <w:t xml:space="preserve">resolution </w:t>
      </w:r>
      <w:r w:rsidR="00051D64">
        <w:t xml:space="preserve">of geopotential height. </w:t>
      </w:r>
    </w:p>
    <w:p w14:paraId="2F49B723" w14:textId="23A54B87" w:rsidR="00BB0494" w:rsidRDefault="00431C02" w:rsidP="00BB0494">
      <w:pPr>
        <w:pStyle w:val="berschrift3"/>
      </w:pPr>
      <w:bookmarkStart w:id="6" w:name="_Ref61344044"/>
      <w:bookmarkStart w:id="7" w:name="_Toc70172999"/>
      <w:proofErr w:type="spellStart"/>
      <w:r>
        <w:t>Renewables.ninja</w:t>
      </w:r>
      <w:proofErr w:type="spellEnd"/>
      <w:r w:rsidR="00BB0494">
        <w:t xml:space="preserve"> and </w:t>
      </w:r>
      <w:r w:rsidR="00BB0494" w:rsidRPr="00FF4030">
        <w:t>Global Solar Energy Estimator</w:t>
      </w:r>
      <w:r w:rsidR="00BB0494">
        <w:t xml:space="preserve"> (GSEE)</w:t>
      </w:r>
      <w:bookmarkEnd w:id="6"/>
      <w:bookmarkEnd w:id="7"/>
    </w:p>
    <w:p w14:paraId="3A039427" w14:textId="71C8BE4F" w:rsidR="00BB0494" w:rsidRDefault="00431C02" w:rsidP="00BB0494">
      <w:proofErr w:type="spellStart"/>
      <w:r>
        <w:t>Renewables.ninja</w:t>
      </w:r>
      <w:proofErr w:type="spellEnd"/>
      <w:r w:rsidR="00BB0494" w:rsidRPr="003B2308">
        <w:t xml:space="preserve"> (</w:t>
      </w:r>
      <w:hyperlink r:id="rId13">
        <w:r w:rsidR="00BB0494" w:rsidRPr="003B2308">
          <w:rPr>
            <w:rStyle w:val="InternetLink"/>
            <w:color w:val="auto"/>
          </w:rPr>
          <w:t>www.renewables.ninja</w:t>
        </w:r>
      </w:hyperlink>
      <w:r w:rsidR="00BB0494" w:rsidRPr="003B2308">
        <w:t xml:space="preserve">) is an interactive web platform that simulates hourly power </w:t>
      </w:r>
      <w:r w:rsidR="00173478">
        <w:t>production</w:t>
      </w:r>
      <w:r w:rsidR="00BB0494" w:rsidRPr="003B2308">
        <w:t xml:space="preserve"> of wind and solar power plants </w:t>
      </w:r>
      <w:r w:rsidR="008430FE">
        <w:t>worldwide</w:t>
      </w:r>
      <w:r w:rsidR="00BB0494" w:rsidRPr="003B2308">
        <w:t xml:space="preserve">. </w:t>
      </w:r>
      <w:r w:rsidR="008430FE">
        <w:t>It uses the so-called Global Solar Energy Estimator (GSEE) to calculate the PV power production</w:t>
      </w:r>
      <w:r w:rsidR="00BB0494">
        <w:t xml:space="preserve">. The source code of GSEE is freely available on </w:t>
      </w:r>
      <w:hyperlink r:id="rId14" w:history="1">
        <w:r w:rsidR="00BB0494" w:rsidRPr="00EE6110">
          <w:t>GitHub</w:t>
        </w:r>
      </w:hyperlink>
      <w:r w:rsidR="008430FE" w:rsidRPr="00EE6110">
        <w:t>,</w:t>
      </w:r>
      <w:r w:rsidR="00BB0494">
        <w:t xml:space="preserve"> and a detailed description of GSEE can be found in </w:t>
      </w:r>
      <w:r w:rsidR="00BB049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8" w:name="__Fieldmark__884_3718023903"/>
      <w:r w:rsidR="00BB0494">
        <w:rPr>
          <w:noProof/>
        </w:rPr>
        <w:t>Pfenninger and Staffell (2016)</w:t>
      </w:r>
      <w:r w:rsidR="00BB0494">
        <w:fldChar w:fldCharType="end"/>
      </w:r>
      <w:bookmarkEnd w:id="8"/>
      <w:r w:rsidR="00BB0494">
        <w:t xml:space="preserve">. The </w:t>
      </w:r>
      <w:r w:rsidR="008430FE">
        <w:t xml:space="preserve">study by </w:t>
      </w:r>
      <w:r w:rsidR="008430FE">
        <w:fldChar w:fldCharType="begin" w:fldLock="1"/>
      </w:r>
      <w:r w:rsidR="008D0951">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9"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9"/>
      <w:r w:rsidR="008430FE">
        <w:t xml:space="preserve"> </w:t>
      </w:r>
      <w:r w:rsidR="00023825">
        <w:t>is</w:t>
      </w:r>
      <w:r w:rsidR="008430FE">
        <w:t xml:space="preserve"> the </w:t>
      </w:r>
      <w:r w:rsidR="00BB0494">
        <w:t xml:space="preserve">theoretical background of GSEE. The following variables are the key </w:t>
      </w:r>
      <w:r w:rsidR="0044734E">
        <w:t xml:space="preserve">meteorological </w:t>
      </w:r>
      <w:r w:rsidR="00BB0494">
        <w:t>input parameter</w:t>
      </w:r>
      <w:r w:rsidR="0044734E">
        <w:t>s</w:t>
      </w:r>
      <w:r w:rsidR="00BB0494">
        <w:t xml:space="preserve"> </w:t>
      </w:r>
      <w:r w:rsidR="0055078E">
        <w:t>required</w:t>
      </w:r>
      <w:r w:rsidR="00BB0494">
        <w:t xml:space="preserve">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21A070EE" w:rsidR="00BB0494" w:rsidRDefault="00BB0494" w:rsidP="00BB0494">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 w:name="__Fieldmark__942_3718023903"/>
      <w:r>
        <w:rPr>
          <w:noProof/>
        </w:rPr>
        <w:t>Pfenninger and Staffell (2016)</w:t>
      </w:r>
      <w:r>
        <w:fldChar w:fldCharType="end"/>
      </w:r>
      <w:bookmarkEnd w:id="10"/>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 xml:space="preserve">We use the dataset from </w:t>
      </w:r>
      <w:proofErr w:type="spellStart"/>
      <w:r w:rsidR="00431C02">
        <w:t>Renewables.ninja</w:t>
      </w:r>
      <w:proofErr w:type="spellEnd"/>
      <w:r w:rsidR="00D50854">
        <w:t xml:space="preserve"> based on the reanalyse dataset MERRA-2</w:t>
      </w:r>
      <w:r w:rsidR="00876033">
        <w:t xml:space="preserve"> covering 1985-2016</w:t>
      </w:r>
      <w:r w:rsidR="00D50854">
        <w:t xml:space="preserve">. </w:t>
      </w:r>
      <w:r w:rsidR="0055078E">
        <w:t>H</w:t>
      </w:r>
      <w:r w:rsidR="00D50854">
        <w:t>ereafter</w:t>
      </w:r>
      <w:r w:rsidR="0055078E">
        <w:t>,</w:t>
      </w:r>
      <w:r w:rsidR="00D50854">
        <w:t xml:space="preserve"> the differences between the datasets and their advantages and disadvantages</w:t>
      </w:r>
      <w:r w:rsidR="0055078E">
        <w:t xml:space="preserve"> are described</w:t>
      </w:r>
      <w:r w:rsidR="00D50854">
        <w:t xml:space="preserve"> to justify </w:t>
      </w:r>
      <w:r w:rsidR="0055078E">
        <w:t>its use</w:t>
      </w:r>
      <w:r w:rsidR="00D50854">
        <w:t xml:space="preserve">.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4EBDEEB7" w14:textId="2E69A3A1" w:rsidR="00BB0494" w:rsidRDefault="00BB0494" w:rsidP="00BB0494">
      <w:pPr>
        <w:pStyle w:val="Beschriftung"/>
      </w:pPr>
      <w:bookmarkStart w:id="11" w:name="_Ref67818746"/>
      <w:r>
        <w:rPr>
          <w:b/>
          <w:bCs/>
        </w:rPr>
        <w:t xml:space="preserve">Figure </w:t>
      </w:r>
      <w:r>
        <w:rPr>
          <w:b/>
          <w:bCs/>
        </w:rPr>
        <w:fldChar w:fldCharType="begin"/>
      </w:r>
      <w:r>
        <w:rPr>
          <w:b/>
          <w:bCs/>
        </w:rPr>
        <w:instrText>SEQ Figure \* ARABIC</w:instrText>
      </w:r>
      <w:r>
        <w:rPr>
          <w:b/>
          <w:bCs/>
        </w:rPr>
        <w:fldChar w:fldCharType="separate"/>
      </w:r>
      <w:r w:rsidR="00CF7B16">
        <w:rPr>
          <w:b/>
          <w:bCs/>
          <w:noProof/>
        </w:rPr>
        <w:t>1</w:t>
      </w:r>
      <w:r>
        <w:rPr>
          <w:b/>
          <w:bCs/>
        </w:rPr>
        <w:fldChar w:fldCharType="end"/>
      </w:r>
      <w:bookmarkEnd w:id="11"/>
      <w:r>
        <w:rPr>
          <w:b/>
          <w:bCs/>
        </w:rPr>
        <w:t>:</w:t>
      </w:r>
      <w:r>
        <w:t xml:space="preserve"> Overview of the approach used to model </w:t>
      </w:r>
      <w:r w:rsidR="009B08D1">
        <w:t>PV power production</w:t>
      </w:r>
      <w:r>
        <w:t xml:space="preserve"> </w:t>
      </w:r>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2" w:name="__Fieldmark__906_3718023903"/>
      <w:r w:rsidR="00D55C61" w:rsidRPr="00D55C61">
        <w:rPr>
          <w:i w:val="0"/>
          <w:noProof/>
        </w:rPr>
        <w:t>(Pfenninger &amp; Staffell, 2016)</w:t>
      </w:r>
      <w:r>
        <w:fldChar w:fldCharType="end"/>
      </w:r>
      <w:bookmarkEnd w:id="12"/>
      <w:r>
        <w:t>.</w:t>
      </w:r>
    </w:p>
    <w:p w14:paraId="6DDD568F" w14:textId="5A992CCF" w:rsidR="00433CB6" w:rsidRDefault="00CE2AA8" w:rsidP="00A053A4">
      <w:r>
        <w:t xml:space="preserve">Since the estimates with MERRA are no longer provided by </w:t>
      </w:r>
      <w:proofErr w:type="spellStart"/>
      <w:r w:rsidR="00431C02">
        <w:t>Renewables.ninja</w:t>
      </w:r>
      <w:proofErr w:type="spellEnd"/>
      <w:r>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w:t>
      </w:r>
      <w:r w:rsidR="0055078E">
        <w:t>,</w:t>
      </w:r>
      <w:r w:rsidR="00A053A4">
        <w:t xml:space="preserve">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8D0951">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3E8F79B4"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panel temperature. This relation was estimated with site measurements of one of their sources (DTI see below). This dataset provides ambient and panel temperature for each site with which they derived an empirical relationship.</w:t>
      </w:r>
    </w:p>
    <w:p w14:paraId="14418171" w14:textId="36BEB86A"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3A4C0EEA" w:rsidR="00BB0494" w:rsidRDefault="00BB0494" w:rsidP="00FC1270">
            <w:pPr>
              <w:spacing w:line="240" w:lineRule="auto"/>
              <w:ind w:firstLine="0"/>
              <w:jc w:val="right"/>
            </w:pPr>
            <w:bookmarkStart w:id="13" w:name="_Ref61362315"/>
            <w:r>
              <w:t xml:space="preserve">Eq. </w:t>
            </w:r>
            <w:r>
              <w:fldChar w:fldCharType="begin"/>
            </w:r>
            <w:r>
              <w:instrText>SEQ Equation \* ARABIC</w:instrText>
            </w:r>
            <w:r>
              <w:fldChar w:fldCharType="separate"/>
            </w:r>
            <w:r w:rsidR="00CF7B16">
              <w:rPr>
                <w:noProof/>
              </w:rPr>
              <w:t>1</w:t>
            </w:r>
            <w:r>
              <w:fldChar w:fldCharType="end"/>
            </w:r>
            <w:bookmarkEnd w:id="13"/>
          </w:p>
        </w:tc>
      </w:tr>
    </w:tbl>
    <w:p w14:paraId="05348588" w14:textId="04255FF1"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55078E">
        <w:t>P</w:t>
      </w:r>
      <w:r w:rsidR="00855EAA">
        <w:t xml:space="preserve">ower production P is defined as the </w:t>
      </w:r>
      <w:r w:rsidR="0055078E">
        <w:t>net</w:t>
      </w:r>
      <w:r w:rsidR="00855EAA">
        <w:t xml:space="preserve">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w:t>
      </w:r>
      <w:r w:rsidR="0055078E">
        <w:t xml:space="preserve">(IC) </w:t>
      </w:r>
      <w:r w:rsidR="00855EAA">
        <w:t xml:space="preserve">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55078E">
        <w:t>is</w:t>
      </w:r>
      <w:r w:rsidR="003F4DA9" w:rsidRPr="00202EEA">
        <w:t xml:space="preserv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16565ABB" w:rsidR="00BB0494" w:rsidRDefault="00BB0494" w:rsidP="00BB0494">
      <w:r>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4" w:name="__Fieldmark__1096_3718023903"/>
      <w:r>
        <w:rPr>
          <w:noProof/>
        </w:rPr>
        <w:t>Pfenninger and Staffell (2016)</w:t>
      </w:r>
      <w:r>
        <w:fldChar w:fldCharType="end"/>
      </w:r>
      <w:bookmarkEnd w:id="14"/>
      <w:r>
        <w:t xml:space="preserve"> compared </w:t>
      </w:r>
      <w:r w:rsidR="0055078E">
        <w:t>the</w:t>
      </w:r>
      <w:r w:rsidR="00D41482">
        <w:t>ir</w:t>
      </w:r>
      <w:r w:rsidR="0055078E">
        <w:t xml:space="preserve"> theoretical</w:t>
      </w:r>
      <w:r w:rsidR="00D41482">
        <w:t xml:space="preserve"> derived</w:t>
      </w:r>
      <w:r w:rsidR="0055078E">
        <w:t xml:space="preserve"> </w:t>
      </w:r>
      <w:r w:rsidR="00D41482">
        <w:t>results</w:t>
      </w:r>
      <w:r>
        <w:t xml:space="preserve">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08F4D394" w:rsidR="00BB0494" w:rsidRDefault="00BB0494" w:rsidP="00BB0494">
      <w:pPr>
        <w:pStyle w:val="Beschriftung"/>
      </w:pPr>
      <w:r>
        <w:rPr>
          <w:noProof/>
        </w:rPr>
        <w:drawing>
          <wp:anchor distT="0" distB="6985" distL="114300" distR="118110" simplePos="0" relativeHeight="251629568" behindDoc="0" locked="0" layoutInCell="1" allowOverlap="1" wp14:anchorId="577F4414" wp14:editId="66138D8D">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CF7B16">
        <w:rPr>
          <w:b/>
          <w:bCs/>
          <w:noProof/>
        </w:rPr>
        <w:t>2</w:t>
      </w:r>
      <w:r>
        <w:rPr>
          <w:b/>
          <w:bCs/>
        </w:rPr>
        <w:fldChar w:fldCharType="end"/>
      </w:r>
      <w:r>
        <w:t>: Histogram of the difference between the three modelled and measured capacity factors. Negative values infer underestimat</w:t>
      </w:r>
      <w:r w:rsidR="0055078E">
        <w:t>ions</w:t>
      </w:r>
      <w:r>
        <w:t xml:space="preserve"> of the capacity factor</w:t>
      </w:r>
      <w:r w:rsidR="00C66FFE">
        <w:t>,</w:t>
      </w:r>
      <w:r>
        <w:t xml:space="preserve"> and positive values </w:t>
      </w:r>
      <w:r w:rsidR="004D136C">
        <w:t xml:space="preserve">infer </w:t>
      </w:r>
      <w:r>
        <w:t>overestimat</w:t>
      </w:r>
      <w:r w:rsidR="00591F5E">
        <w:t>ion</w:t>
      </w:r>
      <w:r>
        <w:t xml:space="preserve">. The blue graph corresponds to modelled data with MERRA, the green graph to MERRA-2 and the red graph to SARAH. (Pfenninger and </w:t>
      </w:r>
      <w:proofErr w:type="spellStart"/>
      <w:r>
        <w:t>Staffell</w:t>
      </w:r>
      <w:proofErr w:type="spellEnd"/>
      <w:r>
        <w:t>, 2016)</w:t>
      </w:r>
    </w:p>
    <w:p w14:paraId="24470B7D" w14:textId="09F74BF5"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 it to calculate one correction factor for each simulation (MERRA-2 and SARAH).</w:t>
      </w:r>
    </w:p>
    <w:p w14:paraId="69158776" w14:textId="5A737D09" w:rsidR="007C2D03" w:rsidRDefault="0055078E" w:rsidP="00164D11">
      <w:pPr>
        <w:ind w:firstLine="0"/>
      </w:pPr>
      <w:r>
        <w:t>In addition</w:t>
      </w:r>
      <w:r w:rsidR="00BB0494">
        <w:t xml:space="preserve"> to the power output simulation of a wind or solar plant at a specific location, </w:t>
      </w:r>
      <w:proofErr w:type="spellStart"/>
      <w:r w:rsidR="00431C02">
        <w:t>Renewables.ninja</w:t>
      </w:r>
      <w:proofErr w:type="spellEnd"/>
      <w:r w:rsidR="00BB0494">
        <w:t xml:space="preserve"> also provide</w:t>
      </w:r>
      <w:r w:rsidR="00C66FFE">
        <w:t>s</w:t>
      </w:r>
      <w:r w:rsidR="00BB0494">
        <w:t xml:space="preserve"> capacity factors per country. </w:t>
      </w:r>
      <w:r w:rsidR="00BB049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15" w:name="__Fieldmark__1158_3718023903"/>
      <w:r w:rsidR="00BB0494">
        <w:rPr>
          <w:noProof/>
        </w:rPr>
        <w:t>Pfenninger and Staffell (2016)</w:t>
      </w:r>
      <w:r w:rsidR="00BB0494">
        <w:fldChar w:fldCharType="end"/>
      </w:r>
      <w:bookmarkEnd w:id="15"/>
      <w:r w:rsidR="00BB0494">
        <w:t xml:space="preserve"> have performed </w:t>
      </w:r>
      <w:bookmarkStart w:id="16" w:name="_Hlk38355597"/>
      <w:r w:rsidR="00BB0494">
        <w:t>randomized (tilt and azimuth angel)</w:t>
      </w:r>
      <w:bookmarkEnd w:id="16"/>
      <w:r w:rsidR="00BB0494">
        <w:t xml:space="preserve"> national-scale simulations with MERRA</w:t>
      </w:r>
      <w:r w:rsidR="00164D11">
        <w:t>-2</w:t>
      </w:r>
      <w:r w:rsidR="00BB0494">
        <w:t xml:space="preserve"> and SARAH data to estimate averaged </w:t>
      </w:r>
      <w:r w:rsidR="00BB0494">
        <w:lastRenderedPageBreak/>
        <w:t xml:space="preserve">capacity factors per country. </w:t>
      </w:r>
      <w:r>
        <w:t>T</w:t>
      </w:r>
      <w:r w:rsidR="00BB0494">
        <w:t xml:space="preserve">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1ECE0A16"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w:t>
      </w:r>
      <w:r w:rsidR="0055078E">
        <w:t xml:space="preserve"> country-specific</w:t>
      </w:r>
      <w:r w:rsidR="00BC66A6">
        <w:t xml:space="preserve"> capacity factors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8D0951">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w:t>
      </w:r>
      <w:r w:rsidR="0055078E">
        <w:t>n</w:t>
      </w:r>
      <w:r w:rsidR="00DC6414">
        <w:t xml:space="preserve"> advantage of this approach is to be in line with the study of </w:t>
      </w:r>
      <w:r w:rsidR="00DC641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7" w:name="_Toc70173000"/>
      <w:r>
        <w:t>Installed PV capacities</w:t>
      </w:r>
      <w:bookmarkEnd w:id="17"/>
    </w:p>
    <w:p w14:paraId="42FFCB7F" w14:textId="0AE9D971"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rsidRPr="007F0E63">
        <w:instrText xml:space="preserve"> REF _Ref67223998 \h </w:instrText>
      </w:r>
      <w:r w:rsidR="007F0E63">
        <w:instrText xml:space="preserve"> \* MERGEFORMAT </w:instrText>
      </w:r>
      <w:r w:rsidR="00490150">
        <w:fldChar w:fldCharType="separate"/>
      </w:r>
      <w:r w:rsidR="00CF7B16" w:rsidRPr="00CF7B16">
        <w:t xml:space="preserve">Table </w:t>
      </w:r>
      <w:r w:rsidR="00CF7B16" w:rsidRPr="00CF7B16">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locator":"2","uris":["http://www.mendeley.com/documents/?uuid=95acc024-afb0-4403-973e-b0c1358dc2df"]}],"mendeley":{"formattedCitation":"(IRENA, 2020b, p. 2)","plainTextFormattedCitation":"(IRENA, 2020b, p. 2)","previouslyFormattedCitation":"(IRENA, 2020b, p. 2)"},"properties":{"noteIndex":0},"schema":"https://github.com/citation-style-language/schema/raw/master/csl-citation.json"}</w:instrText>
      </w:r>
      <w:r>
        <w:fldChar w:fldCharType="separate"/>
      </w:r>
      <w:r w:rsidR="006163B8" w:rsidRPr="006163B8">
        <w:rPr>
          <w:noProof/>
        </w:rPr>
        <w:t>(IRENA, 2020b, p. 2)</w:t>
      </w:r>
      <w:r>
        <w:fldChar w:fldCharType="end"/>
      </w:r>
      <w:r>
        <w:t>.</w:t>
      </w:r>
      <w:r w:rsidR="00002DC4">
        <w:t xml:space="preserve"> </w:t>
      </w:r>
      <w:r w:rsidR="00433CB6">
        <w:t xml:space="preserve">With the capacity factors by </w:t>
      </w:r>
      <w:proofErr w:type="spellStart"/>
      <w:r w:rsidR="00431C02">
        <w:t>Renewables.ninja</w:t>
      </w:r>
      <w:proofErr w:type="spell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CF7B16">
        <w:t xml:space="preserve">Eq. </w:t>
      </w:r>
      <w:r w:rsidR="00CF7B16">
        <w:rPr>
          <w:noProof/>
        </w:rPr>
        <w:t>1</w:t>
      </w:r>
      <w:r w:rsidR="00F54094">
        <w:fldChar w:fldCharType="end"/>
      </w:r>
      <w:r w:rsidR="00F54094">
        <w:t>)</w:t>
      </w:r>
      <w:r w:rsidR="00693E84">
        <w:t>.</w:t>
      </w:r>
      <w:r>
        <w:t xml:space="preserve"> </w:t>
      </w:r>
    </w:p>
    <w:p w14:paraId="4258F893" w14:textId="380398C2" w:rsidR="003C7606" w:rsidRDefault="003C7606" w:rsidP="003C7606">
      <w:r>
        <w:t xml:space="preserve">To analyse where the PV power production variability is heading, the National Energy and Climate Plans (NECPs) of each country in the EU </w:t>
      </w:r>
      <w:r w:rsidR="00591F5E">
        <w:t>is</w:t>
      </w:r>
      <w:r>
        <w:t xml:space="preserve"> used. Within the NECPs</w:t>
      </w:r>
      <w:r w:rsidR="00C66FFE">
        <w:t>,</w:t>
      </w:r>
      <w:r>
        <w:t xml:space="preserve"> each country defines the number of PV systems they plan to install until 2030. For the rest of Europe, individual national plans are considered </w:t>
      </w:r>
      <w:r w:rsidRPr="007F0E63">
        <w:t xml:space="preserve">or, if not </w:t>
      </w:r>
      <w:r w:rsidR="0076127D" w:rsidRPr="007F0E63">
        <w:t>available</w:t>
      </w:r>
      <w:r w:rsidRPr="007F0E63">
        <w:t>, the average PV installed capacity growth rate until the year 2030 from all EU countries is multipl</w:t>
      </w:r>
      <w:r w:rsidR="006703FE" w:rsidRPr="007F0E63">
        <w:t>ied</w:t>
      </w:r>
      <w:r w:rsidRPr="007F0E63">
        <w:t xml:space="preserve"> with the current</w:t>
      </w:r>
      <w:r w:rsidR="006703FE" w:rsidRPr="007F0E63">
        <w:t>ly installed</w:t>
      </w:r>
      <w:r w:rsidRPr="007F0E63">
        <w:t xml:space="preserve"> PV capacity to get an estimate. An overview of the data used can be found in </w:t>
      </w:r>
      <w:r w:rsidRPr="007F0E63">
        <w:fldChar w:fldCharType="begin"/>
      </w:r>
      <w:r w:rsidRPr="007F0E63">
        <w:instrText xml:space="preserve"> REF _Ref67223998 \h </w:instrText>
      </w:r>
      <w:r w:rsidR="007F0E63" w:rsidRPr="007F0E63">
        <w:instrText xml:space="preserve"> \* MERGEFORMAT </w:instrText>
      </w:r>
      <w:r w:rsidRPr="007F0E63">
        <w:fldChar w:fldCharType="separate"/>
      </w:r>
      <w:r w:rsidR="00CF7B16" w:rsidRPr="00CF7B16">
        <w:t xml:space="preserve">Table </w:t>
      </w:r>
      <w:r w:rsidR="00CF7B16" w:rsidRPr="00CF7B16">
        <w:rPr>
          <w:noProof/>
        </w:rPr>
        <w:t>2</w:t>
      </w:r>
      <w:r w:rsidRPr="007F0E63">
        <w:fldChar w:fldCharType="end"/>
      </w:r>
      <w:r w:rsidRPr="007F0E63">
        <w:t xml:space="preserve">, page </w:t>
      </w:r>
      <w:r w:rsidRPr="007F0E63">
        <w:fldChar w:fldCharType="begin"/>
      </w:r>
      <w:r w:rsidRPr="007F0E63">
        <w:instrText xml:space="preserve"> PAGEREF _Ref68426652 \h </w:instrText>
      </w:r>
      <w:r w:rsidRPr="007F0E63">
        <w:fldChar w:fldCharType="separate"/>
      </w:r>
      <w:r w:rsidR="00CF7B16">
        <w:rPr>
          <w:noProof/>
        </w:rPr>
        <w:t>9</w:t>
      </w:r>
      <w:r w:rsidRPr="007F0E63">
        <w:fldChar w:fldCharType="end"/>
      </w:r>
      <w:r w:rsidRPr="007F0E63">
        <w:t>.</w:t>
      </w:r>
      <w:r>
        <w:t xml:space="preserve"> </w:t>
      </w:r>
    </w:p>
    <w:p w14:paraId="0F5FC09C" w14:textId="18CE7B7F" w:rsidR="0072317F" w:rsidRDefault="0072317F" w:rsidP="0072317F">
      <w:bookmarkStart w:id="18" w:name="_Ref62380044"/>
      <w:bookmarkStart w:id="19"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rsidR="00D22DA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w:t>
      </w:r>
      <w:r w:rsidRPr="007F0E63">
        <w:t xml:space="preserve">sources to estimate the needed PV IC in 2050 are the Energy Watch Group </w:t>
      </w:r>
      <w:r w:rsidRPr="007F0E63">
        <w:fldChar w:fldCharType="begin" w:fldLock="1"/>
      </w:r>
      <w:r w:rsidR="0070228C">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Pr="007F0E63">
        <w:fldChar w:fldCharType="separate"/>
      </w:r>
      <w:r w:rsidR="008D0951" w:rsidRPr="008D0951">
        <w:rPr>
          <w:noProof/>
        </w:rPr>
        <w:t>(Ram et al., 2017)</w:t>
      </w:r>
      <w:r w:rsidRPr="007F0E63">
        <w:fldChar w:fldCharType="end"/>
      </w:r>
      <w:r w:rsidRPr="007F0E63">
        <w:t xml:space="preserve"> and </w:t>
      </w:r>
      <w:proofErr w:type="spellStart"/>
      <w:r w:rsidRPr="007F0E63">
        <w:t>SolarPower</w:t>
      </w:r>
      <w:proofErr w:type="spellEnd"/>
      <w:r w:rsidRPr="007F0E63">
        <w:t xml:space="preserve"> Europe </w:t>
      </w:r>
      <w:r w:rsidRPr="007F0E63">
        <w:fldChar w:fldCharType="begin" w:fldLock="1"/>
      </w:r>
      <w:r w:rsidRPr="007F0E63">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7F0E63">
        <w:fldChar w:fldCharType="separate"/>
      </w:r>
      <w:r w:rsidRPr="007F0E63">
        <w:rPr>
          <w:noProof/>
        </w:rPr>
        <w:t>(SolarPower Europe and LUT University, 2020)</w:t>
      </w:r>
      <w:r w:rsidRPr="007F0E63">
        <w:fldChar w:fldCharType="end"/>
      </w:r>
      <w:r w:rsidRPr="007F0E63">
        <w:t>. An overview of the sources and their estimates can be found in</w:t>
      </w:r>
      <w:r w:rsidR="00F15422" w:rsidRPr="007F0E63">
        <w:t xml:space="preserve"> </w:t>
      </w:r>
      <w:r w:rsidR="00F15422" w:rsidRPr="007F0E63">
        <w:fldChar w:fldCharType="begin"/>
      </w:r>
      <w:r w:rsidR="00F15422" w:rsidRPr="007F0E63">
        <w:instrText xml:space="preserve"> REF _Ref68512625 \h </w:instrText>
      </w:r>
      <w:r w:rsidR="007F0E63" w:rsidRPr="007F0E63">
        <w:instrText xml:space="preserve"> \* MERGEFORMAT </w:instrText>
      </w:r>
      <w:r w:rsidR="00F15422" w:rsidRPr="007F0E63">
        <w:fldChar w:fldCharType="separate"/>
      </w:r>
      <w:r w:rsidR="00CF7B16" w:rsidRPr="00CF7B16">
        <w:t xml:space="preserve">Table </w:t>
      </w:r>
      <w:r w:rsidR="00CF7B16" w:rsidRPr="00CF7B16">
        <w:rPr>
          <w:noProof/>
        </w:rPr>
        <w:t>1</w:t>
      </w:r>
      <w:r w:rsidR="00F15422" w:rsidRPr="007F0E63">
        <w:fldChar w:fldCharType="end"/>
      </w:r>
      <w:r w:rsidR="00653969" w:rsidRPr="007F0E63">
        <w:t>.</w:t>
      </w:r>
    </w:p>
    <w:p w14:paraId="3B7EED3B" w14:textId="77777777" w:rsidR="0072317F" w:rsidRDefault="0072317F" w:rsidP="0044734E">
      <w:pPr>
        <w:pStyle w:val="Beschriftung"/>
        <w:keepNext/>
      </w:pPr>
    </w:p>
    <w:p w14:paraId="1D49B92D" w14:textId="54C1611B" w:rsidR="0044734E" w:rsidRDefault="0044734E" w:rsidP="0044734E">
      <w:pPr>
        <w:pStyle w:val="Beschriftung"/>
        <w:keepNext/>
      </w:pPr>
      <w:bookmarkStart w:id="20" w:name="_Ref68512625"/>
      <w:bookmarkStart w:id="21" w:name="_Ref68512997"/>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1</w:t>
      </w:r>
      <w:r w:rsidR="00603690" w:rsidRPr="00EF18A9">
        <w:rPr>
          <w:b/>
          <w:bCs/>
        </w:rPr>
        <w:fldChar w:fldCharType="end"/>
      </w:r>
      <w:bookmarkEnd w:id="18"/>
      <w:bookmarkEnd w:id="20"/>
      <w:r w:rsidR="00F15422">
        <w:rPr>
          <w:noProof/>
        </w:rPr>
        <w:t>:</w:t>
      </w:r>
      <w:r>
        <w:t xml:space="preserve"> Estimates </w:t>
      </w:r>
      <w:r w:rsidR="0055078E">
        <w:t xml:space="preserve">of </w:t>
      </w:r>
      <w:r>
        <w:t>installed PV capacities</w:t>
      </w:r>
      <w:r w:rsidR="0055078E">
        <w:t xml:space="preserve"> </w:t>
      </w:r>
      <w:r w:rsidR="00084EF3">
        <w:t>for</w:t>
      </w:r>
      <w:r>
        <w:t xml:space="preserve"> 2050</w:t>
      </w:r>
      <w:r>
        <w:rPr>
          <w:noProof/>
        </w:rPr>
        <w:t>.</w:t>
      </w:r>
      <w:bookmarkEnd w:id="19"/>
      <w:bookmarkEnd w:id="21"/>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0A18717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D22DA6">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69068C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70228C">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1","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8D0951" w:rsidRPr="008D0951">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2" w:name="_Ref62381130"/>
      <w:bookmarkStart w:id="23" w:name="_Toc70173001"/>
      <w:r>
        <w:rPr>
          <w:rStyle w:val="berschrift3Zchn"/>
        </w:rPr>
        <w:t>Electricity consumption data</w:t>
      </w:r>
      <w:bookmarkEnd w:id="22"/>
      <w:bookmarkEnd w:id="23"/>
    </w:p>
    <w:p w14:paraId="3C4C757B" w14:textId="0961FC27" w:rsidR="00D37B92" w:rsidRDefault="00144B65" w:rsidP="00992584">
      <w:r w:rsidRPr="00144B65">
        <w:t>Electricity consumption data</w:t>
      </w:r>
      <w:r>
        <w:t xml:space="preserve"> are taken from </w:t>
      </w:r>
      <w:hyperlink r:id="rId17" w:history="1">
        <w:r w:rsidR="00992584" w:rsidRPr="00EE6110">
          <w:t>O</w:t>
        </w:r>
        <w:r w:rsidR="00425033" w:rsidRPr="00EE6110">
          <w:t>pen</w:t>
        </w:r>
        <w:r w:rsidR="00992584" w:rsidRPr="00EE6110">
          <w:t xml:space="preserve"> P</w:t>
        </w:r>
        <w:r w:rsidR="00425033" w:rsidRPr="00EE6110">
          <w:t>ower</w:t>
        </w:r>
        <w:r w:rsidR="00992584" w:rsidRPr="00EE6110">
          <w:t xml:space="preserve"> S</w:t>
        </w:r>
        <w:r w:rsidR="00425033" w:rsidRPr="00EE6110">
          <w:t>ystem</w:t>
        </w:r>
        <w:r w:rsidR="00992584" w:rsidRPr="00EE6110">
          <w:t xml:space="preserve"> D</w:t>
        </w:r>
        <w:r w:rsidR="00425033" w:rsidRPr="00EE6110">
          <w:t>ata</w:t>
        </w:r>
      </w:hyperlink>
      <w:r w:rsidR="00992584">
        <w:t xml:space="preserve"> </w:t>
      </w:r>
      <w:r w:rsidR="00992584">
        <w:fldChar w:fldCharType="begin" w:fldLock="1"/>
      </w:r>
      <w:r w:rsidR="008D0951">
        <w:instrText>ADDIN CSL_CITATION {"citationItems":[{"id":"ITEM-1","itemData":{"DOI":"10.1016/j.apenergy.2018.11.097","ISSN":"03062619","abstract":"The quality of electricity system modelling heavily depends on the input data used. Although a lot of data is publicly available, it is often dispersed, tedious to process and partly contains errors. We argue that a central provision of input data for modelling has the character of a public good: it reduces overall societal costs for quantitative energy research as redundant work is avoided, and it improves transparency and reproducibility in electricity system modelling. This paper describes the Open Power System Data platform that aims at realising the efficiency and quality gains of centralised data provision by collecting, checking, processing, aggregating, documenting and publishing data required by most modellers. We conclude that the platform can provide substantial benefits to energy system analysis by raising efficiency of data pre-processing, providing a method for making data pre-processing for energy system modelling traceable, flexible and reproducible and improving the quality of original data published by data providers.","author":[{"dropping-particle":"","family":"Wiese","given":"Frauke","non-dropping-particle":"","parse-names":false,"suffix":""},{"dropping-particle":"","family":"Schlecht","given":"Ingmar","non-dropping-particle":"","parse-names":false,"suffix":""},{"dropping-particle":"","family":"Bunke","given":"Wolf Dieter","non-dropping-particle":"","parse-names":false,"suffix":""},{"dropping-particle":"","family":"Gerbaulet","given":"Clemens","non-dropping-particle":"","parse-names":false,"suffix":""},{"dropping-particle":"","family":"Hirth","given":"Lion","non-dropping-particle":"","parse-names":false,"suffix":""},{"dropping-particle":"","family":"Jahn","given":"Martin","non-dropping-particle":"","parse-names":false,"suffix":""},{"dropping-particle":"","family":"Kunz","given":"Friedrich","non-dropping-particle":"","parse-names":false,"suffix":""},{"dropping-particle":"","family":"Lorenz","given":"Casimir","non-dropping-particle":"","parse-names":false,"suffix":""},{"dropping-particle":"","family":"Mühlenpfordt","given":"Jonathan","non-dropping-particle":"","parse-names":false,"suffix":""},{"dropping-particle":"","family":"Reimann","given":"Juliane","non-dropping-particle":"","parse-names":false,"suffix":""},{"dropping-particle":"","family":"Schill","given":"Wolf Peter","non-dropping-particle":"","parse-names":false,"suffix":""}],"container-title":"Applied Energy","id":"ITEM-1","issue":"June 2018","issued":{"date-parts":[["2019"]]},"page":"401-409","publisher":"Elsevier","title":"Open Power System Data – Frictionless data for electricity system modelling","type":"article-journal","volume":"236"},"uris":["http://www.mendeley.com/documents/?uuid=afd3ccc3-39df-4bc8-8858-536a27451e0e"]}],"mendeley":{"formattedCitation":"(Wiese et al., 2019)","plainTextFormattedCitation":"(Wiese et al., 2019)","previouslyFormattedCitation":"(Wiese et al., 2019)"},"properties":{"noteIndex":0},"schema":"https://github.com/citation-style-language/schema/raw/master/csl-citation.json"}</w:instrText>
      </w:r>
      <w:r w:rsidR="00992584">
        <w:fldChar w:fldCharType="separate"/>
      </w:r>
      <w:r w:rsidR="00D55C61" w:rsidRPr="00D55C61">
        <w:rPr>
          <w:noProof/>
        </w:rPr>
        <w:t>(Wiese et al., 2019)</w:t>
      </w:r>
      <w:r w:rsidR="00992584">
        <w:fldChar w:fldCharType="end"/>
      </w:r>
      <w:r w:rsidR="00835BEB">
        <w:t>.</w:t>
      </w:r>
      <w:r>
        <w:t xml:space="preserve"> </w:t>
      </w:r>
      <w:r w:rsidR="004E2EBA">
        <w:t xml:space="preserve">For countries </w:t>
      </w:r>
      <w:r w:rsidR="004D136C">
        <w:t>that</w:t>
      </w:r>
      <w:r w:rsidR="004E2EBA">
        <w:t xml:space="preserve"> are missing in </w:t>
      </w:r>
      <w:r w:rsidR="00992584">
        <w:t>O</w:t>
      </w:r>
      <w:r w:rsidR="00992584" w:rsidRPr="00425033">
        <w:t>pen</w:t>
      </w:r>
      <w:r w:rsidR="00992584">
        <w:t xml:space="preserve"> P</w:t>
      </w:r>
      <w:r w:rsidR="00992584" w:rsidRPr="00425033">
        <w:t>ower</w:t>
      </w:r>
      <w:r w:rsidR="00992584">
        <w:t xml:space="preserve"> S</w:t>
      </w:r>
      <w:r w:rsidR="00992584" w:rsidRPr="00425033">
        <w:t>ystem</w:t>
      </w:r>
      <w:r w:rsidR="00992584">
        <w:t xml:space="preserve"> D</w:t>
      </w:r>
      <w:r w:rsidR="00992584" w:rsidRPr="00425033">
        <w:t>ata</w:t>
      </w:r>
      <w:r w:rsidR="004E2EBA">
        <w:t xml:space="preserve"> </w:t>
      </w:r>
      <w:r w:rsidR="00992584">
        <w:t>(</w:t>
      </w:r>
      <w:proofErr w:type="spellStart"/>
      <w:r w:rsidR="004E2EBA">
        <w:t>opsd</w:t>
      </w:r>
      <w:proofErr w:type="spellEnd"/>
      <w:r w:rsidR="00992584">
        <w:t>)</w:t>
      </w:r>
      <w:r w:rsidR="004E2EBA">
        <w:t>,</w:t>
      </w:r>
      <w:r w:rsidR="00425033">
        <w:t xml:space="preserve"> </w:t>
      </w:r>
      <w:r>
        <w:t>the</w:t>
      </w:r>
      <w:r w:rsidR="00C66FFE">
        <w:t xml:space="preserve"> data from the</w:t>
      </w:r>
      <w:r>
        <w:t xml:space="preserve"> </w:t>
      </w:r>
      <w:r w:rsidR="009F5F21" w:rsidRPr="009F5F21">
        <w:t>statistical office of the European Union</w:t>
      </w:r>
      <w:r w:rsidR="002C242F">
        <w:t xml:space="preserve"> </w:t>
      </w:r>
      <w:r w:rsidR="002C242F">
        <w:fldChar w:fldCharType="begin" w:fldLock="1"/>
      </w:r>
      <w:r w:rsidR="002C242F">
        <w:instrText>ADDIN CSL_CITATION {"citationItems":[{"id":"ITEM-1","itemData":{"URL":"https://ec.europa.eu/eurostat/databrowser/view/nrg_cb_e/default/table?lang=en","accessed":{"date-parts":[["2021","4","24"]]},"author":[{"dropping-particle":"","family":"Eurostat","given":"","non-dropping-particle":"","parse-names":false,"suffix":""}],"id":"ITEM-1","issued":{"date-parts":[["2021"]]},"title":"Supply, transformation and consumption of electricity","type":"webpage"},"uris":["http://www.mendeley.com/documents/?uuid=7ab31ad4-3e4c-4272-8ed5-d8e6df6af36b"]}],"mendeley":{"formattedCitation":"(Eurostat, 2021)","plainTextFormattedCitation":"(Eurostat, 2021)","previouslyFormattedCitation":"(Eurostat, 2021)"},"properties":{"noteIndex":0},"schema":"https://github.com/citation-style-language/schema/raw/master/csl-citation.json"}</w:instrText>
      </w:r>
      <w:r w:rsidR="002C242F">
        <w:fldChar w:fldCharType="separate"/>
      </w:r>
      <w:r w:rsidR="002C242F" w:rsidRPr="002C242F">
        <w:rPr>
          <w:noProof/>
        </w:rPr>
        <w:t>(Eurostat, 2021)</w:t>
      </w:r>
      <w:r w:rsidR="002C242F">
        <w:fldChar w:fldCharType="end"/>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A6AB869" w:rsidR="00486A70" w:rsidRDefault="00486A70" w:rsidP="00486A70">
      <w:pPr>
        <w:pStyle w:val="Beschriftung"/>
        <w:keepNext/>
      </w:pPr>
      <w:bookmarkStart w:id="24" w:name="_Ref67223998"/>
      <w:bookmarkStart w:id="25" w:name="_Ref6842665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2</w:t>
      </w:r>
      <w:r w:rsidR="00603690" w:rsidRPr="00EF18A9">
        <w:rPr>
          <w:b/>
          <w:bCs/>
        </w:rPr>
        <w:fldChar w:fldCharType="end"/>
      </w:r>
      <w:bookmarkEnd w:id="24"/>
      <w:r w:rsidRPr="00EF18A9">
        <w:rPr>
          <w:b/>
          <w:bCs/>
        </w:rPr>
        <w:t>:</w:t>
      </w:r>
      <w:r>
        <w:t xml:space="preserve"> Overview of all considered countr</w:t>
      </w:r>
      <w:r w:rsidR="00291C0C">
        <w:t>ies</w:t>
      </w:r>
      <w:r>
        <w:t xml:space="preserve"> with their installed PV capacity of 20</w:t>
      </w:r>
      <w:r w:rsidR="001B7C87">
        <w:t>19</w:t>
      </w:r>
      <w:r>
        <w:t xml:space="preserve"> </w:t>
      </w:r>
      <w:r w:rsidR="001B7C87">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w:t>
      </w:r>
      <w:r w:rsidR="0055078E">
        <w:t>n</w:t>
      </w:r>
      <w:r>
        <w:t xml:space="preserve">ed installed PV capacity </w:t>
      </w:r>
      <w:r w:rsidR="0055078E">
        <w:t>for</w:t>
      </w:r>
      <w:r>
        <w:t xml:space="preserve"> 20</w:t>
      </w:r>
      <w:r w:rsidR="001B7C87">
        <w:t>3</w:t>
      </w:r>
      <w:r>
        <w:t xml:space="preserve">0 from the </w:t>
      </w:r>
      <w:r w:rsidRPr="00486A70">
        <w:t xml:space="preserve">National </w:t>
      </w:r>
      <w:r w:rsidR="0055078E">
        <w:t>E</w:t>
      </w:r>
      <w:r w:rsidRPr="00486A70">
        <w:t xml:space="preserve">nergy and </w:t>
      </w:r>
      <w:r w:rsidR="0055078E">
        <w:t>C</w:t>
      </w:r>
      <w:r w:rsidRPr="00486A70">
        <w:t xml:space="preserve">limate </w:t>
      </w:r>
      <w:r w:rsidR="0055078E">
        <w:t>P</w:t>
      </w:r>
      <w:r w:rsidRPr="00486A70">
        <w:t>lans</w:t>
      </w:r>
      <w:r>
        <w:t xml:space="preserve"> and their mean capacity factors</w:t>
      </w:r>
      <w:r w:rsidR="00291C0C">
        <w:t xml:space="preserve"> (1985-2016)</w:t>
      </w:r>
      <w:r>
        <w:t xml:space="preserve"> </w:t>
      </w:r>
      <w:r w:rsidR="001B7C87">
        <w:t xml:space="preserve">from </w:t>
      </w:r>
      <w:proofErr w:type="spellStart"/>
      <w:r w:rsidR="00431C02">
        <w:t>Renewables.ninja</w:t>
      </w:r>
      <w:proofErr w:type="spellEnd"/>
      <w:r w:rsidR="001B7C87">
        <w:t>.</w:t>
      </w:r>
      <w:bookmarkEnd w:id="25"/>
    </w:p>
    <w:tbl>
      <w:tblPr>
        <w:tblStyle w:val="Gitternetztabelle5dunkelAkzent3"/>
        <w:tblW w:w="10583" w:type="dxa"/>
        <w:tblInd w:w="-635" w:type="dxa"/>
        <w:tblLook w:val="04A0" w:firstRow="1" w:lastRow="0" w:firstColumn="1" w:lastColumn="0" w:noHBand="0" w:noVBand="1"/>
      </w:tblPr>
      <w:tblGrid>
        <w:gridCol w:w="2757"/>
        <w:gridCol w:w="2227"/>
        <w:gridCol w:w="3037"/>
        <w:gridCol w:w="2562"/>
      </w:tblGrid>
      <w:tr w:rsidR="00105D94" w:rsidRPr="00F66518" w14:paraId="676C76B8" w14:textId="77777777" w:rsidTr="0076127D">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27"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37" w:type="dxa"/>
            <w:noWrap/>
            <w:vAlign w:val="center"/>
            <w:hideMark/>
          </w:tcPr>
          <w:p w14:paraId="716D8B55" w14:textId="705120DF"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w:t>
            </w:r>
            <w:r w:rsidR="0055078E">
              <w:rPr>
                <w:color w:val="000000"/>
                <w:lang w:eastAsia="de-CH"/>
              </w:rPr>
              <w:t>n</w:t>
            </w:r>
            <w:r w:rsidRPr="00F66518">
              <w:rPr>
                <w:color w:val="000000"/>
                <w:lang w:eastAsia="de-CH"/>
              </w:rPr>
              <w:t>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562"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5078E" w:rsidRPr="00F66518" w14:paraId="3C7AA518"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7135865" w14:textId="42BCDF17"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lbania</w:t>
            </w:r>
          </w:p>
        </w:tc>
        <w:tc>
          <w:tcPr>
            <w:tcW w:w="2227" w:type="dxa"/>
            <w:noWrap/>
            <w:hideMark/>
          </w:tcPr>
          <w:p w14:paraId="4C32F594" w14:textId="108FA15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5A041544" w14:textId="0DCCE7B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69B0BE1F" w14:textId="75BF50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28C5DF20"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1C70E5" w14:textId="5E46B0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ustria</w:t>
            </w:r>
          </w:p>
        </w:tc>
        <w:tc>
          <w:tcPr>
            <w:tcW w:w="2227" w:type="dxa"/>
            <w:noWrap/>
            <w:hideMark/>
          </w:tcPr>
          <w:p w14:paraId="0623DF9B" w14:textId="0EC199C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78</w:t>
            </w:r>
          </w:p>
        </w:tc>
        <w:tc>
          <w:tcPr>
            <w:tcW w:w="3037" w:type="dxa"/>
            <w:noWrap/>
            <w:hideMark/>
          </w:tcPr>
          <w:p w14:paraId="2945EBB1" w14:textId="0359BC1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00</w:t>
            </w:r>
          </w:p>
        </w:tc>
        <w:tc>
          <w:tcPr>
            <w:tcW w:w="2562" w:type="dxa"/>
            <w:noWrap/>
            <w:hideMark/>
          </w:tcPr>
          <w:p w14:paraId="7A6FA97B" w14:textId="64A728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DF1DD7D"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A0DA9D0" w14:textId="17F45D1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elgium</w:t>
            </w:r>
          </w:p>
        </w:tc>
        <w:tc>
          <w:tcPr>
            <w:tcW w:w="2227" w:type="dxa"/>
            <w:noWrap/>
            <w:hideMark/>
          </w:tcPr>
          <w:p w14:paraId="09386C94" w14:textId="100E827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531</w:t>
            </w:r>
          </w:p>
        </w:tc>
        <w:tc>
          <w:tcPr>
            <w:tcW w:w="3037" w:type="dxa"/>
            <w:noWrap/>
            <w:hideMark/>
          </w:tcPr>
          <w:p w14:paraId="54AA1F57" w14:textId="5D1B2F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000</w:t>
            </w:r>
          </w:p>
        </w:tc>
        <w:tc>
          <w:tcPr>
            <w:tcW w:w="2562" w:type="dxa"/>
            <w:noWrap/>
            <w:hideMark/>
          </w:tcPr>
          <w:p w14:paraId="1D812194" w14:textId="48BF578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0DA1AACE"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CB037D" w14:textId="4E199EB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osnia and Herzegovina</w:t>
            </w:r>
          </w:p>
        </w:tc>
        <w:tc>
          <w:tcPr>
            <w:tcW w:w="2227" w:type="dxa"/>
            <w:noWrap/>
            <w:hideMark/>
          </w:tcPr>
          <w:p w14:paraId="0151AEA7" w14:textId="1CDF8D5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8</w:t>
            </w:r>
          </w:p>
        </w:tc>
        <w:tc>
          <w:tcPr>
            <w:tcW w:w="3037" w:type="dxa"/>
            <w:noWrap/>
            <w:hideMark/>
          </w:tcPr>
          <w:p w14:paraId="35A5E0C9" w14:textId="365741C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5</w:t>
            </w:r>
          </w:p>
        </w:tc>
        <w:tc>
          <w:tcPr>
            <w:tcW w:w="2562" w:type="dxa"/>
            <w:noWrap/>
            <w:hideMark/>
          </w:tcPr>
          <w:p w14:paraId="37AD47A1" w14:textId="4484D4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1EB8CEE5"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E2266F9" w14:textId="1BC3080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ulgaria</w:t>
            </w:r>
          </w:p>
        </w:tc>
        <w:tc>
          <w:tcPr>
            <w:tcW w:w="2227" w:type="dxa"/>
            <w:noWrap/>
            <w:hideMark/>
          </w:tcPr>
          <w:p w14:paraId="58D51288" w14:textId="220434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65</w:t>
            </w:r>
          </w:p>
        </w:tc>
        <w:tc>
          <w:tcPr>
            <w:tcW w:w="3037" w:type="dxa"/>
            <w:noWrap/>
            <w:hideMark/>
          </w:tcPr>
          <w:p w14:paraId="0134CE77" w14:textId="0DC8F0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216</w:t>
            </w:r>
          </w:p>
        </w:tc>
        <w:tc>
          <w:tcPr>
            <w:tcW w:w="2562" w:type="dxa"/>
            <w:noWrap/>
            <w:hideMark/>
          </w:tcPr>
          <w:p w14:paraId="61E163A6" w14:textId="5508565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B99A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2E5E23C" w14:textId="62464CC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roatia</w:t>
            </w:r>
          </w:p>
        </w:tc>
        <w:tc>
          <w:tcPr>
            <w:tcW w:w="2227" w:type="dxa"/>
            <w:noWrap/>
            <w:hideMark/>
          </w:tcPr>
          <w:p w14:paraId="3824F6BB" w14:textId="3E66575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9</w:t>
            </w:r>
          </w:p>
        </w:tc>
        <w:tc>
          <w:tcPr>
            <w:tcW w:w="3037" w:type="dxa"/>
            <w:noWrap/>
            <w:hideMark/>
          </w:tcPr>
          <w:p w14:paraId="7D1A4317" w14:textId="2A6EAEB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68</w:t>
            </w:r>
          </w:p>
        </w:tc>
        <w:tc>
          <w:tcPr>
            <w:tcW w:w="2562" w:type="dxa"/>
            <w:noWrap/>
            <w:hideMark/>
          </w:tcPr>
          <w:p w14:paraId="738CBD6B" w14:textId="3B196FA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2D3B8AA"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4523ECF" w14:textId="1D6B7F1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yprus</w:t>
            </w:r>
          </w:p>
        </w:tc>
        <w:tc>
          <w:tcPr>
            <w:tcW w:w="2227" w:type="dxa"/>
            <w:noWrap/>
            <w:hideMark/>
          </w:tcPr>
          <w:p w14:paraId="42406C62" w14:textId="6770522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9</w:t>
            </w:r>
          </w:p>
        </w:tc>
        <w:tc>
          <w:tcPr>
            <w:tcW w:w="3037" w:type="dxa"/>
            <w:noWrap/>
            <w:hideMark/>
          </w:tcPr>
          <w:p w14:paraId="3C8AB5A2" w14:textId="0B5F8EF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75</w:t>
            </w:r>
          </w:p>
        </w:tc>
        <w:tc>
          <w:tcPr>
            <w:tcW w:w="2562" w:type="dxa"/>
            <w:noWrap/>
            <w:hideMark/>
          </w:tcPr>
          <w:p w14:paraId="3066CD03" w14:textId="6725A2A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8</w:t>
            </w:r>
          </w:p>
        </w:tc>
      </w:tr>
      <w:tr w:rsidR="0055078E" w:rsidRPr="00F66518" w14:paraId="1B21081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F604406" w14:textId="1307A306"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zechia</w:t>
            </w:r>
          </w:p>
        </w:tc>
        <w:tc>
          <w:tcPr>
            <w:tcW w:w="2227" w:type="dxa"/>
            <w:noWrap/>
            <w:hideMark/>
          </w:tcPr>
          <w:p w14:paraId="6B1E742B" w14:textId="28362B4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070</w:t>
            </w:r>
          </w:p>
        </w:tc>
        <w:tc>
          <w:tcPr>
            <w:tcW w:w="3037" w:type="dxa"/>
            <w:noWrap/>
            <w:hideMark/>
          </w:tcPr>
          <w:p w14:paraId="0A5B753C" w14:textId="0673667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75</w:t>
            </w:r>
          </w:p>
        </w:tc>
        <w:tc>
          <w:tcPr>
            <w:tcW w:w="2562" w:type="dxa"/>
            <w:noWrap/>
            <w:hideMark/>
          </w:tcPr>
          <w:p w14:paraId="71AD2994" w14:textId="3A9D1C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2CCE6DE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D40B8AB" w14:textId="6B95381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Denmark</w:t>
            </w:r>
          </w:p>
        </w:tc>
        <w:tc>
          <w:tcPr>
            <w:tcW w:w="2227" w:type="dxa"/>
            <w:noWrap/>
            <w:hideMark/>
          </w:tcPr>
          <w:p w14:paraId="16F94F31" w14:textId="6E51D1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79</w:t>
            </w:r>
          </w:p>
        </w:tc>
        <w:tc>
          <w:tcPr>
            <w:tcW w:w="3037" w:type="dxa"/>
            <w:noWrap/>
            <w:hideMark/>
          </w:tcPr>
          <w:p w14:paraId="755FC0D2" w14:textId="0CFFE6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842</w:t>
            </w:r>
          </w:p>
        </w:tc>
        <w:tc>
          <w:tcPr>
            <w:tcW w:w="2562" w:type="dxa"/>
            <w:noWrap/>
            <w:hideMark/>
          </w:tcPr>
          <w:p w14:paraId="75753711" w14:textId="2F2202E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07BB60D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65B11F6" w14:textId="3303501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Estonia</w:t>
            </w:r>
          </w:p>
        </w:tc>
        <w:tc>
          <w:tcPr>
            <w:tcW w:w="2227" w:type="dxa"/>
            <w:noWrap/>
            <w:hideMark/>
          </w:tcPr>
          <w:p w14:paraId="6ECCB214" w14:textId="6631831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7</w:t>
            </w:r>
          </w:p>
        </w:tc>
        <w:tc>
          <w:tcPr>
            <w:tcW w:w="3037" w:type="dxa"/>
            <w:noWrap/>
            <w:hideMark/>
          </w:tcPr>
          <w:p w14:paraId="3DD88D72" w14:textId="0E72B0E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15</w:t>
            </w:r>
          </w:p>
        </w:tc>
        <w:tc>
          <w:tcPr>
            <w:tcW w:w="2562" w:type="dxa"/>
            <w:noWrap/>
            <w:hideMark/>
          </w:tcPr>
          <w:p w14:paraId="37B722B6" w14:textId="78489E8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F303B2B"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7F8900" w14:textId="39F5523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inland</w:t>
            </w:r>
          </w:p>
        </w:tc>
        <w:tc>
          <w:tcPr>
            <w:tcW w:w="2227" w:type="dxa"/>
            <w:noWrap/>
            <w:hideMark/>
          </w:tcPr>
          <w:p w14:paraId="49B79DDD" w14:textId="3C19C91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15</w:t>
            </w:r>
          </w:p>
        </w:tc>
        <w:tc>
          <w:tcPr>
            <w:tcW w:w="3037" w:type="dxa"/>
            <w:noWrap/>
            <w:hideMark/>
          </w:tcPr>
          <w:p w14:paraId="24301176" w14:textId="70CDD52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00</w:t>
            </w:r>
          </w:p>
        </w:tc>
        <w:tc>
          <w:tcPr>
            <w:tcW w:w="2562" w:type="dxa"/>
            <w:noWrap/>
            <w:hideMark/>
          </w:tcPr>
          <w:p w14:paraId="631A9E1A" w14:textId="323F48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09</w:t>
            </w:r>
          </w:p>
        </w:tc>
      </w:tr>
      <w:tr w:rsidR="0055078E" w:rsidRPr="00F66518" w14:paraId="3D92664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5A8D6E" w14:textId="7E138104"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rance</w:t>
            </w:r>
          </w:p>
        </w:tc>
        <w:tc>
          <w:tcPr>
            <w:tcW w:w="2227" w:type="dxa"/>
            <w:noWrap/>
            <w:hideMark/>
          </w:tcPr>
          <w:p w14:paraId="54F08043" w14:textId="17FAA9F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562</w:t>
            </w:r>
          </w:p>
        </w:tc>
        <w:tc>
          <w:tcPr>
            <w:tcW w:w="3037" w:type="dxa"/>
            <w:noWrap/>
            <w:hideMark/>
          </w:tcPr>
          <w:p w14:paraId="2975793C" w14:textId="48013A4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4'000</w:t>
            </w:r>
          </w:p>
        </w:tc>
        <w:tc>
          <w:tcPr>
            <w:tcW w:w="2562" w:type="dxa"/>
            <w:noWrap/>
            <w:hideMark/>
          </w:tcPr>
          <w:p w14:paraId="1AB8C60B" w14:textId="2D9E13F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53B06692"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46A297A" w14:textId="1C7892E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ermany</w:t>
            </w:r>
          </w:p>
        </w:tc>
        <w:tc>
          <w:tcPr>
            <w:tcW w:w="2227" w:type="dxa"/>
            <w:noWrap/>
            <w:hideMark/>
          </w:tcPr>
          <w:p w14:paraId="67C600F0" w14:textId="5B7425D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8'960</w:t>
            </w:r>
          </w:p>
        </w:tc>
        <w:tc>
          <w:tcPr>
            <w:tcW w:w="3037" w:type="dxa"/>
            <w:noWrap/>
            <w:hideMark/>
          </w:tcPr>
          <w:p w14:paraId="321EEC4D" w14:textId="5A32838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8'000</w:t>
            </w:r>
          </w:p>
        </w:tc>
        <w:tc>
          <w:tcPr>
            <w:tcW w:w="2562" w:type="dxa"/>
            <w:noWrap/>
            <w:hideMark/>
          </w:tcPr>
          <w:p w14:paraId="675C1C23" w14:textId="4E87118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55C25BF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15BD28C" w14:textId="1408940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reece</w:t>
            </w:r>
          </w:p>
        </w:tc>
        <w:tc>
          <w:tcPr>
            <w:tcW w:w="2227" w:type="dxa"/>
            <w:noWrap/>
            <w:hideMark/>
          </w:tcPr>
          <w:p w14:paraId="2AA900BB" w14:textId="0070C80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63</w:t>
            </w:r>
          </w:p>
        </w:tc>
        <w:tc>
          <w:tcPr>
            <w:tcW w:w="3037" w:type="dxa"/>
            <w:noWrap/>
            <w:hideMark/>
          </w:tcPr>
          <w:p w14:paraId="308DBE6E" w14:textId="69499C6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00</w:t>
            </w:r>
          </w:p>
        </w:tc>
        <w:tc>
          <w:tcPr>
            <w:tcW w:w="2562" w:type="dxa"/>
            <w:noWrap/>
            <w:hideMark/>
          </w:tcPr>
          <w:p w14:paraId="48CF5A27" w14:textId="70C982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6</w:t>
            </w:r>
          </w:p>
        </w:tc>
      </w:tr>
      <w:tr w:rsidR="0055078E" w:rsidRPr="00F66518" w14:paraId="3C620BDE"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C4FE03D" w14:textId="067113D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Hungary</w:t>
            </w:r>
          </w:p>
        </w:tc>
        <w:tc>
          <w:tcPr>
            <w:tcW w:w="2227" w:type="dxa"/>
            <w:noWrap/>
            <w:hideMark/>
          </w:tcPr>
          <w:p w14:paraId="3F5A4A25" w14:textId="0366ABA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77</w:t>
            </w:r>
          </w:p>
        </w:tc>
        <w:tc>
          <w:tcPr>
            <w:tcW w:w="3037" w:type="dxa"/>
            <w:noWrap/>
            <w:hideMark/>
          </w:tcPr>
          <w:p w14:paraId="05DB39F2" w14:textId="4906056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6'454</w:t>
            </w:r>
          </w:p>
        </w:tc>
        <w:tc>
          <w:tcPr>
            <w:tcW w:w="2562" w:type="dxa"/>
            <w:noWrap/>
            <w:hideMark/>
          </w:tcPr>
          <w:p w14:paraId="464ABDD9" w14:textId="0B3605D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7B0601FF"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86E1BEB" w14:textId="3708E9C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reland</w:t>
            </w:r>
          </w:p>
        </w:tc>
        <w:tc>
          <w:tcPr>
            <w:tcW w:w="2227" w:type="dxa"/>
            <w:noWrap/>
            <w:hideMark/>
          </w:tcPr>
          <w:p w14:paraId="5331B8CC" w14:textId="0E1EFD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6</w:t>
            </w:r>
          </w:p>
        </w:tc>
        <w:tc>
          <w:tcPr>
            <w:tcW w:w="3037" w:type="dxa"/>
            <w:noWrap/>
            <w:hideMark/>
          </w:tcPr>
          <w:p w14:paraId="358B4D51" w14:textId="3D133EC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50</w:t>
            </w:r>
          </w:p>
        </w:tc>
        <w:tc>
          <w:tcPr>
            <w:tcW w:w="2562" w:type="dxa"/>
            <w:noWrap/>
            <w:hideMark/>
          </w:tcPr>
          <w:p w14:paraId="3C21E2C9" w14:textId="5783FFE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46C87D0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08790B1" w14:textId="692ABB8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taly</w:t>
            </w:r>
          </w:p>
        </w:tc>
        <w:tc>
          <w:tcPr>
            <w:tcW w:w="2227" w:type="dxa"/>
            <w:noWrap/>
            <w:hideMark/>
          </w:tcPr>
          <w:p w14:paraId="5BC6B648" w14:textId="153C722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0'900</w:t>
            </w:r>
          </w:p>
        </w:tc>
        <w:tc>
          <w:tcPr>
            <w:tcW w:w="3037" w:type="dxa"/>
            <w:noWrap/>
            <w:hideMark/>
          </w:tcPr>
          <w:p w14:paraId="714BDC24" w14:textId="1F9BEC5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200</w:t>
            </w:r>
          </w:p>
        </w:tc>
        <w:tc>
          <w:tcPr>
            <w:tcW w:w="2562" w:type="dxa"/>
            <w:noWrap/>
            <w:hideMark/>
          </w:tcPr>
          <w:p w14:paraId="0649582D" w14:textId="6EC02F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9C964"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4707438" w14:textId="296ABA9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atvia</w:t>
            </w:r>
          </w:p>
        </w:tc>
        <w:tc>
          <w:tcPr>
            <w:tcW w:w="2227" w:type="dxa"/>
            <w:noWrap/>
            <w:hideMark/>
          </w:tcPr>
          <w:p w14:paraId="39274E8D" w14:textId="62B4F17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w:t>
            </w:r>
          </w:p>
        </w:tc>
        <w:tc>
          <w:tcPr>
            <w:tcW w:w="3037" w:type="dxa"/>
            <w:noWrap/>
            <w:hideMark/>
          </w:tcPr>
          <w:p w14:paraId="33FD58A1" w14:textId="115CF5D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9</w:t>
            </w:r>
          </w:p>
        </w:tc>
        <w:tc>
          <w:tcPr>
            <w:tcW w:w="2562" w:type="dxa"/>
            <w:noWrap/>
            <w:hideMark/>
          </w:tcPr>
          <w:p w14:paraId="193DF76D" w14:textId="3E7F9F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2374D29"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BFF565" w14:textId="47436E7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ithuania</w:t>
            </w:r>
          </w:p>
        </w:tc>
        <w:tc>
          <w:tcPr>
            <w:tcW w:w="2227" w:type="dxa"/>
            <w:noWrap/>
            <w:hideMark/>
          </w:tcPr>
          <w:p w14:paraId="4535E51B" w14:textId="7B3852D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3</w:t>
            </w:r>
          </w:p>
        </w:tc>
        <w:tc>
          <w:tcPr>
            <w:tcW w:w="3037" w:type="dxa"/>
            <w:noWrap/>
            <w:hideMark/>
          </w:tcPr>
          <w:p w14:paraId="3FA3063D" w14:textId="179A24E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92</w:t>
            </w:r>
          </w:p>
        </w:tc>
        <w:tc>
          <w:tcPr>
            <w:tcW w:w="2562" w:type="dxa"/>
            <w:noWrap/>
            <w:hideMark/>
          </w:tcPr>
          <w:p w14:paraId="6C332C4C" w14:textId="1D23F4B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64980008"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97C097" w14:textId="187B374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uxembourg</w:t>
            </w:r>
          </w:p>
        </w:tc>
        <w:tc>
          <w:tcPr>
            <w:tcW w:w="2227" w:type="dxa"/>
            <w:noWrap/>
            <w:hideMark/>
          </w:tcPr>
          <w:p w14:paraId="3EC41828" w14:textId="037E3BB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0</w:t>
            </w:r>
          </w:p>
        </w:tc>
        <w:tc>
          <w:tcPr>
            <w:tcW w:w="3037" w:type="dxa"/>
            <w:noWrap/>
            <w:hideMark/>
          </w:tcPr>
          <w:p w14:paraId="03DF82F6" w14:textId="3E69590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00</w:t>
            </w:r>
          </w:p>
        </w:tc>
        <w:tc>
          <w:tcPr>
            <w:tcW w:w="2562" w:type="dxa"/>
            <w:noWrap/>
            <w:hideMark/>
          </w:tcPr>
          <w:p w14:paraId="30AFD556" w14:textId="2CC95B0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135E6CF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6463129" w14:textId="1947F3B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alta</w:t>
            </w:r>
          </w:p>
        </w:tc>
        <w:tc>
          <w:tcPr>
            <w:tcW w:w="2227" w:type="dxa"/>
            <w:noWrap/>
            <w:hideMark/>
          </w:tcPr>
          <w:p w14:paraId="3DD8CE35" w14:textId="0B78358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4</w:t>
            </w:r>
          </w:p>
        </w:tc>
        <w:tc>
          <w:tcPr>
            <w:tcW w:w="3037" w:type="dxa"/>
            <w:noWrap/>
            <w:hideMark/>
          </w:tcPr>
          <w:p w14:paraId="416B98B4" w14:textId="7D7319B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6</w:t>
            </w:r>
          </w:p>
        </w:tc>
        <w:tc>
          <w:tcPr>
            <w:tcW w:w="2562" w:type="dxa"/>
            <w:noWrap/>
            <w:hideMark/>
          </w:tcPr>
          <w:p w14:paraId="57CDF5E0" w14:textId="7A21885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7B9F24F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8870A5C" w14:textId="71FD1DF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ldova </w:t>
            </w:r>
          </w:p>
        </w:tc>
        <w:tc>
          <w:tcPr>
            <w:tcW w:w="2227" w:type="dxa"/>
            <w:noWrap/>
            <w:hideMark/>
          </w:tcPr>
          <w:p w14:paraId="5FA541F6" w14:textId="7868D7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w:t>
            </w:r>
          </w:p>
        </w:tc>
        <w:tc>
          <w:tcPr>
            <w:tcW w:w="3037" w:type="dxa"/>
            <w:noWrap/>
            <w:hideMark/>
          </w:tcPr>
          <w:p w14:paraId="61E072B3" w14:textId="6FC0A3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w:t>
            </w:r>
          </w:p>
        </w:tc>
        <w:tc>
          <w:tcPr>
            <w:tcW w:w="2562" w:type="dxa"/>
            <w:noWrap/>
            <w:hideMark/>
          </w:tcPr>
          <w:p w14:paraId="7A9D3249" w14:textId="20F53D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0C116C6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35ACB2A" w14:textId="2429C5A5"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ntenegro</w:t>
            </w:r>
          </w:p>
        </w:tc>
        <w:tc>
          <w:tcPr>
            <w:tcW w:w="2227" w:type="dxa"/>
            <w:noWrap/>
            <w:hideMark/>
          </w:tcPr>
          <w:p w14:paraId="6D30C839" w14:textId="3E64C6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037E14DE" w14:textId="5D2914A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16F33A54" w14:textId="76EBDD2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3D1BE3A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7874A0" w14:textId="2D2183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etherlands </w:t>
            </w:r>
          </w:p>
        </w:tc>
        <w:tc>
          <w:tcPr>
            <w:tcW w:w="2227" w:type="dxa"/>
            <w:noWrap/>
            <w:hideMark/>
          </w:tcPr>
          <w:p w14:paraId="0F1EE35D" w14:textId="6C0BD8D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725</w:t>
            </w:r>
          </w:p>
        </w:tc>
        <w:tc>
          <w:tcPr>
            <w:tcW w:w="3037" w:type="dxa"/>
            <w:noWrap/>
            <w:hideMark/>
          </w:tcPr>
          <w:p w14:paraId="2F0513F8" w14:textId="6F243B3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000</w:t>
            </w:r>
          </w:p>
        </w:tc>
        <w:tc>
          <w:tcPr>
            <w:tcW w:w="2562" w:type="dxa"/>
            <w:noWrap/>
            <w:hideMark/>
          </w:tcPr>
          <w:p w14:paraId="70DBD8DF" w14:textId="20629CD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A721BB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71F9C5F3" w14:textId="65D51A5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orway</w:t>
            </w:r>
          </w:p>
        </w:tc>
        <w:tc>
          <w:tcPr>
            <w:tcW w:w="2227" w:type="dxa"/>
            <w:noWrap/>
            <w:hideMark/>
          </w:tcPr>
          <w:p w14:paraId="162BE946" w14:textId="202484A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w:t>
            </w:r>
          </w:p>
        </w:tc>
        <w:tc>
          <w:tcPr>
            <w:tcW w:w="3037" w:type="dxa"/>
            <w:noWrap/>
            <w:hideMark/>
          </w:tcPr>
          <w:p w14:paraId="2DA0EEC8" w14:textId="5802B8E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5</w:t>
            </w:r>
          </w:p>
        </w:tc>
        <w:tc>
          <w:tcPr>
            <w:tcW w:w="2562" w:type="dxa"/>
            <w:noWrap/>
            <w:hideMark/>
          </w:tcPr>
          <w:p w14:paraId="11F54C05" w14:textId="0B3524C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0</w:t>
            </w:r>
          </w:p>
        </w:tc>
      </w:tr>
      <w:tr w:rsidR="0055078E" w:rsidRPr="00F66518" w14:paraId="2E7893E9"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9EAC73" w14:textId="18975ED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land</w:t>
            </w:r>
          </w:p>
        </w:tc>
        <w:tc>
          <w:tcPr>
            <w:tcW w:w="2227" w:type="dxa"/>
            <w:noWrap/>
            <w:hideMark/>
          </w:tcPr>
          <w:p w14:paraId="204A979D" w14:textId="7085680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00</w:t>
            </w:r>
          </w:p>
        </w:tc>
        <w:tc>
          <w:tcPr>
            <w:tcW w:w="3037" w:type="dxa"/>
            <w:noWrap/>
            <w:hideMark/>
          </w:tcPr>
          <w:p w14:paraId="68A721B9" w14:textId="1AEAC6E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300</w:t>
            </w:r>
          </w:p>
        </w:tc>
        <w:tc>
          <w:tcPr>
            <w:tcW w:w="2562" w:type="dxa"/>
            <w:noWrap/>
            <w:hideMark/>
          </w:tcPr>
          <w:p w14:paraId="6EC59F2E" w14:textId="39925E4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6C3789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2CF1035" w14:textId="37A93C48"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rtugal</w:t>
            </w:r>
          </w:p>
        </w:tc>
        <w:tc>
          <w:tcPr>
            <w:tcW w:w="2227" w:type="dxa"/>
            <w:noWrap/>
            <w:hideMark/>
          </w:tcPr>
          <w:p w14:paraId="3CADB4CB" w14:textId="5A9DE4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28</w:t>
            </w:r>
          </w:p>
        </w:tc>
        <w:tc>
          <w:tcPr>
            <w:tcW w:w="3037" w:type="dxa"/>
            <w:noWrap/>
            <w:hideMark/>
          </w:tcPr>
          <w:p w14:paraId="6EFDAD07" w14:textId="6E59D394"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00</w:t>
            </w:r>
          </w:p>
        </w:tc>
        <w:tc>
          <w:tcPr>
            <w:tcW w:w="2562" w:type="dxa"/>
            <w:noWrap/>
            <w:hideMark/>
          </w:tcPr>
          <w:p w14:paraId="14E3EB38" w14:textId="0EC4A49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9E5732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F724DC" w14:textId="3E0694C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epublic of North Macedonia</w:t>
            </w:r>
          </w:p>
        </w:tc>
        <w:tc>
          <w:tcPr>
            <w:tcW w:w="2227" w:type="dxa"/>
            <w:noWrap/>
            <w:hideMark/>
          </w:tcPr>
          <w:p w14:paraId="0B4DCF23" w14:textId="1FA3DC8A"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w:t>
            </w:r>
          </w:p>
        </w:tc>
        <w:tc>
          <w:tcPr>
            <w:tcW w:w="3037" w:type="dxa"/>
            <w:noWrap/>
            <w:hideMark/>
          </w:tcPr>
          <w:p w14:paraId="43102291" w14:textId="643917B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w:t>
            </w:r>
          </w:p>
        </w:tc>
        <w:tc>
          <w:tcPr>
            <w:tcW w:w="2562" w:type="dxa"/>
            <w:noWrap/>
            <w:hideMark/>
          </w:tcPr>
          <w:p w14:paraId="5D0AFEFF" w14:textId="1BE8806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0418B51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804676" w14:textId="5368F64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omania</w:t>
            </w:r>
          </w:p>
        </w:tc>
        <w:tc>
          <w:tcPr>
            <w:tcW w:w="2227" w:type="dxa"/>
            <w:noWrap/>
            <w:hideMark/>
          </w:tcPr>
          <w:p w14:paraId="4E1BF0C9" w14:textId="144E766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386</w:t>
            </w:r>
          </w:p>
        </w:tc>
        <w:tc>
          <w:tcPr>
            <w:tcW w:w="3037" w:type="dxa"/>
            <w:noWrap/>
            <w:hideMark/>
          </w:tcPr>
          <w:p w14:paraId="20F139A5" w14:textId="34C0387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00</w:t>
            </w:r>
          </w:p>
        </w:tc>
        <w:tc>
          <w:tcPr>
            <w:tcW w:w="2562" w:type="dxa"/>
            <w:noWrap/>
            <w:hideMark/>
          </w:tcPr>
          <w:p w14:paraId="613D349F" w14:textId="17A828F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510BD13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E91551" w14:textId="70F7023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erbia</w:t>
            </w:r>
          </w:p>
        </w:tc>
        <w:tc>
          <w:tcPr>
            <w:tcW w:w="2227" w:type="dxa"/>
            <w:noWrap/>
            <w:hideMark/>
          </w:tcPr>
          <w:p w14:paraId="02E3A0F7" w14:textId="389D57A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w:t>
            </w:r>
          </w:p>
        </w:tc>
        <w:tc>
          <w:tcPr>
            <w:tcW w:w="3037" w:type="dxa"/>
            <w:noWrap/>
            <w:hideMark/>
          </w:tcPr>
          <w:p w14:paraId="71A2E3B7" w14:textId="3C65F12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w:t>
            </w:r>
          </w:p>
        </w:tc>
        <w:tc>
          <w:tcPr>
            <w:tcW w:w="2562" w:type="dxa"/>
            <w:noWrap/>
            <w:hideMark/>
          </w:tcPr>
          <w:p w14:paraId="1106E855" w14:textId="2215FD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4E113A30"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D66A1CB" w14:textId="4430DCE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akia</w:t>
            </w:r>
          </w:p>
        </w:tc>
        <w:tc>
          <w:tcPr>
            <w:tcW w:w="2227" w:type="dxa"/>
            <w:noWrap/>
            <w:hideMark/>
          </w:tcPr>
          <w:p w14:paraId="7559CF05" w14:textId="657126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72</w:t>
            </w:r>
          </w:p>
        </w:tc>
        <w:tc>
          <w:tcPr>
            <w:tcW w:w="3037" w:type="dxa"/>
            <w:noWrap/>
            <w:hideMark/>
          </w:tcPr>
          <w:p w14:paraId="1167F0B3" w14:textId="077544A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00</w:t>
            </w:r>
          </w:p>
        </w:tc>
        <w:tc>
          <w:tcPr>
            <w:tcW w:w="2562" w:type="dxa"/>
            <w:noWrap/>
            <w:hideMark/>
          </w:tcPr>
          <w:p w14:paraId="5B89BC7F" w14:textId="6834721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3</w:t>
            </w:r>
          </w:p>
        </w:tc>
      </w:tr>
      <w:tr w:rsidR="0055078E" w:rsidRPr="00F66518" w14:paraId="140FB75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5F22C6A" w14:textId="607D1EB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enia</w:t>
            </w:r>
          </w:p>
        </w:tc>
        <w:tc>
          <w:tcPr>
            <w:tcW w:w="2227" w:type="dxa"/>
            <w:noWrap/>
            <w:hideMark/>
          </w:tcPr>
          <w:p w14:paraId="369EA458" w14:textId="5C7CE31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22</w:t>
            </w:r>
          </w:p>
        </w:tc>
        <w:tc>
          <w:tcPr>
            <w:tcW w:w="3037" w:type="dxa"/>
            <w:noWrap/>
            <w:hideMark/>
          </w:tcPr>
          <w:p w14:paraId="7F138288" w14:textId="2602436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650</w:t>
            </w:r>
          </w:p>
        </w:tc>
        <w:tc>
          <w:tcPr>
            <w:tcW w:w="2562" w:type="dxa"/>
            <w:noWrap/>
            <w:hideMark/>
          </w:tcPr>
          <w:p w14:paraId="2A838EF3" w14:textId="1811A6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3941A63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hideMark/>
          </w:tcPr>
          <w:p w14:paraId="39F9BE94" w14:textId="1E11074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pain</w:t>
            </w:r>
          </w:p>
        </w:tc>
        <w:tc>
          <w:tcPr>
            <w:tcW w:w="2227" w:type="dxa"/>
            <w:noWrap/>
            <w:hideMark/>
          </w:tcPr>
          <w:p w14:paraId="3D110729" w14:textId="7A03DF0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761</w:t>
            </w:r>
          </w:p>
        </w:tc>
        <w:tc>
          <w:tcPr>
            <w:tcW w:w="3037" w:type="dxa"/>
            <w:noWrap/>
            <w:hideMark/>
          </w:tcPr>
          <w:p w14:paraId="514C901A" w14:textId="384A45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200</w:t>
            </w:r>
          </w:p>
        </w:tc>
        <w:tc>
          <w:tcPr>
            <w:tcW w:w="2562" w:type="dxa"/>
            <w:noWrap/>
            <w:hideMark/>
          </w:tcPr>
          <w:p w14:paraId="014117FB" w14:textId="788E065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288D752"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6916D83" w14:textId="339E753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eden</w:t>
            </w:r>
          </w:p>
        </w:tc>
        <w:tc>
          <w:tcPr>
            <w:tcW w:w="2227" w:type="dxa"/>
            <w:noWrap/>
            <w:hideMark/>
          </w:tcPr>
          <w:p w14:paraId="3422F303" w14:textId="3A4ACBC6"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44</w:t>
            </w:r>
          </w:p>
        </w:tc>
        <w:tc>
          <w:tcPr>
            <w:tcW w:w="3037" w:type="dxa"/>
            <w:noWrap/>
            <w:hideMark/>
          </w:tcPr>
          <w:p w14:paraId="3BD18B50" w14:textId="3C7439E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50</w:t>
            </w:r>
          </w:p>
        </w:tc>
        <w:tc>
          <w:tcPr>
            <w:tcW w:w="2562" w:type="dxa"/>
            <w:noWrap/>
            <w:hideMark/>
          </w:tcPr>
          <w:p w14:paraId="70DA5201" w14:textId="5C91769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0</w:t>
            </w:r>
          </w:p>
        </w:tc>
      </w:tr>
      <w:tr w:rsidR="0055078E" w:rsidRPr="00F66518" w14:paraId="176FBF06"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B90814" w14:textId="01A150D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itzerland</w:t>
            </w:r>
          </w:p>
        </w:tc>
        <w:tc>
          <w:tcPr>
            <w:tcW w:w="2227" w:type="dxa"/>
            <w:noWrap/>
            <w:hideMark/>
          </w:tcPr>
          <w:p w14:paraId="1377D651" w14:textId="44BB204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524</w:t>
            </w:r>
          </w:p>
        </w:tc>
        <w:tc>
          <w:tcPr>
            <w:tcW w:w="3037" w:type="dxa"/>
            <w:noWrap/>
            <w:hideMark/>
          </w:tcPr>
          <w:p w14:paraId="77658CE2" w14:textId="57AA24C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400</w:t>
            </w:r>
          </w:p>
        </w:tc>
        <w:tc>
          <w:tcPr>
            <w:tcW w:w="2562" w:type="dxa"/>
            <w:noWrap/>
            <w:hideMark/>
          </w:tcPr>
          <w:p w14:paraId="0DDAA16E" w14:textId="00046F6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5991A97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bottom w:val="single" w:sz="4" w:space="0" w:color="auto"/>
            </w:tcBorders>
            <w:noWrap/>
            <w:hideMark/>
          </w:tcPr>
          <w:p w14:paraId="34FFF64A" w14:textId="48E24E1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United Kingdom</w:t>
            </w:r>
          </w:p>
        </w:tc>
        <w:tc>
          <w:tcPr>
            <w:tcW w:w="2227" w:type="dxa"/>
            <w:tcBorders>
              <w:bottom w:val="single" w:sz="4" w:space="0" w:color="auto"/>
            </w:tcBorders>
            <w:noWrap/>
            <w:hideMark/>
          </w:tcPr>
          <w:p w14:paraId="5A9835B2" w14:textId="714A03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3'398</w:t>
            </w:r>
          </w:p>
        </w:tc>
        <w:tc>
          <w:tcPr>
            <w:tcW w:w="3037" w:type="dxa"/>
            <w:tcBorders>
              <w:bottom w:val="single" w:sz="4" w:space="0" w:color="auto"/>
            </w:tcBorders>
            <w:noWrap/>
            <w:hideMark/>
          </w:tcPr>
          <w:p w14:paraId="1C50CC14" w14:textId="2305E15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478</w:t>
            </w:r>
          </w:p>
        </w:tc>
        <w:tc>
          <w:tcPr>
            <w:tcW w:w="2562" w:type="dxa"/>
            <w:tcBorders>
              <w:bottom w:val="single" w:sz="4" w:space="0" w:color="auto"/>
            </w:tcBorders>
            <w:noWrap/>
            <w:hideMark/>
          </w:tcPr>
          <w:p w14:paraId="62B1C9A5" w14:textId="7050E69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665D8E4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top w:val="single" w:sz="4" w:space="0" w:color="auto"/>
            </w:tcBorders>
            <w:noWrap/>
            <w:hideMark/>
          </w:tcPr>
          <w:p w14:paraId="4420057D" w14:textId="672D7187" w:rsidR="0055078E" w:rsidRPr="00F66518" w:rsidRDefault="0055078E" w:rsidP="0055078E">
            <w:pPr>
              <w:spacing w:line="240" w:lineRule="auto"/>
              <w:ind w:firstLine="0"/>
              <w:jc w:val="left"/>
              <w:rPr>
                <w:color w:val="000000"/>
                <w:lang w:eastAsia="de-CH"/>
              </w:rPr>
            </w:pPr>
            <w:r w:rsidRPr="0055078E">
              <w:rPr>
                <w:color w:val="212529"/>
                <w:sz w:val="24"/>
                <w:szCs w:val="24"/>
                <w:lang w:eastAsia="de-CH"/>
              </w:rPr>
              <w:t>Sum</w:t>
            </w:r>
          </w:p>
        </w:tc>
        <w:tc>
          <w:tcPr>
            <w:tcW w:w="2227" w:type="dxa"/>
            <w:tcBorders>
              <w:top w:val="single" w:sz="4" w:space="0" w:color="auto"/>
            </w:tcBorders>
            <w:noWrap/>
            <w:hideMark/>
          </w:tcPr>
          <w:p w14:paraId="1B7F6787" w14:textId="40A1261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131'165</w:t>
            </w:r>
          </w:p>
        </w:tc>
        <w:tc>
          <w:tcPr>
            <w:tcW w:w="3037" w:type="dxa"/>
            <w:tcBorders>
              <w:top w:val="single" w:sz="4" w:space="0" w:color="auto"/>
            </w:tcBorders>
            <w:noWrap/>
            <w:hideMark/>
          </w:tcPr>
          <w:p w14:paraId="01B354BA" w14:textId="031B21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386'481</w:t>
            </w:r>
          </w:p>
        </w:tc>
        <w:tc>
          <w:tcPr>
            <w:tcW w:w="2562" w:type="dxa"/>
            <w:tcBorders>
              <w:top w:val="single" w:sz="4" w:space="0" w:color="auto"/>
            </w:tcBorders>
            <w:noWrap/>
            <w:hideMark/>
          </w:tcPr>
          <w:p w14:paraId="57C61D44" w14:textId="7777777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6" w:name="_Toc70173002"/>
      <w:r>
        <w:rPr>
          <w:noProof/>
        </w:rPr>
        <w:lastRenderedPageBreak/>
        <w:drawing>
          <wp:anchor distT="0" distB="0" distL="114300" distR="114300" simplePos="0" relativeHeight="251789312" behindDoc="0" locked="0" layoutInCell="1" allowOverlap="1" wp14:anchorId="0417EA6D" wp14:editId="172A3A35">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18">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1360" behindDoc="0" locked="0" layoutInCell="1" allowOverlap="1" wp14:anchorId="3743DB71" wp14:editId="4A07D0E1">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5C7295C" w:rsidR="0070228C" w:rsidRPr="00F37F98" w:rsidRDefault="0070228C" w:rsidP="00385E0A">
                            <w:pPr>
                              <w:pStyle w:val="Beschriftung"/>
                              <w:rPr>
                                <w:b/>
                                <w:noProof/>
                                <w:sz w:val="24"/>
                              </w:rPr>
                            </w:pPr>
                            <w:bookmarkStart w:id="27"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w:t>
                            </w:r>
                            <w:r w:rsidRPr="00EF18A9">
                              <w:rPr>
                                <w:b/>
                                <w:bCs/>
                              </w:rPr>
                              <w:fldChar w:fldCharType="end"/>
                            </w:r>
                            <w:bookmarkEnd w:id="27"/>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5C7295C" w:rsidR="0070228C" w:rsidRPr="00F37F98" w:rsidRDefault="0070228C" w:rsidP="00385E0A">
                      <w:pPr>
                        <w:pStyle w:val="Beschriftung"/>
                        <w:rPr>
                          <w:b/>
                          <w:noProof/>
                          <w:sz w:val="24"/>
                        </w:rPr>
                      </w:pPr>
                      <w:bookmarkStart w:id="28"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w:t>
                      </w:r>
                      <w:r w:rsidRPr="00EF18A9">
                        <w:rPr>
                          <w:b/>
                          <w:bCs/>
                        </w:rPr>
                        <w:fldChar w:fldCharType="end"/>
                      </w:r>
                      <w:bookmarkEnd w:id="28"/>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6"/>
    </w:p>
    <w:p w14:paraId="04610BF0" w14:textId="2CEBE558" w:rsidR="00103511" w:rsidRPr="00103511" w:rsidRDefault="00F158B9" w:rsidP="00103511">
      <w:pPr>
        <w:pStyle w:val="berschrift3"/>
      </w:pPr>
      <w:bookmarkStart w:id="29" w:name="_Toc70173003"/>
      <w:r>
        <w:t>Weather regime</w:t>
      </w:r>
      <w:r w:rsidR="00103511">
        <w:t xml:space="preserve"> classification</w:t>
      </w:r>
      <w:bookmarkEnd w:id="29"/>
      <w:r w:rsidR="00103511">
        <w:t xml:space="preserve"> </w:t>
      </w:r>
    </w:p>
    <w:p w14:paraId="3B6320E0" w14:textId="71F5C3EF" w:rsidR="00C01CA4" w:rsidRPr="007F0E63" w:rsidRDefault="00465530" w:rsidP="00C4168A">
      <w:pPr>
        <w:tabs>
          <w:tab w:val="left" w:pos="1935"/>
        </w:tabs>
      </w:pPr>
      <w:r w:rsidRPr="007F0E63">
        <w:t xml:space="preserve">As </w:t>
      </w:r>
      <w:r w:rsidR="004D136C" w:rsidRPr="007F0E63">
        <w:t xml:space="preserve">the </w:t>
      </w:r>
      <w:r w:rsidRPr="007F0E63">
        <w:t>first step</w:t>
      </w:r>
      <w:r w:rsidR="004D136C" w:rsidRPr="007F0E63">
        <w:t>,</w:t>
      </w:r>
      <w:r w:rsidR="007B3EB8" w:rsidRPr="007F0E63">
        <w:t xml:space="preserve"> we resample</w:t>
      </w:r>
      <w:r w:rsidRPr="007F0E63">
        <w:t xml:space="preserve"> </w:t>
      </w:r>
      <w:r w:rsidR="00E86F17" w:rsidRPr="007F0E63">
        <w:t>the</w:t>
      </w:r>
      <w:r w:rsidR="00C41A20" w:rsidRPr="007F0E63">
        <w:t xml:space="preserve"> hourly</w:t>
      </w:r>
      <w:r w:rsidR="00E86F17" w:rsidRPr="007F0E63">
        <w:t xml:space="preserve"> </w:t>
      </w:r>
      <w:r w:rsidR="00876033" w:rsidRPr="007F0E63">
        <w:t xml:space="preserve">500 </w:t>
      </w:r>
      <w:proofErr w:type="spellStart"/>
      <w:r w:rsidR="00876033" w:rsidRPr="007F0E63">
        <w:t>hPa</w:t>
      </w:r>
      <w:proofErr w:type="spellEnd"/>
      <w:r w:rsidR="00876033" w:rsidRPr="007F0E63">
        <w:t xml:space="preserve"> </w:t>
      </w:r>
      <w:r w:rsidR="001538B2" w:rsidRPr="007F0E63">
        <w:t>geopotential height fields</w:t>
      </w:r>
      <w:r w:rsidR="00AB1C30" w:rsidRPr="007F0E63">
        <w:t xml:space="preserve"> from ERA5</w:t>
      </w:r>
      <w:r w:rsidR="00E86F17" w:rsidRPr="007F0E63">
        <w:t xml:space="preserve"> by calculating daily means</w:t>
      </w:r>
      <w:r w:rsidR="00AD2866" w:rsidRPr="007F0E63">
        <w:t xml:space="preserve"> for each 2D grid point</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CF7B16" w:rsidRPr="00CF7B16">
        <w:t>Figure 3</w:t>
      </w:r>
      <w:r w:rsidR="007B3EB8" w:rsidRPr="007F0E63">
        <w:fldChar w:fldCharType="end"/>
      </w:r>
      <w:r w:rsidR="007B3EB8" w:rsidRPr="007F0E63">
        <w:t>, step 2)</w:t>
      </w:r>
      <w:r w:rsidR="00103511" w:rsidRPr="007F0E63">
        <w:t>. Afterwards</w:t>
      </w:r>
      <w:r w:rsidR="004D136C" w:rsidRPr="007F0E63">
        <w:t>,</w:t>
      </w:r>
      <w:r w:rsidR="00103511" w:rsidRPr="007F0E63">
        <w:t xml:space="preserve"> </w:t>
      </w:r>
      <w:r w:rsidR="00E86F17" w:rsidRPr="007F0E63">
        <w:t xml:space="preserve">a 10-day lowpass filter is applied </w:t>
      </w:r>
      <w:r w:rsidR="00103511" w:rsidRPr="007F0E63">
        <w:t xml:space="preserve">because </w:t>
      </w:r>
      <w:r w:rsidR="004D136C" w:rsidRPr="007F0E63">
        <w:t>weather regimes</w:t>
      </w:r>
      <w:r w:rsidR="00103511" w:rsidRPr="007F0E63">
        <w:t xml:space="preserve"> are a low</w:t>
      </w:r>
      <w:r w:rsidR="004D136C" w:rsidRPr="007F0E63">
        <w:t>-</w:t>
      </w:r>
      <w:r w:rsidR="00103511" w:rsidRPr="007F0E63">
        <w:t xml:space="preserve">frequency phenomenon and typically last several days. </w:t>
      </w:r>
      <w:r w:rsidR="007B3EB8" w:rsidRPr="007F0E63">
        <w:t>We apply t</w:t>
      </w:r>
      <w:r w:rsidR="00665E29" w:rsidRPr="007F0E63">
        <w:t>he</w:t>
      </w:r>
      <w:r w:rsidR="00103511" w:rsidRPr="007F0E63">
        <w:t xml:space="preserve"> </w:t>
      </w:r>
      <w:r w:rsidR="00122D41" w:rsidRPr="007F0E63">
        <w:t xml:space="preserve">10-day lowpass filter with </w:t>
      </w:r>
      <w:r w:rsidR="00665E29" w:rsidRPr="007F0E63">
        <w:t xml:space="preserve">the python package </w:t>
      </w:r>
      <w:hyperlink r:id="rId19" w:history="1">
        <w:proofErr w:type="spellStart"/>
        <w:r w:rsidR="00665E29" w:rsidRPr="00EE6110">
          <w:t>scipy.signal.butter</w:t>
        </w:r>
        <w:proofErr w:type="spellEnd"/>
      </w:hyperlink>
      <w:r w:rsidR="002F7BE6" w:rsidRPr="007F0E63">
        <w:t xml:space="preserve"> </w:t>
      </w:r>
      <w:r w:rsidR="002F7BE6" w:rsidRPr="007F0E63">
        <w:fldChar w:fldCharType="begin" w:fldLock="1"/>
      </w:r>
      <w:r w:rsidR="008D0951">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rsidRPr="007F0E63">
        <w:fldChar w:fldCharType="separate"/>
      </w:r>
      <w:r w:rsidR="00D55C61" w:rsidRPr="00D55C61">
        <w:rPr>
          <w:noProof/>
        </w:rPr>
        <w:t>(Virtanen et al., 2020)</w:t>
      </w:r>
      <w:r w:rsidR="002F7BE6" w:rsidRPr="007F0E63">
        <w:fldChar w:fldCharType="end"/>
      </w:r>
      <w:r w:rsidR="002F7BE6" w:rsidRPr="007F0E63">
        <w:t>,</w:t>
      </w:r>
      <w:r w:rsidR="00122D41" w:rsidRPr="007F0E63">
        <w:t xml:space="preserve"> which has implemented the Butt</w:t>
      </w:r>
      <w:r w:rsidR="00BF026B" w:rsidRPr="007F0E63">
        <w:t>er</w:t>
      </w:r>
      <w:r w:rsidR="00122D41" w:rsidRPr="007F0E63">
        <w:t xml:space="preserve">worth filter design. </w:t>
      </w:r>
      <w:r w:rsidR="001A20A9" w:rsidRPr="007F0E63">
        <w:t>A</w:t>
      </w:r>
      <w:r w:rsidR="00122D41" w:rsidRPr="007F0E63">
        <w:t xml:space="preserve"> </w:t>
      </w:r>
      <w:r w:rsidR="00665E29" w:rsidRPr="007F0E63">
        <w:t xml:space="preserve">filter order </w:t>
      </w:r>
      <w:r w:rsidR="00122D41" w:rsidRPr="007F0E63">
        <w:t>of two</w:t>
      </w:r>
      <w:r w:rsidR="00665E29" w:rsidRPr="007F0E63">
        <w:t xml:space="preserve"> and </w:t>
      </w:r>
      <w:r w:rsidR="001A20A9" w:rsidRPr="007F0E63">
        <w:t>a</w:t>
      </w:r>
      <w:r w:rsidR="00665E29" w:rsidRPr="007F0E63">
        <w:t xml:space="preserve"> </w:t>
      </w:r>
      <w:r w:rsidR="00122D41" w:rsidRPr="007F0E63">
        <w:t>critical</w:t>
      </w:r>
      <w:r w:rsidR="00665E29" w:rsidRPr="007F0E63">
        <w:t xml:space="preserve"> frequency of 0.1 (10-days)</w:t>
      </w:r>
      <w:r w:rsidR="00122D41" w:rsidRPr="007F0E63">
        <w:t xml:space="preserve"> are used </w:t>
      </w:r>
      <w:r w:rsidR="001A20A9" w:rsidRPr="007F0E63">
        <w:t xml:space="preserve">as </w:t>
      </w:r>
      <w:r w:rsidR="00AC63EA" w:rsidRPr="007F0E63">
        <w:t>the filter parameters</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CF7B16" w:rsidRPr="00CF7B16">
        <w:t>Figure 3</w:t>
      </w:r>
      <w:r w:rsidR="007B3EB8" w:rsidRPr="007F0E63">
        <w:fldChar w:fldCharType="end"/>
      </w:r>
      <w:r w:rsidR="007B3EB8" w:rsidRPr="007F0E63">
        <w:t>, step 3)</w:t>
      </w:r>
      <w:r w:rsidR="00665E29" w:rsidRPr="007F0E63">
        <w:t>.</w:t>
      </w:r>
      <w:r w:rsidR="00C4168A" w:rsidRPr="007F0E63">
        <w:t xml:space="preserve"> </w:t>
      </w:r>
      <w:r w:rsidR="00C01CA4" w:rsidRPr="007F0E63">
        <w:t>The lowpass filtered daily means</w:t>
      </w:r>
      <w:r w:rsidR="00A30876" w:rsidRPr="007F0E63">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rsidRPr="007F0E63">
        <w:t>)</w:t>
      </w:r>
      <w:r w:rsidR="00C01CA4" w:rsidRPr="007F0E63">
        <w:t xml:space="preserve"> are used to calculate standardized anomalies (</w:t>
      </w:r>
      <m:oMath>
        <m:sSub>
          <m:sSubPr>
            <m:ctrlPr>
              <w:rPr>
                <w:rFonts w:ascii="Cambria Math" w:hAnsi="Cambria Math"/>
                <w:i/>
              </w:rPr>
            </m:ctrlPr>
          </m:sSubPr>
          <m:e>
            <m:r>
              <w:rPr>
                <w:rFonts w:ascii="Cambria Math" w:hAnsi="Cambria Math"/>
              </w:rPr>
              <m:t>z_norm</m:t>
            </m:r>
          </m:e>
          <m:sub>
            <m:r>
              <w:rPr>
                <w:rFonts w:ascii="Cambria Math" w:hAnsi="Cambria Math"/>
              </w:rPr>
              <m:t>d</m:t>
            </m:r>
          </m:sub>
        </m:sSub>
      </m:oMath>
      <w:r w:rsidR="00C01CA4" w:rsidRPr="007F0E63">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DF0282"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1C8F132D" w:rsidR="00193E17" w:rsidRDefault="00193E17" w:rsidP="00FC1270">
            <w:pPr>
              <w:spacing w:line="240" w:lineRule="auto"/>
              <w:ind w:firstLine="0"/>
              <w:jc w:val="right"/>
            </w:pPr>
            <w:bookmarkStart w:id="30" w:name="_Ref58925067"/>
            <w:r>
              <w:t xml:space="preserve">Eq. </w:t>
            </w:r>
            <w:r>
              <w:fldChar w:fldCharType="begin"/>
            </w:r>
            <w:r>
              <w:instrText>SEQ Equation \* ARABIC</w:instrText>
            </w:r>
            <w:r>
              <w:fldChar w:fldCharType="separate"/>
            </w:r>
            <w:r w:rsidR="00CF7B16">
              <w:rPr>
                <w:noProof/>
              </w:rPr>
              <w:t>2</w:t>
            </w:r>
            <w:r>
              <w:fldChar w:fldCharType="end"/>
            </w:r>
            <w:bookmarkEnd w:id="30"/>
          </w:p>
        </w:tc>
      </w:tr>
    </w:tbl>
    <w:p w14:paraId="516CF400" w14:textId="54B831C6" w:rsidR="005F2E1B" w:rsidRDefault="00FA2B9B" w:rsidP="005F2E1B">
      <w:r>
        <w:br/>
      </w:r>
      <w:r w:rsidR="005F2E1B">
        <w:t xml:space="preserve">where </w:t>
      </w:r>
      <w:proofErr w:type="spellStart"/>
      <w:proofErr w:type="gramStart"/>
      <w:r w:rsidR="005F2E1B">
        <w:t>z</w:t>
      </w:r>
      <w:r w:rsidR="005F2E1B" w:rsidRPr="0F82884D">
        <w:rPr>
          <w:vertAlign w:val="subscript"/>
        </w:rPr>
        <w:t>d,mean</w:t>
      </w:r>
      <w:proofErr w:type="spellEnd"/>
      <w:proofErr w:type="gramEnd"/>
      <w:r w:rsidR="005F2E1B">
        <w:t xml:space="preserve"> are the climatology of the 500 </w:t>
      </w:r>
      <w:proofErr w:type="spellStart"/>
      <w:r w:rsidR="005F2E1B">
        <w:t>hPa</w:t>
      </w:r>
      <w:proofErr w:type="spellEnd"/>
      <w:r w:rsidR="005F2E1B">
        <w:t xml:space="preserve"> geopotential height daily means with a running window of 30 days, and </w:t>
      </w:r>
      <w:proofErr w:type="spellStart"/>
      <w:r w:rsidR="005F2E1B">
        <w:t>z</w:t>
      </w:r>
      <w:r w:rsidR="005F2E1B" w:rsidRPr="0F82884D">
        <w:rPr>
          <w:vertAlign w:val="subscript"/>
        </w:rPr>
        <w:t>d,std</w:t>
      </w:r>
      <w:proofErr w:type="spellEnd"/>
      <w:r w:rsidR="005F2E1B">
        <w:t xml:space="preserve"> are the standard deviations of the 500 </w:t>
      </w:r>
      <w:proofErr w:type="spellStart"/>
      <w:r w:rsidR="005F2E1B">
        <w:t>hPa</w:t>
      </w:r>
      <w:proofErr w:type="spellEnd"/>
      <w:r w:rsidR="005F2E1B">
        <w:t xml:space="preserve">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01B4BB7D"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Our choice to use a 30-day running window for the reference climatology and standard deviation calculations differs from other studies. Often, investigations are made for weather regime</w:t>
      </w:r>
      <w:r w:rsidR="0055078E">
        <w:t>s</w:t>
      </w:r>
      <w:r>
        <w:t xml:space="preserve"> in winter where a correction for the seasonality is not needed. Others are using 90-day averaging periods</w:t>
      </w:r>
      <w:r w:rsidR="0055078E">
        <w:t xml:space="preserve"> </w:t>
      </w:r>
      <w:r w:rsidR="0055078E">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55078E">
        <w:fldChar w:fldCharType="separate"/>
      </w:r>
      <w:r w:rsidR="00D55C61" w:rsidRPr="00D55C61">
        <w:rPr>
          <w:noProof/>
        </w:rPr>
        <w:t>(Grams et al., 2017)</w:t>
      </w:r>
      <w:r w:rsidR="0055078E">
        <w:fldChar w:fldCharType="end"/>
      </w:r>
      <w:r>
        <w:t xml:space="preserve">. Still, since our interest focuses on multiday timescale, this is rather long and increases the probability that the impact of the seasonal cycle signal is relatively high. </w:t>
      </w:r>
    </w:p>
    <w:p w14:paraId="43753EFE" w14:textId="23927C93" w:rsidR="005F2E1B" w:rsidRPr="007F0E63" w:rsidRDefault="005F2E1B" w:rsidP="005F2E1B">
      <w:r w:rsidRPr="007F0E63">
        <w:t>For the weather regime classification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5 and 6),  we use empirical orthogonal function analysis and k-means clustering </w:t>
      </w:r>
      <w:r w:rsidRPr="007F0E63">
        <w:fldChar w:fldCharType="begin" w:fldLock="1"/>
      </w:r>
      <w:r w:rsidR="008D0951">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7F0E63">
        <w:fldChar w:fldCharType="separate"/>
      </w:r>
      <w:r w:rsidR="00D55C61" w:rsidRPr="00D55C61">
        <w:rPr>
          <w:noProof/>
        </w:rPr>
        <w:t>(Cassou, 2008; Michelangeli et al., 1995)</w:t>
      </w:r>
      <w:r w:rsidRPr="007F0E63">
        <w:fldChar w:fldCharType="end"/>
      </w:r>
      <w:r w:rsidRPr="007F0E63">
        <w:t>. An EOF analysis decomposes a dataset into statistically orthogonal modes and corresponding time-series that describe the data's variability. For meteorological datasets, a few modes are often sufficient to explain a large fraction of the data's total variability, which helps</w:t>
      </w:r>
      <w:r w:rsidR="0055078E" w:rsidRPr="007F0E63">
        <w:t xml:space="preserve"> to</w:t>
      </w:r>
      <w:r w:rsidRPr="007F0E63">
        <w:t xml:space="preserve"> assess the key patterns of the variability and further analyse them. We perform the EOF analysis on the standardized anomalies with the </w:t>
      </w:r>
      <w:hyperlink r:id="rId20">
        <w:proofErr w:type="spellStart"/>
        <w:r w:rsidRPr="00EE6110">
          <w:t>eofs</w:t>
        </w:r>
        <w:proofErr w:type="spellEnd"/>
      </w:hyperlink>
      <w:r w:rsidRPr="007F0E63">
        <w:t xml:space="preserve"> python package by </w:t>
      </w:r>
      <w:r w:rsidRPr="007F0E63">
        <w:fldChar w:fldCharType="begin" w:fldLock="1"/>
      </w:r>
      <w:r w:rsidRPr="007F0E63">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Pr="007F0E63">
        <w:fldChar w:fldCharType="separate"/>
      </w:r>
      <w:r w:rsidRPr="007F0E63">
        <w:rPr>
          <w:noProof/>
        </w:rPr>
        <w:t>Dawson (2016)</w:t>
      </w:r>
      <w:r w:rsidRPr="007F0E63">
        <w:fldChar w:fldCharType="end"/>
      </w:r>
      <w:r w:rsidRPr="007F0E63">
        <w:t>. The EOF analysis is performed with the square root of the cosine of latitude as weights to consider the</w:t>
      </w:r>
      <w:r w:rsidR="0055078E" w:rsidRPr="007F0E63">
        <w:t xml:space="preserve"> change in</w:t>
      </w:r>
      <w:r w:rsidRPr="007F0E63">
        <w:t xml:space="preserve"> grid box size with latitude. </w:t>
      </w:r>
    </w:p>
    <w:p w14:paraId="03FE5EF5" w14:textId="48F9D4A5" w:rsidR="005F2E1B" w:rsidRDefault="005F2E1B" w:rsidP="005F2E1B">
      <w:r w:rsidRPr="007F0E63">
        <w:t>The resulting first 16 principal components of our EOF analyses, which explain ~90% of the variance, are used to cluster the data into weather regimes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6). We use the clustering method k-means implemented in the python package </w:t>
      </w:r>
      <w:hyperlink r:id="rId21">
        <w:proofErr w:type="spellStart"/>
        <w:r w:rsidRPr="00EE6110">
          <w:t>sklearn.cluster</w:t>
        </w:r>
        <w:proofErr w:type="spellEnd"/>
      </w:hyperlink>
      <w:r w:rsidRPr="007F0E63">
        <w:t xml:space="preserve"> by </w:t>
      </w:r>
      <w:r w:rsidRPr="007F0E63">
        <w:fldChar w:fldCharType="begin" w:fldLock="1"/>
      </w:r>
      <w:r w:rsidR="008D095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sidRPr="007F0E63">
        <w:fldChar w:fldCharType="separate"/>
      </w:r>
      <w:r w:rsidRPr="007F0E63">
        <w:rPr>
          <w:noProof/>
        </w:rPr>
        <w:t xml:space="preserve">Pedregosa </w:t>
      </w:r>
      <w:r w:rsidRPr="007F0E63">
        <w:rPr>
          <w:i/>
          <w:iCs/>
          <w:noProof/>
        </w:rPr>
        <w:t>et al.</w:t>
      </w:r>
      <w:r w:rsidRPr="007F0E63">
        <w:rPr>
          <w:noProof/>
        </w:rPr>
        <w:t xml:space="preserve"> (2011)</w:t>
      </w:r>
      <w:r w:rsidRPr="007F0E63">
        <w:fldChar w:fldCharType="end"/>
      </w:r>
      <w:r w:rsidRPr="007F0E63">
        <w:t>. Generally, clustering techniques are used to group data with similar characteristics by minimizing the clusters' variance. The difficulty lies in the definition of the number of clusters. For the Euro-Atlantic region, four clusters</w:t>
      </w:r>
      <w:r w:rsidR="0055078E" w:rsidRPr="007F0E63">
        <w:t xml:space="preserve"> commonly</w:t>
      </w:r>
      <w:r w:rsidRPr="007F0E63">
        <w:t xml:space="preserve"> are used to define the weather regimes </w:t>
      </w:r>
      <w:r w:rsidRPr="007F0E63">
        <w:fldChar w:fldCharType="begin" w:fldLock="1"/>
      </w:r>
      <w:r w:rsidR="008D0951">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Pr="007F0E63">
        <w:fldChar w:fldCharType="separate"/>
      </w:r>
      <w:r w:rsidR="00D55C61" w:rsidRPr="00D55C61">
        <w:rPr>
          <w:noProof/>
        </w:rPr>
        <w:t>(Cassou, 2008; Michelangeli et al., 1995; van der Wiel et al., 2019)</w:t>
      </w:r>
      <w:r w:rsidRPr="007F0E63">
        <w:fldChar w:fldCharType="end"/>
      </w:r>
      <w:r w:rsidRPr="007F0E63">
        <w:t>. The four weather regimes received with this approach are the</w:t>
      </w:r>
      <w:r>
        <w:t xml:space="preserve"> negative and positive phase of the North Atlantic Oscillation, the Scandinavia high and the Atlantic ridge. </w:t>
      </w:r>
      <w:r w:rsidR="0055078E">
        <w:t>M</w:t>
      </w:r>
      <w:r>
        <w:t xml:space="preserve">ost of these studies focus only on </w:t>
      </w:r>
      <w:r w:rsidRPr="007F0E63">
        <w:t xml:space="preserve">wintertime weather regime classification. According to </w:t>
      </w:r>
      <w:r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the optimal number of clusters to define weather regime </w:t>
      </w:r>
      <w:r w:rsidR="009A0606" w:rsidRPr="007F0E63">
        <w:t>year-round</w:t>
      </w:r>
      <w:r w:rsidRPr="007F0E63">
        <w:t xml:space="preserve"> is seven. </w:t>
      </w:r>
      <w:r w:rsidR="0055078E" w:rsidRPr="007F0E63">
        <w:t>W</w:t>
      </w:r>
      <w:r w:rsidRPr="007F0E63">
        <w:t xml:space="preserve">e </w:t>
      </w:r>
      <w:r w:rsidR="0055078E" w:rsidRPr="007F0E63">
        <w:t>also use</w:t>
      </w:r>
      <w:r w:rsidRPr="007F0E63">
        <w:t xml:space="preserve"> </w:t>
      </w:r>
      <w:r w:rsidR="009D512E">
        <w:t>seven</w:t>
      </w:r>
      <w:r w:rsidRPr="007F0E63">
        <w:t xml:space="preserve"> clusters which enable direct comparison/combination with the study by </w:t>
      </w:r>
      <w:r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Furthermore, we </w:t>
      </w:r>
      <w:r w:rsidR="0055078E" w:rsidRPr="007F0E63">
        <w:t>exclude</w:t>
      </w:r>
      <w:r w:rsidRPr="007F0E63">
        <w:t xml:space="preserve"> all days where a weather regime does not last at least three days and assign these days to a separate weather regime hereafter called </w:t>
      </w:r>
      <w:r w:rsidR="007D1313" w:rsidRPr="007F0E63">
        <w:t>"</w:t>
      </w:r>
      <w:r w:rsidRPr="007F0E63">
        <w:t>no-regime</w:t>
      </w:r>
      <w:r w:rsidR="007D1313" w:rsidRPr="007F0E63">
        <w:t>"</w:t>
      </w:r>
      <w:r w:rsidRPr="007F0E63">
        <w:t xml:space="preserve">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CF7B16" w:rsidRPr="00CF7B16">
        <w:t>Figure 3</w:t>
      </w:r>
      <w:r w:rsidRPr="007F0E63">
        <w:fldChar w:fldCharType="end"/>
      </w:r>
      <w:r w:rsidRPr="007F0E63">
        <w:t xml:space="preserve">, step 7). This is done by checking the time-series after the clustering and finding all days where a weather regime does not prevail for at least </w:t>
      </w:r>
      <w:r w:rsidR="00084EF3" w:rsidRPr="007F0E63">
        <w:t>three</w:t>
      </w:r>
      <w:r w:rsidRPr="007F0E63">
        <w:t xml:space="preserve"> subsequent days and assign it to </w:t>
      </w:r>
      <w:r w:rsidR="007D1313" w:rsidRPr="007F0E63">
        <w:t>"</w:t>
      </w:r>
      <w:r w:rsidRPr="007F0E63">
        <w:t>no-regime</w:t>
      </w:r>
      <w:r w:rsidR="007D1313" w:rsidRPr="007F0E63">
        <w:t>"</w:t>
      </w:r>
      <w:r w:rsidRPr="007F0E63">
        <w:t>.</w:t>
      </w:r>
      <w:r>
        <w:t xml:space="preserve"> </w:t>
      </w:r>
    </w:p>
    <w:p w14:paraId="508D97D2" w14:textId="7F467368"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 xml:space="preserve">EOF analysis results are used to cluster the data, which allows deriving an assignment for each day of the ERA5 dataset to one of </w:t>
      </w:r>
      <w:r w:rsidR="009D512E">
        <w:t>seven</w:t>
      </w:r>
      <w:r>
        <w:t xml:space="preserve"> weather regimes.</w:t>
      </w:r>
    </w:p>
    <w:p w14:paraId="6BDCCBF6" w14:textId="630643AE" w:rsidR="00DF7C62" w:rsidRDefault="003C233A" w:rsidP="005F2E1B">
      <w:pPr>
        <w:pStyle w:val="berschrift3"/>
      </w:pPr>
      <w:bookmarkStart w:id="31" w:name="_Toc70173004"/>
      <w:r>
        <w:t>Capacity</w:t>
      </w:r>
      <w:r w:rsidR="0080390B">
        <w:t xml:space="preserve"> factors</w:t>
      </w:r>
      <w:r w:rsidR="006D1F95">
        <w:t xml:space="preserve"> and </w:t>
      </w:r>
      <w:r w:rsidR="00B06F67">
        <w:t>PV</w:t>
      </w:r>
      <w:r w:rsidR="006D1F95">
        <w:t xml:space="preserve"> power production variability</w:t>
      </w:r>
      <w:bookmarkEnd w:id="31"/>
    </w:p>
    <w:p w14:paraId="58BDF210" w14:textId="735B26E2" w:rsidR="005F2E1B" w:rsidRDefault="006703FE" w:rsidP="005F2E1B">
      <w:r>
        <w:t xml:space="preserve">As </w:t>
      </w:r>
      <w:r w:rsidR="00084EF3" w:rsidRPr="007F0E63">
        <w:t>the</w:t>
      </w:r>
      <w:r w:rsidRPr="007F0E63">
        <w:t xml:space="preserve"> first step in deriving capacity factors and PV power production variability</w:t>
      </w:r>
      <w:r w:rsidR="005F2E1B" w:rsidRPr="007F0E63">
        <w:t>, the CF dataset is resampled to daily mean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CF7B16" w:rsidRPr="00CF7B16">
        <w:t>Figure 3</w:t>
      </w:r>
      <w:r w:rsidR="005F2E1B" w:rsidRPr="007F0E63">
        <w:fldChar w:fldCharType="end"/>
      </w:r>
      <w:r w:rsidR="005F2E1B" w:rsidRPr="007F0E63">
        <w:t>, step 9). Since the CF</w:t>
      </w:r>
      <w:r w:rsidRPr="007F0E63">
        <w:t>s</w:t>
      </w:r>
      <w:r w:rsidR="005F2E1B" w:rsidRPr="007F0E63">
        <w:t xml:space="preserve"> are highly influenced by the seasonal cycle, they are analysed separately for each season. The season</w:t>
      </w:r>
      <w:r w:rsidRPr="007F0E63">
        <w:t>s</w:t>
      </w:r>
      <w:r w:rsidR="005F2E1B" w:rsidRPr="007F0E63">
        <w:t xml:space="preserve"> </w:t>
      </w:r>
      <w:r w:rsidRPr="007F0E63">
        <w:t>are</w:t>
      </w:r>
      <w:r w:rsidR="005F2E1B" w:rsidRPr="007F0E63">
        <w:t xml:space="preserve"> defined with the months December, January, February (DJF) for winter - March, April, May (MAM) for spring - Ju</w:t>
      </w:r>
      <w:r w:rsidRPr="007F0E63">
        <w:t>ne</w:t>
      </w:r>
      <w:r w:rsidR="005F2E1B" w:rsidRPr="007F0E63">
        <w:t>, Ju</w:t>
      </w:r>
      <w:r w:rsidRPr="007F0E63">
        <w:t>ly</w:t>
      </w:r>
      <w:r w:rsidR="005F2E1B" w:rsidRPr="007F0E63">
        <w:t>, August (JJA) for summer and September, October, November (SON) for autumn. With the weather regime classification, the capacity factor can be linked to the different weather regime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CF7B16" w:rsidRPr="00CF7B16">
        <w:t>Figure 3</w:t>
      </w:r>
      <w:r w:rsidR="005F2E1B" w:rsidRPr="007F0E63">
        <w:fldChar w:fldCharType="end"/>
      </w:r>
      <w:r w:rsidR="005F2E1B" w:rsidRPr="007F0E63">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rsidRPr="007F0E63">
        <w:t>). The difference between these mean capacity factors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rsidRPr="007F0E63">
        <w:t>) determines whether the weather regime exhibits over- or underproduction relative to the mean (</w:t>
      </w:r>
      <w:r w:rsidR="005F2E1B" w:rsidRPr="007F0E63">
        <w:fldChar w:fldCharType="begin"/>
      </w:r>
      <w:r w:rsidR="005F2E1B" w:rsidRPr="007F0E63">
        <w:instrText xml:space="preserve"> REF _Ref58929497 \h </w:instrText>
      </w:r>
      <w:r w:rsidR="007F0E63" w:rsidRPr="007F0E63">
        <w:instrText xml:space="preserve"> \* MERGEFORMAT </w:instrText>
      </w:r>
      <w:r w:rsidR="005F2E1B" w:rsidRPr="007F0E63">
        <w:fldChar w:fldCharType="separate"/>
      </w:r>
      <w:r w:rsidR="00CF7B16" w:rsidRPr="00BD0171">
        <w:t xml:space="preserve">Eq. </w:t>
      </w:r>
      <w:r w:rsidR="00CF7B16">
        <w:rPr>
          <w:noProof/>
        </w:rPr>
        <w:t>3</w:t>
      </w:r>
      <w:r w:rsidR="005F2E1B" w:rsidRPr="007F0E63">
        <w:fldChar w:fldCharType="end"/>
      </w:r>
      <w:r w:rsidR="005F2E1B" w:rsidRPr="007F0E63">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DF0282"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4B8E9F84" w:rsidR="00576C10" w:rsidRPr="00BD0171" w:rsidRDefault="00576C10" w:rsidP="002D036D">
            <w:pPr>
              <w:spacing w:line="240" w:lineRule="auto"/>
              <w:ind w:firstLine="0"/>
              <w:jc w:val="right"/>
            </w:pPr>
            <w:bookmarkStart w:id="32" w:name="_Ref58929497"/>
            <w:r w:rsidRPr="00BD0171">
              <w:t xml:space="preserve">Eq. </w:t>
            </w:r>
            <w:r w:rsidRPr="00BD0171">
              <w:fldChar w:fldCharType="begin"/>
            </w:r>
            <w:r w:rsidRPr="00BD0171">
              <w:instrText>SEQ Equation \* ARABIC</w:instrText>
            </w:r>
            <w:r w:rsidRPr="00BD0171">
              <w:fldChar w:fldCharType="separate"/>
            </w:r>
            <w:r w:rsidR="00CF7B16">
              <w:rPr>
                <w:noProof/>
              </w:rPr>
              <w:t>3</w:t>
            </w:r>
            <w:r w:rsidRPr="00BD0171">
              <w:fldChar w:fldCharType="end"/>
            </w:r>
            <w:bookmarkEnd w:id="32"/>
          </w:p>
        </w:tc>
      </w:tr>
    </w:tbl>
    <w:p w14:paraId="6F680435" w14:textId="77777777" w:rsidR="005F2E1B" w:rsidRDefault="005F2E1B" w:rsidP="005F2E1B">
      <w:pPr>
        <w:ind w:firstLine="0"/>
      </w:pPr>
    </w:p>
    <w:p w14:paraId="53BD190F" w14:textId="4337CF35" w:rsidR="00DA3E2F" w:rsidRDefault="00DA3E2F" w:rsidP="005F2E1B">
      <w:pPr>
        <w:ind w:firstLine="340"/>
      </w:pPr>
      <w:r>
        <w:t xml:space="preserve">Multiplication of capacity factors with installed capacities yields power output (Eq. 1). </w:t>
      </w:r>
      <w:r w:rsidRPr="00AF40B3">
        <w:t xml:space="preserve">This can be used </w:t>
      </w:r>
      <w:r w:rsidRPr="007F0E63">
        <w:t xml:space="preserve">to expand </w:t>
      </w:r>
      <w:r w:rsidR="00AF40B3" w:rsidRPr="007F0E63">
        <w:fldChar w:fldCharType="begin"/>
      </w:r>
      <w:r w:rsidR="00AF40B3" w:rsidRPr="007F0E63">
        <w:instrText xml:space="preserve"> REF _Ref58929497 \h </w:instrText>
      </w:r>
      <w:r w:rsidR="007F0E63" w:rsidRPr="007F0E63">
        <w:instrText xml:space="preserve"> \* MERGEFORMAT </w:instrText>
      </w:r>
      <w:r w:rsidR="00AF40B3" w:rsidRPr="007F0E63">
        <w:fldChar w:fldCharType="separate"/>
      </w:r>
      <w:r w:rsidR="00CF7B16" w:rsidRPr="00BD0171">
        <w:t xml:space="preserve">Eq. </w:t>
      </w:r>
      <w:r w:rsidR="00CF7B16">
        <w:rPr>
          <w:noProof/>
        </w:rPr>
        <w:t>3</w:t>
      </w:r>
      <w:r w:rsidR="00AF40B3" w:rsidRPr="007F0E63">
        <w:fldChar w:fldCharType="end"/>
      </w:r>
      <w:r w:rsidR="004473B5" w:rsidRPr="007F0E63">
        <w:t>,</w:t>
      </w:r>
      <w:r w:rsidRPr="007F0E63">
        <w:t xml:space="preserve"> which gives the total deviation of </w:t>
      </w:r>
      <w:r w:rsidR="00525AF8" w:rsidRPr="007F0E63">
        <w:t>PV power production</w:t>
      </w:r>
      <w:r w:rsidRPr="007F0E63">
        <w:t xml:space="preserve"> of Europe per weather regime and season</w:t>
      </w:r>
      <w:r w:rsidR="004473B5" w:rsidRPr="007F0E63">
        <w:t xml:space="preserve"> (</w:t>
      </w:r>
      <w:r w:rsidR="004473B5" w:rsidRPr="007F0E63">
        <w:fldChar w:fldCharType="begin"/>
      </w:r>
      <w:r w:rsidR="004473B5" w:rsidRPr="007F0E63">
        <w:instrText xml:space="preserve"> REF _Ref68253334 \h </w:instrText>
      </w:r>
      <w:r w:rsidR="007F0E63" w:rsidRPr="007F0E63">
        <w:instrText xml:space="preserve"> \* MERGEFORMAT </w:instrText>
      </w:r>
      <w:r w:rsidR="004473B5" w:rsidRPr="007F0E63">
        <w:fldChar w:fldCharType="separate"/>
      </w:r>
      <w:r w:rsidR="00CF7B16" w:rsidRPr="00CF7B16">
        <w:t>Figure 3</w:t>
      </w:r>
      <w:r w:rsidR="004473B5" w:rsidRPr="007F0E63">
        <w:fldChar w:fldCharType="end"/>
      </w:r>
      <w:r w:rsidR="004473B5" w:rsidRPr="007F0E63">
        <w:t>, step 11)</w:t>
      </w:r>
      <w:r w:rsidRPr="007F0E63">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DF0282"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5F50E382" w:rsidR="00EF57C1" w:rsidRDefault="00EF57C1" w:rsidP="002D036D">
            <w:pPr>
              <w:spacing w:line="240" w:lineRule="auto"/>
              <w:ind w:firstLine="0"/>
              <w:jc w:val="right"/>
            </w:pPr>
            <w:bookmarkStart w:id="33" w:name="_Ref61345199"/>
            <w:r>
              <w:t xml:space="preserve">Eq. </w:t>
            </w:r>
            <w:r>
              <w:fldChar w:fldCharType="begin"/>
            </w:r>
            <w:r>
              <w:instrText>SEQ Equation \* ARABIC</w:instrText>
            </w:r>
            <w:r>
              <w:fldChar w:fldCharType="separate"/>
            </w:r>
            <w:r w:rsidR="00CF7B16">
              <w:rPr>
                <w:noProof/>
              </w:rPr>
              <w:t>4</w:t>
            </w:r>
            <w:r>
              <w:fldChar w:fldCharType="end"/>
            </w:r>
            <w:bookmarkEnd w:id="33"/>
          </w:p>
        </w:tc>
      </w:tr>
    </w:tbl>
    <w:p w14:paraId="495EAB8D" w14:textId="054C15C8"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w:t>
      </w:r>
      <w:r w:rsidR="009D512E">
        <w:t xml:space="preserve">PV </w:t>
      </w:r>
      <w:r w:rsidR="00A97F0B">
        <w:t>capacity per country [W]</w:t>
      </w:r>
      <w:r w:rsidR="005F2E1B">
        <w:t>.</w:t>
      </w:r>
    </w:p>
    <w:p w14:paraId="54759FEE" w14:textId="125B1530" w:rsidR="001D2563" w:rsidRDefault="005F2E1B" w:rsidP="00576C10">
      <w:r>
        <w:fldChar w:fldCharType="begin"/>
      </w:r>
      <w:r>
        <w:instrText xml:space="preserve"> REF _Ref61345199 \h </w:instrText>
      </w:r>
      <w:r>
        <w:fldChar w:fldCharType="separate"/>
      </w:r>
      <w:r w:rsidR="00CF7B16">
        <w:t xml:space="preserve">Eq. </w:t>
      </w:r>
      <w:r w:rsidR="00CF7B16">
        <w:rPr>
          <w:noProof/>
        </w:rPr>
        <w:t>4</w:t>
      </w:r>
      <w:r>
        <w:fldChar w:fldCharType="end"/>
      </w:r>
      <w:r>
        <w:t xml:space="preserve"> is used as an expression for the variability and the basis to achieve the objective of reducing PV power production variability as outlined in the introduction of this study. To illustrate the </w:t>
      </w:r>
      <w:r w:rsidR="00084EF3">
        <w:t>meaning of the equations</w:t>
      </w:r>
      <w:r>
        <w:t>,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CF7B16">
        <w:t xml:space="preserve">Eq. </w:t>
      </w:r>
      <w:r w:rsidR="00CF7B16">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w:t>
      </w:r>
      <w:r w:rsidR="0055078E">
        <w:t>zero</w:t>
      </w:r>
      <w:r w:rsidR="0037033B">
        <w:t xml:space="preserve">, which massively reduces the challenge to </w:t>
      </w:r>
      <w:r w:rsidR="00CB0F1D">
        <w:t xml:space="preserve">consider the PV power production for power grid balancing purposes. </w:t>
      </w:r>
    </w:p>
    <w:p w14:paraId="7DBE6942" w14:textId="3AC75A75"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CF7B16">
        <w:t xml:space="preserve">Eq. </w:t>
      </w:r>
      <w:r w:rsidR="00CF7B16">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w:t>
      </w:r>
      <w:r w:rsidR="0055078E">
        <w:t>resulting from the transition from one weather regime to another</w:t>
      </w:r>
      <w:r w:rsidR="00096AE6">
        <w:t xml:space="preserve">,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019B6566" w:rsidR="00096AE6" w:rsidRPr="002059EA" w:rsidRDefault="00096AE6" w:rsidP="002059EA">
            <w:pPr>
              <w:spacing w:line="240" w:lineRule="auto"/>
              <w:ind w:firstLine="0"/>
              <w:jc w:val="right"/>
            </w:pPr>
            <w:bookmarkStart w:id="34" w:name="_Ref67382116"/>
            <w:r w:rsidRPr="002059EA">
              <w:t xml:space="preserve">Eq. </w:t>
            </w:r>
            <w:r w:rsidRPr="002059EA">
              <w:fldChar w:fldCharType="begin"/>
            </w:r>
            <w:r w:rsidRPr="002059EA">
              <w:instrText>SEQ Equation \* ARABIC</w:instrText>
            </w:r>
            <w:r w:rsidRPr="002059EA">
              <w:fldChar w:fldCharType="separate"/>
            </w:r>
            <w:r w:rsidR="00CF7B16">
              <w:rPr>
                <w:noProof/>
              </w:rPr>
              <w:t>5</w:t>
            </w:r>
            <w:r w:rsidRPr="002059EA">
              <w:fldChar w:fldCharType="end"/>
            </w:r>
            <w:bookmarkEnd w:id="34"/>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ean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egime i to j. We calculate the frequency by dividing the number of transitions from weather regime </w:t>
      </w:r>
      <w:proofErr w:type="spellStart"/>
      <w:r w:rsidR="005F2E1B">
        <w:t>i</w:t>
      </w:r>
      <w:proofErr w:type="spellEnd"/>
      <w:r w:rsidR="005F2E1B">
        <w:t xml:space="preserve"> to j per season and the total number of transitions per season.</w:t>
      </w:r>
    </w:p>
    <w:p w14:paraId="0915708E" w14:textId="25668DB7" w:rsidR="00916467" w:rsidRDefault="00E71B47" w:rsidP="00576C10">
      <w:r>
        <w:t xml:space="preserve">The maximum PV power production variability is defined as the difference </w:t>
      </w:r>
      <w:r w:rsidR="0055078E">
        <w:t>between</w:t>
      </w:r>
      <w:r>
        <w:t xml:space="preserve">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494344D" w:rsidR="00916467" w:rsidRDefault="00916467" w:rsidP="002059EA">
            <w:pPr>
              <w:spacing w:line="240" w:lineRule="auto"/>
              <w:ind w:firstLine="0"/>
              <w:jc w:val="right"/>
            </w:pPr>
            <w:bookmarkStart w:id="35" w:name="_Ref67382118"/>
            <w:r>
              <w:t xml:space="preserve">Eq. </w:t>
            </w:r>
            <w:r>
              <w:fldChar w:fldCharType="begin"/>
            </w:r>
            <w:r>
              <w:instrText>SEQ Equation \* ARABIC</w:instrText>
            </w:r>
            <w:r>
              <w:fldChar w:fldCharType="separate"/>
            </w:r>
            <w:r w:rsidR="00CF7B16">
              <w:rPr>
                <w:noProof/>
              </w:rPr>
              <w:t>6</w:t>
            </w:r>
            <w:r>
              <w:fldChar w:fldCharType="end"/>
            </w:r>
            <w:bookmarkEnd w:id="35"/>
          </w:p>
        </w:tc>
      </w:tr>
    </w:tbl>
    <w:p w14:paraId="65D535A8" w14:textId="1438483D" w:rsidR="00E71B47" w:rsidRDefault="00E71B47" w:rsidP="00576C10"/>
    <w:p w14:paraId="54F71DF0" w14:textId="4E3A36A1"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CF7B16" w:rsidRPr="002059EA">
        <w:t xml:space="preserve">Eq. </w:t>
      </w:r>
      <w:r w:rsidR="00CF7B16">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CF7B16">
        <w:t xml:space="preserve">Eq. </w:t>
      </w:r>
      <w:r w:rsidR="00CF7B16">
        <w:rPr>
          <w:noProof/>
        </w:rPr>
        <w:t>6</w:t>
      </w:r>
      <w:r w:rsidR="004352BC">
        <w:fldChar w:fldCharType="end"/>
      </w:r>
      <w:r>
        <w:t xml:space="preserve"> over the whole season. </w:t>
      </w:r>
    </w:p>
    <w:p w14:paraId="6C01B7EC" w14:textId="4A78B963" w:rsidR="00347B79" w:rsidRDefault="00236C9B" w:rsidP="00295A65">
      <w:pPr>
        <w:pStyle w:val="berschrift3"/>
      </w:pPr>
      <w:bookmarkStart w:id="36" w:name="_Ref61349857"/>
      <w:bookmarkStart w:id="37" w:name="_Toc70173005"/>
      <w:r>
        <w:t xml:space="preserve">Variability reduction with </w:t>
      </w:r>
      <w:r w:rsidR="00C12B18">
        <w:t xml:space="preserve">optimized </w:t>
      </w:r>
      <w:r w:rsidR="00524633">
        <w:t>installed PV capacity</w:t>
      </w:r>
      <w:r w:rsidR="00295A65">
        <w:t xml:space="preserve"> distribution</w:t>
      </w:r>
      <w:bookmarkEnd w:id="36"/>
      <w:bookmarkEnd w:id="37"/>
    </w:p>
    <w:p w14:paraId="695171DE" w14:textId="4C7C9C4A" w:rsidR="00335429" w:rsidRDefault="005F2E1B" w:rsidP="00295A65">
      <w:r>
        <w:t xml:space="preserve">To determine an IC distribution </w:t>
      </w:r>
      <w:r w:rsidR="0055078E">
        <w:t>aiming to reduce</w:t>
      </w:r>
      <w:r>
        <w:t xml:space="preserve"> the PV power generation variability, we use </w:t>
      </w:r>
      <w:r>
        <w:fldChar w:fldCharType="begin"/>
      </w:r>
      <w:r>
        <w:instrText xml:space="preserve"> REF _Ref61345199 \h </w:instrText>
      </w:r>
      <w:r>
        <w:fldChar w:fldCharType="separate"/>
      </w:r>
      <w:r w:rsidR="00CF7B16">
        <w:t xml:space="preserve">Eq. </w:t>
      </w:r>
      <w:r w:rsidR="00CF7B16">
        <w:rPr>
          <w:noProof/>
        </w:rPr>
        <w:t>4</w:t>
      </w:r>
      <w:r>
        <w:fldChar w:fldCharType="end"/>
      </w:r>
      <w:r>
        <w:t xml:space="preserve"> for </w:t>
      </w:r>
      <w:r w:rsidRPr="007F0E63">
        <w:t xml:space="preserve">every country, </w:t>
      </w:r>
      <w:r w:rsidR="00591F5E" w:rsidRPr="007F0E63">
        <w:t>season,</w:t>
      </w:r>
      <w:r w:rsidRPr="007F0E63">
        <w:t xml:space="preserve"> and weather regime in a linear least-square problem with an upper and lower bound on the variables </w:t>
      </w:r>
      <w:r w:rsidR="00524633" w:rsidRPr="007F0E63">
        <w:t>(</w:t>
      </w:r>
      <w:r w:rsidR="00524633" w:rsidRPr="007F0E63">
        <w:fldChar w:fldCharType="begin"/>
      </w:r>
      <w:r w:rsidR="00524633" w:rsidRPr="007F0E63">
        <w:instrText xml:space="preserve"> REF _Ref68253334 \h </w:instrText>
      </w:r>
      <w:r w:rsidR="007F0E63" w:rsidRPr="007F0E63">
        <w:instrText xml:space="preserve"> \* MERGEFORMAT </w:instrText>
      </w:r>
      <w:r w:rsidR="00524633" w:rsidRPr="007F0E63">
        <w:fldChar w:fldCharType="separate"/>
      </w:r>
      <w:r w:rsidR="00CF7B16" w:rsidRPr="00CF7B16">
        <w:t>Figure 3</w:t>
      </w:r>
      <w:r w:rsidR="00524633" w:rsidRPr="007F0E63">
        <w:fldChar w:fldCharType="end"/>
      </w:r>
      <w:r w:rsidR="00524633" w:rsidRPr="007F0E63">
        <w:t>, step 12)</w:t>
      </w:r>
      <w:r w:rsidR="00335429" w:rsidRPr="007F0E63">
        <w:t>. This is done</w:t>
      </w:r>
      <w:r w:rsidR="00335429">
        <w:t xml:space="preserve"> with the </w:t>
      </w:r>
      <w:hyperlink r:id="rId22" w:history="1">
        <w:proofErr w:type="spellStart"/>
        <w:r w:rsidR="00335429" w:rsidRPr="00EE6110">
          <w:t>scipy.optimize.lsq_linear</w:t>
        </w:r>
        <w:proofErr w:type="spellEnd"/>
      </w:hyperlink>
      <w:r w:rsidR="00335429">
        <w:t xml:space="preserve"> python</w:t>
      </w:r>
      <w:r w:rsidR="0006209D">
        <w:t xml:space="preserve"> package</w:t>
      </w:r>
      <w:r w:rsidR="002F7BE6">
        <w:t xml:space="preserve"> </w:t>
      </w:r>
      <w:r w:rsidR="002F7BE6">
        <w:fldChar w:fldCharType="begin" w:fldLock="1"/>
      </w:r>
      <w:r w:rsidR="008D0951">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D55C61" w:rsidRPr="00D55C61">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3F3C933B"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CF7B16">
              <w:rPr>
                <w:noProof/>
              </w:rPr>
              <w:t>7</w:t>
            </w:r>
            <w:r>
              <w:fldChar w:fldCharType="end"/>
            </w:r>
          </w:p>
        </w:tc>
      </w:tr>
    </w:tbl>
    <w:p w14:paraId="5BEF327E" w14:textId="39D9B633"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w:t>
      </w:r>
      <w:r w:rsidR="00084EF3">
        <w:t>,</w:t>
      </w:r>
      <w:r w:rsidR="00E87FED">
        <w:t xml:space="preserve"> and </w:t>
      </w:r>
      <w:proofErr w:type="spellStart"/>
      <w:r w:rsidR="00E87FED">
        <w:t>ub</w:t>
      </w:r>
      <w:proofErr w:type="spellEnd"/>
      <w:r w:rsidR="00E87FED">
        <w:t xml:space="preserve"> is the upper bound </w:t>
      </w:r>
      <w:r w:rsidR="00352A17">
        <w:t>o</w:t>
      </w:r>
      <w:r w:rsidR="00E87FED">
        <w:t xml:space="preserve">f the solution x. </w:t>
      </w:r>
    </w:p>
    <w:p w14:paraId="5E0B60DB" w14:textId="53DA0F79"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CF7B16" w:rsidRPr="00BD0171">
        <w:t xml:space="preserve">Eq. </w:t>
      </w:r>
      <w:r w:rsidR="00CF7B16">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1D234C0A" w:rsidR="001176AF" w:rsidRDefault="001176AF" w:rsidP="002D036D">
            <w:pPr>
              <w:spacing w:line="240" w:lineRule="auto"/>
              <w:ind w:firstLine="0"/>
              <w:jc w:val="right"/>
            </w:pPr>
            <w:bookmarkStart w:id="38" w:name="_Ref61350223"/>
            <w:r>
              <w:t xml:space="preserve">Eq. </w:t>
            </w:r>
            <w:r>
              <w:fldChar w:fldCharType="begin"/>
            </w:r>
            <w:r>
              <w:instrText>SEQ Equation \* ARABIC</w:instrText>
            </w:r>
            <w:r>
              <w:fldChar w:fldCharType="separate"/>
            </w:r>
            <w:r w:rsidR="00CF7B16">
              <w:rPr>
                <w:noProof/>
              </w:rPr>
              <w:t>8</w:t>
            </w:r>
            <w:r>
              <w:fldChar w:fldCharType="end"/>
            </w:r>
            <w:bookmarkEnd w:id="38"/>
          </w:p>
        </w:tc>
      </w:tr>
    </w:tbl>
    <w:p w14:paraId="5FBA01CF" w14:textId="7B28CAD1"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w:t>
      </w:r>
      <w:r w:rsidR="00C83876" w:rsidRPr="004D67E7">
        <w:rPr>
          <w:iCs/>
        </w:rPr>
        <w:t>capacity factor</w:t>
      </w:r>
      <w:r w:rsidR="008D30DB" w:rsidRPr="004D67E7">
        <w:rPr>
          <w:iCs/>
        </w:rPr>
        <w:t xml:space="preserve"> anomaly</w:t>
      </w:r>
      <w:r w:rsidR="00C83876" w:rsidRPr="004D67E7">
        <w:rPr>
          <w:iCs/>
        </w:rPr>
        <w:t xml:space="preserve"> </w:t>
      </w:r>
      <w:r w:rsidR="003B2FBA" w:rsidRPr="004D67E7">
        <w:rPr>
          <w:iCs/>
        </w:rPr>
        <w:t>of</w:t>
      </w:r>
      <w:r w:rsidR="00C83876" w:rsidRPr="004D67E7">
        <w:rPr>
          <w:iCs/>
        </w:rPr>
        <w:t xml:space="preserve"> weather regime </w:t>
      </w:r>
      <w:r w:rsidR="008D30DB" w:rsidRPr="004D67E7">
        <w:rPr>
          <w:iCs/>
        </w:rPr>
        <w:t>0</w:t>
      </w:r>
      <w:r w:rsidR="004123A0" w:rsidRPr="004D67E7">
        <w:rPr>
          <w:iCs/>
        </w:rPr>
        <w:t>,</w:t>
      </w:r>
      <w:r w:rsidR="00C83876" w:rsidRPr="004D67E7">
        <w:rPr>
          <w:iCs/>
        </w:rPr>
        <w:t xml:space="preserve"> </w:t>
      </w:r>
      <w:r w:rsidR="00E371C9" w:rsidRPr="004D67E7">
        <w:rPr>
          <w:iCs/>
        </w:rPr>
        <w:t>in Albania</w:t>
      </w:r>
      <w:r w:rsidR="00DF1FD0" w:rsidRPr="004D67E7">
        <w:rPr>
          <w:iCs/>
        </w:rPr>
        <w:t xml:space="preserve"> in</w:t>
      </w:r>
      <w:r w:rsidR="00E371C9" w:rsidRPr="004D67E7">
        <w:rPr>
          <w:iCs/>
        </w:rPr>
        <w:t xml:space="preserve"> winter. </w:t>
      </w:r>
      <w:r w:rsidR="00DF1FD0" w:rsidRPr="004D67E7">
        <w:rPr>
          <w:iCs/>
        </w:rPr>
        <w:t>The columns of A are associated with the 36 different countries considered (</w:t>
      </w:r>
      <w:r w:rsidR="00DF1FD0" w:rsidRPr="004D67E7">
        <w:rPr>
          <w:iCs/>
        </w:rPr>
        <w:fldChar w:fldCharType="begin"/>
      </w:r>
      <w:r w:rsidR="00DF1FD0" w:rsidRPr="004D67E7">
        <w:rPr>
          <w:iCs/>
        </w:rPr>
        <w:instrText xml:space="preserve"> REF _Ref67223998 \h </w:instrText>
      </w:r>
      <w:r w:rsidR="004D67E7" w:rsidRPr="004D67E7">
        <w:rPr>
          <w:iCs/>
        </w:rPr>
        <w:instrText xml:space="preserve"> \* MERGEFORMAT </w:instrText>
      </w:r>
      <w:r w:rsidR="00DF1FD0" w:rsidRPr="004D67E7">
        <w:rPr>
          <w:iCs/>
        </w:rPr>
      </w:r>
      <w:r w:rsidR="00DF1FD0" w:rsidRPr="004D67E7">
        <w:rPr>
          <w:iCs/>
        </w:rPr>
        <w:fldChar w:fldCharType="separate"/>
      </w:r>
      <w:r w:rsidR="00CF7B16" w:rsidRPr="00CF7B16">
        <w:t xml:space="preserve">Table </w:t>
      </w:r>
      <w:r w:rsidR="00CF7B16" w:rsidRPr="00CF7B16">
        <w:rPr>
          <w:noProof/>
        </w:rPr>
        <w:t>2</w:t>
      </w:r>
      <w:r w:rsidR="00DF1FD0" w:rsidRPr="004D67E7">
        <w:rPr>
          <w:iCs/>
        </w:rPr>
        <w:fldChar w:fldCharType="end"/>
      </w:r>
      <w:r w:rsidR="00DF1FD0" w:rsidRPr="004D67E7">
        <w:rPr>
          <w:iCs/>
        </w:rPr>
        <w:t xml:space="preserve">), whereas the </w:t>
      </w:r>
      <w:r w:rsidR="00084EF3" w:rsidRPr="004D67E7">
        <w:rPr>
          <w:iCs/>
        </w:rPr>
        <w:t>eight</w:t>
      </w:r>
      <w:r w:rsidR="00DF1FD0" w:rsidRPr="004D67E7">
        <w:rPr>
          <w:iCs/>
        </w:rPr>
        <w:t xml:space="preserve"> weather regimes and </w:t>
      </w:r>
      <w:r w:rsidR="00084EF3" w:rsidRPr="004D67E7">
        <w:rPr>
          <w:iCs/>
        </w:rPr>
        <w:t>four</w:t>
      </w:r>
      <w:r w:rsidR="00DF1FD0" w:rsidRPr="004D67E7">
        <w:rPr>
          <w:iCs/>
        </w:rPr>
        <w:t xml:space="preserve"> seasons translate into the 32 rows of A.</w:t>
      </w:r>
      <w:r w:rsidR="00DF1FD0">
        <w:rPr>
          <w:iCs/>
        </w:rPr>
        <w:t xml:space="preserve"> </w:t>
      </w:r>
    </w:p>
    <w:p w14:paraId="18032530" w14:textId="60ADD999"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w:t>
      </w:r>
      <w:r w:rsidR="00D67490">
        <w:t>reducing</w:t>
      </w:r>
      <w:r w:rsidR="003B2FBA">
        <w:t xml:space="preserve">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DF0282"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5E2BBAFB" w:rsidR="001176AF" w:rsidRDefault="001176AF" w:rsidP="002D036D">
            <w:pPr>
              <w:spacing w:line="240" w:lineRule="auto"/>
              <w:ind w:firstLine="0"/>
              <w:jc w:val="right"/>
            </w:pPr>
            <w:bookmarkStart w:id="39" w:name="_Ref62376739"/>
            <w:r>
              <w:t xml:space="preserve">Eq. </w:t>
            </w:r>
            <w:r>
              <w:fldChar w:fldCharType="begin"/>
            </w:r>
            <w:r>
              <w:instrText>SEQ Equation \* ARABIC</w:instrText>
            </w:r>
            <w:r>
              <w:fldChar w:fldCharType="separate"/>
            </w:r>
            <w:r w:rsidR="00CF7B16">
              <w:rPr>
                <w:noProof/>
              </w:rPr>
              <w:t>9</w:t>
            </w:r>
            <w:r>
              <w:fldChar w:fldCharType="end"/>
            </w:r>
            <w:bookmarkEnd w:id="39"/>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DF0282"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73A66F1B"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CF7B16">
              <w:rPr>
                <w:noProof/>
              </w:rPr>
              <w:t>10</w:t>
            </w:r>
            <w:r>
              <w:fldChar w:fldCharType="end"/>
            </w:r>
          </w:p>
        </w:tc>
      </w:tr>
    </w:tbl>
    <w:p w14:paraId="69A496C0" w14:textId="77777777" w:rsidR="00FA2B9B" w:rsidRDefault="00FA2B9B" w:rsidP="00295A65"/>
    <w:p w14:paraId="14213A2A" w14:textId="4CC3896A"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8D0951">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D55C61" w:rsidRPr="00D55C61">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0" w:name="_Toc70173006"/>
      <w:r>
        <w:t>Scenarios</w:t>
      </w:r>
      <w:bookmarkEnd w:id="40"/>
    </w:p>
    <w:p w14:paraId="5B9CE1AD" w14:textId="51BCA48E"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15D3F3BC" w14:textId="76B58AD5" w:rsidR="004A388E" w:rsidRDefault="004A388E" w:rsidP="004A388E">
      <w:pPr>
        <w:pStyle w:val="Beschriftung"/>
        <w:keepNext/>
      </w:pPr>
      <w:bookmarkStart w:id="41" w:name="_Ref70060806"/>
      <w:r w:rsidRPr="00EF18A9">
        <w:rPr>
          <w:b/>
          <w:bCs/>
        </w:rPr>
        <w:t xml:space="preserve">Table </w:t>
      </w:r>
      <w:r w:rsidRPr="00EF18A9">
        <w:rPr>
          <w:b/>
          <w:bCs/>
        </w:rPr>
        <w:fldChar w:fldCharType="begin"/>
      </w:r>
      <w:r w:rsidRPr="00EF18A9">
        <w:rPr>
          <w:b/>
          <w:bCs/>
        </w:rPr>
        <w:instrText xml:space="preserve"> SEQ Table \* ARABIC </w:instrText>
      </w:r>
      <w:r w:rsidRPr="00EF18A9">
        <w:rPr>
          <w:b/>
          <w:bCs/>
        </w:rPr>
        <w:fldChar w:fldCharType="separate"/>
      </w:r>
      <w:r w:rsidR="00CF7B16">
        <w:rPr>
          <w:b/>
          <w:bCs/>
          <w:noProof/>
        </w:rPr>
        <w:t>3</w:t>
      </w:r>
      <w:r w:rsidRPr="00EF18A9">
        <w:rPr>
          <w:b/>
          <w:bCs/>
        </w:rPr>
        <w:fldChar w:fldCharType="end"/>
      </w:r>
      <w:bookmarkEnd w:id="41"/>
      <w:r w:rsidRPr="00EF18A9">
        <w:rPr>
          <w:b/>
          <w:bCs/>
        </w:rPr>
        <w:t>:</w:t>
      </w:r>
      <w:r>
        <w:t xml:space="preserve"> </w:t>
      </w:r>
      <w:r w:rsidRPr="00AD133E">
        <w:t>Overview of the four scenarios to analyse the reduction potential of PV power production variability</w:t>
      </w:r>
      <w:r>
        <w:t>.</w:t>
      </w:r>
    </w:p>
    <w:tbl>
      <w:tblPr>
        <w:tblStyle w:val="Gitternetztabelle5dunkelAkzent3"/>
        <w:tblW w:w="0" w:type="auto"/>
        <w:tblLook w:val="04A0" w:firstRow="1" w:lastRow="0" w:firstColumn="1" w:lastColumn="0" w:noHBand="0" w:noVBand="1"/>
      </w:tblPr>
      <w:tblGrid>
        <w:gridCol w:w="1271"/>
        <w:gridCol w:w="8125"/>
      </w:tblGrid>
      <w:tr w:rsidR="004A388E" w14:paraId="61DFEA78" w14:textId="77777777" w:rsidTr="009D512E">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271" w:type="dxa"/>
            <w:tcBorders>
              <w:right w:val="single" w:sz="4" w:space="0" w:color="FFFFFF" w:themeColor="background1"/>
            </w:tcBorders>
            <w:vAlign w:val="center"/>
          </w:tcPr>
          <w:p w14:paraId="45411C8F" w14:textId="0EA1CB31" w:rsidR="004A388E" w:rsidRPr="004A388E" w:rsidRDefault="004A388E" w:rsidP="009D512E">
            <w:pPr>
              <w:spacing w:line="240" w:lineRule="auto"/>
              <w:ind w:firstLine="0"/>
              <w:jc w:val="left"/>
              <w:rPr>
                <w:color w:val="212529"/>
                <w:lang w:eastAsia="de-CH"/>
              </w:rPr>
            </w:pPr>
            <w:r>
              <w:rPr>
                <w:color w:val="212529"/>
                <w:lang w:eastAsia="de-CH"/>
              </w:rPr>
              <w:t>Scenario</w:t>
            </w:r>
          </w:p>
        </w:tc>
        <w:tc>
          <w:tcPr>
            <w:tcW w:w="8125" w:type="dxa"/>
            <w:tcBorders>
              <w:left w:val="single" w:sz="4" w:space="0" w:color="FFFFFF" w:themeColor="background1"/>
            </w:tcBorders>
            <w:vAlign w:val="center"/>
          </w:tcPr>
          <w:p w14:paraId="6DF16C98" w14:textId="73D07603" w:rsidR="004A388E" w:rsidRPr="004A388E" w:rsidRDefault="004A388E" w:rsidP="009D512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4A388E" w14:paraId="36862CF8"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632E31F" w14:textId="06CC9795" w:rsidR="004A388E" w:rsidRPr="004A388E" w:rsidRDefault="004A388E" w:rsidP="004A388E">
            <w:pPr>
              <w:spacing w:line="240" w:lineRule="auto"/>
              <w:ind w:firstLine="0"/>
              <w:jc w:val="left"/>
              <w:rPr>
                <w:color w:val="212529"/>
                <w:lang w:eastAsia="de-CH"/>
              </w:rPr>
            </w:pPr>
            <w:r>
              <w:rPr>
                <w:color w:val="212529"/>
                <w:lang w:eastAsia="de-CH"/>
              </w:rPr>
              <w:t>S1</w:t>
            </w:r>
          </w:p>
        </w:tc>
        <w:tc>
          <w:tcPr>
            <w:tcW w:w="8125" w:type="dxa"/>
            <w:vAlign w:val="center"/>
          </w:tcPr>
          <w:p w14:paraId="493FFAD2" w14:textId="7FF534BE"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0B65B02D"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4780866" w14:textId="71DFD20B" w:rsidR="004A388E" w:rsidRPr="004A388E" w:rsidRDefault="004A388E" w:rsidP="004A388E">
            <w:pPr>
              <w:spacing w:line="240" w:lineRule="auto"/>
              <w:ind w:firstLine="0"/>
              <w:jc w:val="left"/>
              <w:rPr>
                <w:color w:val="212529"/>
                <w:lang w:eastAsia="de-CH"/>
              </w:rPr>
            </w:pPr>
            <w:r>
              <w:rPr>
                <w:color w:val="212529"/>
                <w:lang w:eastAsia="de-CH"/>
              </w:rPr>
              <w:t>S2</w:t>
            </w:r>
          </w:p>
        </w:tc>
        <w:tc>
          <w:tcPr>
            <w:tcW w:w="8125" w:type="dxa"/>
            <w:vAlign w:val="center"/>
          </w:tcPr>
          <w:p w14:paraId="1BE716E2" w14:textId="7CF55282"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48FCF1B2"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245A2E" w14:textId="3289E290" w:rsidR="004A388E" w:rsidRPr="004A388E" w:rsidRDefault="004A388E" w:rsidP="004A388E">
            <w:pPr>
              <w:spacing w:line="240" w:lineRule="auto"/>
              <w:ind w:firstLine="0"/>
              <w:jc w:val="left"/>
              <w:rPr>
                <w:color w:val="212529"/>
                <w:lang w:eastAsia="de-CH"/>
              </w:rPr>
            </w:pPr>
            <w:r>
              <w:rPr>
                <w:color w:val="212529"/>
                <w:lang w:eastAsia="de-CH"/>
              </w:rPr>
              <w:t>S3</w:t>
            </w:r>
          </w:p>
        </w:tc>
        <w:tc>
          <w:tcPr>
            <w:tcW w:w="8125" w:type="dxa"/>
            <w:vAlign w:val="center"/>
          </w:tcPr>
          <w:p w14:paraId="28A47A84" w14:textId="6A6B3E3C"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4A388E" w14:paraId="798CD0E2"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AD1080A" w14:textId="6EC57DCF" w:rsidR="004A388E" w:rsidRPr="004A388E" w:rsidRDefault="004A388E" w:rsidP="004A388E">
            <w:pPr>
              <w:spacing w:line="240" w:lineRule="auto"/>
              <w:ind w:firstLine="0"/>
              <w:jc w:val="left"/>
              <w:rPr>
                <w:color w:val="212529"/>
                <w:lang w:eastAsia="de-CH"/>
              </w:rPr>
            </w:pPr>
            <w:r>
              <w:rPr>
                <w:color w:val="212529"/>
                <w:lang w:eastAsia="de-CH"/>
              </w:rPr>
              <w:t>S4</w:t>
            </w:r>
          </w:p>
        </w:tc>
        <w:tc>
          <w:tcPr>
            <w:tcW w:w="8125" w:type="dxa"/>
            <w:vAlign w:val="center"/>
          </w:tcPr>
          <w:p w14:paraId="2F3F6B20" w14:textId="77777777" w:rsidR="004A388E" w:rsidRDefault="004A388E" w:rsidP="004A388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02E4153" w14:textId="2EFD709C"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Extend S4-1 to the year 2050 and to 30% of demand covered with PV systems (S4-2).</w:t>
            </w:r>
          </w:p>
        </w:tc>
      </w:tr>
    </w:tbl>
    <w:p w14:paraId="78120F9D" w14:textId="018951E4" w:rsidR="00846695" w:rsidRPr="00846695" w:rsidRDefault="00846695" w:rsidP="00846695">
      <w:r w:rsidRPr="00846695">
        <w:lastRenderedPageBreak/>
        <w:t xml:space="preserve">Below we elaborate on </w:t>
      </w:r>
      <w:r w:rsidR="008704F4">
        <w:t>the four</w:t>
      </w:r>
      <w:r w:rsidRPr="00846695">
        <w:t xml:space="preserve"> scena</w:t>
      </w:r>
      <w:r w:rsidRPr="007F0E63">
        <w:t>rios</w:t>
      </w:r>
      <w:r w:rsidR="00B54176" w:rsidRPr="007F0E63">
        <w:t xml:space="preserve"> described in</w:t>
      </w:r>
      <w:r w:rsidR="004A388E" w:rsidRPr="007F0E63">
        <w:t xml:space="preserve"> </w:t>
      </w:r>
      <w:r w:rsidR="004A388E" w:rsidRPr="007F0E63">
        <w:fldChar w:fldCharType="begin"/>
      </w:r>
      <w:r w:rsidR="004A388E" w:rsidRPr="007F0E63">
        <w:instrText xml:space="preserve"> REF _Ref70060806 \h </w:instrText>
      </w:r>
      <w:r w:rsidR="007F0E63" w:rsidRPr="007F0E63">
        <w:instrText xml:space="preserve"> \* MERGEFORMAT </w:instrText>
      </w:r>
      <w:r w:rsidR="004A388E" w:rsidRPr="007F0E63">
        <w:fldChar w:fldCharType="separate"/>
      </w:r>
      <w:r w:rsidR="00CF7B16" w:rsidRPr="00CF7B16">
        <w:t xml:space="preserve">Table </w:t>
      </w:r>
      <w:r w:rsidR="00CF7B16" w:rsidRPr="00CF7B16">
        <w:rPr>
          <w:noProof/>
        </w:rPr>
        <w:t>3</w:t>
      </w:r>
      <w:r w:rsidR="004A388E" w:rsidRPr="007F0E63">
        <w:fldChar w:fldCharType="end"/>
      </w:r>
      <w:r w:rsidR="005735D9" w:rsidRPr="007F0E63">
        <w:t>. Their constraints are added row/</w:t>
      </w:r>
      <w:r w:rsidR="00364517" w:rsidRPr="007F0E63">
        <w:t>elementwise</w:t>
      </w:r>
      <w:r w:rsidR="005735D9" w:rsidRPr="007F0E63">
        <w:t xml:space="preserve"> to the coefficient matrix A (</w:t>
      </w:r>
      <w:r w:rsidR="005735D9" w:rsidRPr="007F0E63">
        <w:fldChar w:fldCharType="begin"/>
      </w:r>
      <w:r w:rsidR="005735D9" w:rsidRPr="007F0E63">
        <w:instrText xml:space="preserve"> REF _Ref61350223 \h </w:instrText>
      </w:r>
      <w:r w:rsidR="007F0E63" w:rsidRPr="007F0E63">
        <w:instrText xml:space="preserve"> \* MERGEFORMAT </w:instrText>
      </w:r>
      <w:r w:rsidR="005735D9" w:rsidRPr="007F0E63">
        <w:fldChar w:fldCharType="separate"/>
      </w:r>
      <w:r w:rsidR="00CF7B16">
        <w:t xml:space="preserve">Eq. </w:t>
      </w:r>
      <w:r w:rsidR="00CF7B16">
        <w:rPr>
          <w:noProof/>
        </w:rPr>
        <w:t>8</w:t>
      </w:r>
      <w:r w:rsidR="005735D9" w:rsidRPr="007F0E63">
        <w:fldChar w:fldCharType="end"/>
      </w:r>
      <w:r w:rsidR="005735D9" w:rsidRPr="007F0E63">
        <w:t>)</w:t>
      </w:r>
      <w:r w:rsidR="00D1318D" w:rsidRPr="007F0E63">
        <w:t>,</w:t>
      </w:r>
      <w:r w:rsidR="005735D9" w:rsidRPr="007F0E63">
        <w:t xml:space="preserve"> and the target vector </w:t>
      </w:r>
      <m:oMath>
        <m:acc>
          <m:accPr>
            <m:chr m:val="⃗"/>
            <m:ctrlPr>
              <w:rPr>
                <w:rFonts w:ascii="Cambria Math" w:hAnsi="Cambria Math"/>
                <w:i/>
              </w:rPr>
            </m:ctrlPr>
          </m:accPr>
          <m:e>
            <m:r>
              <w:rPr>
                <w:rFonts w:ascii="Cambria Math" w:hAnsi="Cambria Math"/>
              </w:rPr>
              <m:t>b</m:t>
            </m:r>
          </m:e>
        </m:acc>
      </m:oMath>
      <w:r w:rsidR="005735D9" w:rsidRPr="007F0E63">
        <w:t xml:space="preserve"> (</w:t>
      </w:r>
      <w:r w:rsidR="005735D9" w:rsidRPr="007F0E63">
        <w:fldChar w:fldCharType="begin"/>
      </w:r>
      <w:r w:rsidR="005735D9" w:rsidRPr="007F0E63">
        <w:instrText xml:space="preserve"> REF _Ref62376739 \h </w:instrText>
      </w:r>
      <w:r w:rsidR="007F0E63" w:rsidRPr="007F0E63">
        <w:instrText xml:space="preserve"> \* MERGEFORMAT </w:instrText>
      </w:r>
      <w:r w:rsidR="005735D9" w:rsidRPr="007F0E63">
        <w:fldChar w:fldCharType="separate"/>
      </w:r>
      <w:r w:rsidR="00CF7B16">
        <w:t xml:space="preserve">Eq. </w:t>
      </w:r>
      <w:r w:rsidR="00CF7B16">
        <w:rPr>
          <w:noProof/>
        </w:rPr>
        <w:t>9</w:t>
      </w:r>
      <w:r w:rsidR="005735D9" w:rsidRPr="007F0E63">
        <w:fldChar w:fldCharType="end"/>
      </w:r>
      <w:r w:rsidR="005735D9" w:rsidRPr="007F0E63">
        <w:t>). The newly added rows and elements act as additional equations within our linear least-square</w:t>
      </w:r>
      <w:r w:rsidR="005735D9">
        <w:t xml:space="preserv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DF0282"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3292CB5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CF7B16">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0293B260"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D67490">
        <w:t xml:space="preserve">is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084EF3">
        <w:t>,</w:t>
      </w:r>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CF7B16">
        <w:t xml:space="preserve">Eq. </w:t>
      </w:r>
      <w:r w:rsidR="00CF7B16">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CF7B16">
        <w:t xml:space="preserve">Eq. </w:t>
      </w:r>
      <w:r w:rsidR="00CF7B16">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DF0282"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78F3980B" w:rsidR="00B74256" w:rsidRDefault="00B74256" w:rsidP="006E39AA">
            <w:pPr>
              <w:spacing w:line="240" w:lineRule="auto"/>
              <w:ind w:firstLine="0"/>
              <w:jc w:val="right"/>
            </w:pPr>
            <w:bookmarkStart w:id="42" w:name="_Ref68522130"/>
            <w:r>
              <w:t xml:space="preserve">Eq. </w:t>
            </w:r>
            <w:r>
              <w:fldChar w:fldCharType="begin"/>
            </w:r>
            <w:r>
              <w:instrText>SEQ Equation \* ARABIC</w:instrText>
            </w:r>
            <w:r>
              <w:fldChar w:fldCharType="separate"/>
            </w:r>
            <w:r w:rsidR="00CF7B16">
              <w:rPr>
                <w:noProof/>
              </w:rPr>
              <w:t>12</w:t>
            </w:r>
            <w:r>
              <w:fldChar w:fldCharType="end"/>
            </w:r>
            <w:bookmarkEnd w:id="42"/>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DF0282"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468AEA2E" w:rsidR="0029494A" w:rsidRDefault="0029494A" w:rsidP="006E39AA">
            <w:pPr>
              <w:spacing w:line="240" w:lineRule="auto"/>
              <w:ind w:firstLine="0"/>
              <w:jc w:val="right"/>
            </w:pPr>
            <w:bookmarkStart w:id="43" w:name="_Ref68522134"/>
            <w:r>
              <w:t xml:space="preserve">Eq. </w:t>
            </w:r>
            <w:r>
              <w:fldChar w:fldCharType="begin"/>
            </w:r>
            <w:r>
              <w:instrText>SEQ Equation \* ARABIC</w:instrText>
            </w:r>
            <w:r>
              <w:fldChar w:fldCharType="separate"/>
            </w:r>
            <w:r w:rsidR="00CF7B16">
              <w:rPr>
                <w:noProof/>
              </w:rPr>
              <w:t>13</w:t>
            </w:r>
            <w:r>
              <w:fldChar w:fldCharType="end"/>
            </w:r>
            <w:bookmarkEnd w:id="43"/>
          </w:p>
        </w:tc>
      </w:tr>
    </w:tbl>
    <w:p w14:paraId="653B14F8" w14:textId="77777777" w:rsidR="00904C64" w:rsidRDefault="00904C64" w:rsidP="005F2E1B"/>
    <w:p w14:paraId="16C20A04" w14:textId="7F93D40E"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lastRenderedPageBreak/>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0FAB008A" w:rsidR="009C355D" w:rsidRDefault="00BD7734" w:rsidP="00C72B65">
      <w:r>
        <w:t xml:space="preserve">To </w:t>
      </w:r>
      <w:r w:rsidR="00D67490">
        <w:t>implement</w:t>
      </w:r>
      <w:r>
        <w:t xml:space="preserv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 xml:space="preserve">PV power production is calculated by multiplying IC </w:t>
      </w:r>
      <w:r w:rsidR="00D67490">
        <w:t>and</w:t>
      </w:r>
      <w:r w:rsidR="007E5CB8">
        <w:t xml:space="preserve"> CF (</w:t>
      </w:r>
      <w:r w:rsidR="007E5CB8">
        <w:fldChar w:fldCharType="begin"/>
      </w:r>
      <w:r w:rsidR="007E5CB8">
        <w:instrText xml:space="preserve"> REF _Ref61362315 \h </w:instrText>
      </w:r>
      <w:r w:rsidR="007E5CB8">
        <w:fldChar w:fldCharType="separate"/>
      </w:r>
      <w:r w:rsidR="00CF7B16">
        <w:t xml:space="preserve">Eq. </w:t>
      </w:r>
      <w:r w:rsidR="00CF7B16">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25483B64" w14:textId="0813EDBB" w:rsidR="00E03B25" w:rsidRDefault="00DF0282" w:rsidP="00904C64">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tc>
        <w:tc>
          <w:tcPr>
            <w:tcW w:w="891" w:type="dxa"/>
            <w:tcBorders>
              <w:top w:val="nil"/>
              <w:left w:val="nil"/>
              <w:bottom w:val="nil"/>
              <w:right w:val="nil"/>
            </w:tcBorders>
            <w:shd w:val="clear" w:color="auto" w:fill="auto"/>
            <w:vAlign w:val="center"/>
          </w:tcPr>
          <w:p w14:paraId="5F1B392E" w14:textId="2E2A895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CF7B16">
              <w:rPr>
                <w:noProof/>
              </w:rPr>
              <w:t>14</w:t>
            </w:r>
            <w:r>
              <w:fldChar w:fldCharType="end"/>
            </w:r>
          </w:p>
        </w:tc>
      </w:tr>
    </w:tbl>
    <w:p w14:paraId="2C1AA83E" w14:textId="1D17F497"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CF7B16">
        <w:t xml:space="preserve">Eq. </w:t>
      </w:r>
      <w:r w:rsidR="00CF7B16">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681BBD2" w14:textId="4E98AE6F" w:rsidR="00E03B25" w:rsidRDefault="00DF0282" w:rsidP="006163B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4A0F532F" w14:textId="1768008B"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CF7B16">
              <w:rPr>
                <w:noProof/>
              </w:rPr>
              <w:t>15</w:t>
            </w:r>
            <w:r>
              <w:fldChar w:fldCharType="end"/>
            </w:r>
          </w:p>
        </w:tc>
      </w:tr>
    </w:tbl>
    <w:p w14:paraId="152EAAF1" w14:textId="77777777" w:rsidR="006163B8" w:rsidRDefault="006163B8" w:rsidP="009A6D70">
      <w:pPr>
        <w:ind w:firstLine="0"/>
      </w:pPr>
    </w:p>
    <w:p w14:paraId="465A4F44" w14:textId="1FAC1FE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CF7B16">
        <w:t xml:space="preserve">Eq. </w:t>
      </w:r>
      <w:r w:rsidR="00CF7B16">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7525AE91" w:rsidR="0044734E" w:rsidRDefault="005D27BF" w:rsidP="00234934">
      <w:r>
        <w:t>In</w:t>
      </w:r>
      <w:r w:rsidR="005528A5">
        <w:t xml:space="preserve"> 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w:t>
      </w:r>
      <w:r w:rsidR="00084EF3">
        <w:t>for</w:t>
      </w:r>
      <w:r w:rsidR="00111545">
        <w:t xml:space="preserve">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13C76311"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D67490">
        <w:t>intermediate</w:t>
      </w:r>
      <w:r>
        <w:t xml:space="preserve"> </w:t>
      </w:r>
      <w:r w:rsidR="000914A3">
        <w:t xml:space="preserve">estimation </w:t>
      </w:r>
      <w:r w:rsidR="005528A5">
        <w:t xml:space="preserve">by the </w:t>
      </w:r>
      <w:r w:rsidR="005528A5" w:rsidRPr="005528A5">
        <w:t xml:space="preserve">Energy Watch </w:t>
      </w:r>
      <w:r w:rsidR="005528A5" w:rsidRPr="007F0E63">
        <w:t xml:space="preserve">Group </w:t>
      </w:r>
      <w:r w:rsidR="00D67490" w:rsidRPr="007F0E63">
        <w:t>of</w:t>
      </w:r>
      <w:r w:rsidR="005528A5" w:rsidRPr="007F0E63">
        <w:t xml:space="preserve"> 1.94</w:t>
      </w:r>
      <w:r w:rsidR="005F2E1B" w:rsidRPr="007F0E63">
        <w:t xml:space="preserve"> </w:t>
      </w:r>
      <w:r w:rsidR="005528A5" w:rsidRPr="007F0E63">
        <w:t xml:space="preserve">TW (S2-2) and third with the highest </w:t>
      </w:r>
      <w:r w:rsidR="00B244E0" w:rsidRPr="007F0E63">
        <w:t>estimat</w:t>
      </w:r>
      <w:r w:rsidR="000914A3" w:rsidRPr="007F0E63">
        <w:t>ion</w:t>
      </w:r>
      <w:r w:rsidRPr="007F0E63">
        <w:t xml:space="preserve"> by </w:t>
      </w:r>
      <w:proofErr w:type="spellStart"/>
      <w:r w:rsidRPr="007F0E63">
        <w:t>SolarPower</w:t>
      </w:r>
      <w:proofErr w:type="spellEnd"/>
      <w:r w:rsidRPr="007F0E63">
        <w:t xml:space="preserve"> Europe </w:t>
      </w:r>
      <w:r w:rsidR="004439E0" w:rsidRPr="007F0E63">
        <w:t xml:space="preserve">in their Leadership scenario </w:t>
      </w:r>
      <w:r w:rsidRPr="007F0E63">
        <w:t>with 8.8</w:t>
      </w:r>
      <w:r w:rsidR="00B52571" w:rsidRPr="007F0E63">
        <w:t xml:space="preserve"> </w:t>
      </w:r>
      <w:r w:rsidRPr="007F0E63">
        <w:t>TW</w:t>
      </w:r>
      <w:r w:rsidR="00543A26" w:rsidRPr="007F0E63">
        <w:t xml:space="preserve"> (</w:t>
      </w:r>
      <w:r w:rsidR="00543A26" w:rsidRPr="007F0E63">
        <w:fldChar w:fldCharType="begin"/>
      </w:r>
      <w:r w:rsidR="00543A26" w:rsidRPr="007F0E63">
        <w:instrText xml:space="preserve"> REF _Ref68512625 \h </w:instrText>
      </w:r>
      <w:r w:rsidR="007F0E63" w:rsidRPr="007F0E63">
        <w:instrText xml:space="preserve"> \* MERGEFORMAT </w:instrText>
      </w:r>
      <w:r w:rsidR="00543A26" w:rsidRPr="007F0E63">
        <w:fldChar w:fldCharType="separate"/>
      </w:r>
      <w:r w:rsidR="00CF7B16" w:rsidRPr="00CF7B16">
        <w:t xml:space="preserve">Table </w:t>
      </w:r>
      <w:r w:rsidR="00CF7B16" w:rsidRPr="00CF7B16">
        <w:rPr>
          <w:noProof/>
        </w:rPr>
        <w:t>1</w:t>
      </w:r>
      <w:r w:rsidR="00543A26" w:rsidRPr="007F0E63">
        <w:fldChar w:fldCharType="end"/>
      </w:r>
      <w:r w:rsidR="00543A26" w:rsidRPr="007F0E63">
        <w:t xml:space="preserve">, page </w:t>
      </w:r>
      <w:r w:rsidR="00543A26" w:rsidRPr="007F0E63">
        <w:fldChar w:fldCharType="begin"/>
      </w:r>
      <w:r w:rsidR="00543A26" w:rsidRPr="007F0E63">
        <w:instrText xml:space="preserve"> PAGEREF _Ref68512997 \h </w:instrText>
      </w:r>
      <w:r w:rsidR="00543A26" w:rsidRPr="007F0E63">
        <w:fldChar w:fldCharType="separate"/>
      </w:r>
      <w:r w:rsidR="00CF7B16">
        <w:rPr>
          <w:noProof/>
        </w:rPr>
        <w:t>8</w:t>
      </w:r>
      <w:r w:rsidR="00543A26" w:rsidRPr="007F0E63">
        <w:fldChar w:fldCharType="end"/>
      </w:r>
      <w:r w:rsidR="00543A26" w:rsidRPr="007F0E63">
        <w:t>,)</w:t>
      </w:r>
      <w:r w:rsidRPr="007F0E63">
        <w:t>.</w:t>
      </w:r>
      <w:r w:rsidR="007C1D55" w:rsidRPr="007F0E63">
        <w:t xml:space="preserve"> </w:t>
      </w:r>
      <w:r w:rsidR="005F2E1B" w:rsidRPr="007F0E63">
        <w:t>The weighting vector for S2 is chosen such that the equation considering the total PV power production gets 10times as much weight as each individual equation considering variability.</w:t>
      </w:r>
      <w:r w:rsidR="005F2E1B">
        <w:t xml:space="preserve"> </w:t>
      </w:r>
    </w:p>
    <w:p w14:paraId="476444ED" w14:textId="1840273E" w:rsidR="007C1D55" w:rsidRPr="007C1D55" w:rsidRDefault="007C1D55" w:rsidP="00234934">
      <w:r>
        <w:lastRenderedPageBreak/>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04DE8343" w:rsidR="005F2E1B" w:rsidRDefault="00591F5E" w:rsidP="005F2E1B">
      <w:r>
        <w:t>In addition</w:t>
      </w:r>
      <w:r w:rsidR="005F2E1B">
        <w:t xml:space="preserve"> to the PV power production variability reduction</w:t>
      </w:r>
      <w:r w:rsidR="00A8410D">
        <w:t xml:space="preserve"> (S1, S2)</w:t>
      </w:r>
      <w:r w:rsidR="005F2E1B">
        <w:t>, S3 focuses on minimizing the costs. This is done by minimizing the amount of installed PV capacity with the constraint that they must produce the same amount of electricity as estimated with the installed PV capacity planned in the NECPs</w:t>
      </w:r>
      <w:r w:rsidR="005F2E1B" w:rsidRPr="00C72B65">
        <w:t xml:space="preserve"> for 2030</w:t>
      </w:r>
      <w:r w:rsidR="005F2E1B">
        <w:t xml:space="preserve"> (S3-1). We perform the same analysis in a second run, but with the</w:t>
      </w:r>
      <w:r w:rsidR="005F2E1B" w:rsidRPr="00470E5C">
        <w:t xml:space="preserve"> </w:t>
      </w:r>
      <w:r w:rsidR="005F2E1B">
        <w:t xml:space="preserve">estimate for 2050 </w:t>
      </w:r>
      <w:r w:rsidR="005F2E1B">
        <w:rPr>
          <w:noProof/>
        </w:rPr>
        <w:t>of 1.94 TW installed PV capacity by the Energy Watch Group</w:t>
      </w:r>
      <w:r w:rsidR="005F2E1B">
        <w:t xml:space="preserve"> (S3-2). The constraint for the PV power production is added</w:t>
      </w:r>
      <w:r w:rsidR="00D67490">
        <w:t xml:space="preserve"> in a </w:t>
      </w:r>
      <w:r w:rsidR="005F2E1B">
        <w:t>similar</w:t>
      </w:r>
      <w:r w:rsidR="00D67490">
        <w:t xml:space="preserve"> way</w:t>
      </w:r>
      <w:r w:rsidR="005F2E1B">
        <w:t xml:space="preserve">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rsidR="005F2E1B">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4FC3C744"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CF7B16">
        <w:t>2.1.4</w:t>
      </w:r>
      <w:r w:rsidR="000F33F6">
        <w:fldChar w:fldCharType="end"/>
      </w:r>
      <w:r w:rsidR="009909C0">
        <w:t xml:space="preserve">) is taken as </w:t>
      </w:r>
      <w:r w:rsidR="009539CC">
        <w:t xml:space="preserve">a </w:t>
      </w:r>
      <w:r w:rsidR="009909C0">
        <w:t xml:space="preserve">source </w:t>
      </w:r>
      <w:r w:rsidR="00B73255">
        <w:t>for this purpose</w:t>
      </w:r>
      <w:r w:rsidR="009909C0">
        <w:t xml:space="preserve">. Projections of electricity consumption </w:t>
      </w:r>
      <w:r w:rsidR="00084EF3">
        <w:t>for</w:t>
      </w:r>
      <w:r w:rsidR="009909C0">
        <w:t xml:space="preserve">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instead of the current</w:t>
      </w:r>
      <w:r w:rsidR="00D67490">
        <w:t>ly</w:t>
      </w:r>
      <w:r w:rsidR="00C46A37">
        <w:t xml:space="preserve">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DF0282"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170A538F"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CF7B16">
              <w:rPr>
                <w:noProof/>
              </w:rPr>
              <w:t>16</w:t>
            </w:r>
            <w:r>
              <w:fldChar w:fldCharType="end"/>
            </w:r>
          </w:p>
        </w:tc>
      </w:tr>
    </w:tbl>
    <w:p w14:paraId="216C7972" w14:textId="102E6FEB"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D67490">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2CF5D9E5" w:rsidR="00100D46" w:rsidRDefault="00CC579B" w:rsidP="00743010">
      <w:pPr>
        <w:ind w:firstLine="0"/>
      </w:pPr>
      <w:r>
        <w:t>To further analyse S4</w:t>
      </w:r>
      <w:r w:rsidR="00F2524B">
        <w:t>,</w:t>
      </w:r>
      <w:r>
        <w:t xml:space="preserve"> it is run a second time </w:t>
      </w:r>
      <w:r w:rsidR="00084EF3">
        <w:t>for</w:t>
      </w:r>
      <w:r>
        <w:t xml:space="preserve">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4" w:name="_Toc70173007"/>
      <w:r>
        <w:lastRenderedPageBreak/>
        <w:t>Results</w:t>
      </w:r>
      <w:bookmarkEnd w:id="44"/>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5" w:name="_Ref67403424"/>
      <w:bookmarkStart w:id="46" w:name="_Toc70173008"/>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5"/>
      <w:bookmarkEnd w:id="46"/>
    </w:p>
    <w:p w14:paraId="61520C03" w14:textId="2463AD2E" w:rsidR="00453B52" w:rsidRPr="007F0E63" w:rsidRDefault="00453B52" w:rsidP="002866F4">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CF7B16" w:rsidRPr="00CF7B16">
        <w:t>Figure 4</w:t>
      </w:r>
      <w:r w:rsidRPr="007F0E63">
        <w:fldChar w:fldCharType="end"/>
      </w:r>
      <w:r w:rsidRPr="007F0E63">
        <w:t xml:space="preserve"> gi</w:t>
      </w:r>
      <w:r w:rsidR="00FE3E68" w:rsidRPr="007F0E63">
        <w:t>v</w:t>
      </w:r>
      <w:r w:rsidRPr="007F0E63">
        <w:t>es an overview of the derived weather regimes</w:t>
      </w:r>
      <w:r w:rsidR="00FE3E68" w:rsidRPr="007F0E63">
        <w:t xml:space="preserve"> </w:t>
      </w:r>
      <w:r w:rsidRPr="007F0E63">
        <w:t>and the</w:t>
      </w:r>
      <w:r w:rsidR="00FE3E68" w:rsidRPr="007F0E63">
        <w:t>ir</w:t>
      </w:r>
      <w:r w:rsidRPr="007F0E63">
        <w:t xml:space="preserve"> relation to the two most important input variables for GSEE</w:t>
      </w:r>
      <w:r w:rsidR="00876033" w:rsidRPr="007F0E63">
        <w:t>,</w:t>
      </w:r>
      <w:r w:rsidRPr="007F0E63">
        <w:t xml:space="preserve"> </w:t>
      </w:r>
      <w:r w:rsidR="00876033" w:rsidRPr="007F0E63">
        <w:t>n</w:t>
      </w:r>
      <w:r w:rsidRPr="007F0E63">
        <w:t xml:space="preserve">amely the surface solar radiation and the 2m temperature. </w:t>
      </w:r>
      <w:r w:rsidR="00FE3E68" w:rsidRPr="007F0E63">
        <w:t xml:space="preserve">In </w:t>
      </w:r>
      <w:r w:rsidR="00FE3E68" w:rsidRPr="007F0E63">
        <w:fldChar w:fldCharType="begin"/>
      </w:r>
      <w:r w:rsidR="00FE3E68" w:rsidRPr="007F0E63">
        <w:instrText xml:space="preserve"> REF _Ref60749590 \h </w:instrText>
      </w:r>
      <w:r w:rsidR="007F0E63" w:rsidRPr="007F0E63">
        <w:instrText xml:space="preserve"> \* MERGEFORMAT </w:instrText>
      </w:r>
      <w:r w:rsidR="00FE3E68" w:rsidRPr="007F0E63">
        <w:fldChar w:fldCharType="separate"/>
      </w:r>
      <w:r w:rsidR="00CF7B16" w:rsidRPr="00CF7B16">
        <w:t>Figure 4</w:t>
      </w:r>
      <w:r w:rsidR="00FE3E68" w:rsidRPr="007F0E63">
        <w:fldChar w:fldCharType="end"/>
      </w:r>
      <w:r w:rsidR="002413E9" w:rsidRPr="007F0E63">
        <w:t>a)</w:t>
      </w:r>
      <w:r w:rsidR="00FE3E68" w:rsidRPr="007F0E63">
        <w:t xml:space="preserve"> the weather regimes are presented </w:t>
      </w:r>
      <w:r w:rsidR="00F75FE0" w:rsidRPr="007F0E63">
        <w:t>as</w:t>
      </w:r>
      <w:r w:rsidR="00FE3E68" w:rsidRPr="007F0E63">
        <w:t xml:space="preserve"> </w:t>
      </w:r>
      <w:r w:rsidR="002413E9" w:rsidRPr="007F0E63">
        <w:t>standardized geopotential height anomal</w:t>
      </w:r>
      <w:r w:rsidR="00F75FE0" w:rsidRPr="007F0E63">
        <w:t>ies</w:t>
      </w:r>
      <w:r w:rsidR="00726CCD" w:rsidRPr="007F0E63">
        <w:t xml:space="preserve"> (</w:t>
      </w:r>
      <w:r w:rsidR="00726CCD" w:rsidRPr="007F0E63">
        <w:fldChar w:fldCharType="begin"/>
      </w:r>
      <w:r w:rsidR="00726CCD" w:rsidRPr="007F0E63">
        <w:instrText xml:space="preserve"> REF _Ref58925067 \h </w:instrText>
      </w:r>
      <w:r w:rsidR="007F0E63" w:rsidRPr="007F0E63">
        <w:instrText xml:space="preserve"> \* MERGEFORMAT </w:instrText>
      </w:r>
      <w:r w:rsidR="00726CCD" w:rsidRPr="007F0E63">
        <w:fldChar w:fldCharType="separate"/>
      </w:r>
      <w:r w:rsidR="00CF7B16">
        <w:t xml:space="preserve">Eq. </w:t>
      </w:r>
      <w:r w:rsidR="00CF7B16">
        <w:rPr>
          <w:noProof/>
        </w:rPr>
        <w:t>2</w:t>
      </w:r>
      <w:r w:rsidR="00726CCD" w:rsidRPr="007F0E63">
        <w:fldChar w:fldCharType="end"/>
      </w:r>
      <w:r w:rsidR="00726CCD" w:rsidRPr="007F0E63">
        <w:t>)</w:t>
      </w:r>
      <w:r w:rsidR="002413E9" w:rsidRPr="007F0E63">
        <w:t xml:space="preserve"> </w:t>
      </w:r>
      <w:r w:rsidR="00F75FE0" w:rsidRPr="007F0E63">
        <w:t>and their</w:t>
      </w:r>
      <w:r w:rsidR="002413E9" w:rsidRPr="007F0E63">
        <w:t xml:space="preserve"> frequency of occurrence</w:t>
      </w:r>
      <w:r w:rsidR="002866F4" w:rsidRPr="007F0E63">
        <w:t>.</w:t>
      </w:r>
      <w:r w:rsidR="00726CCD" w:rsidRPr="007F0E63">
        <w:t xml:space="preserve"> </w:t>
      </w:r>
      <w:r w:rsidR="00F91E58" w:rsidRPr="007F0E63">
        <w:t xml:space="preserve">Surface solar radiation and 2m temperature are also presented as standardized anomalies in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91E58" w:rsidRPr="007F0E63">
        <w:t>b) an</w:t>
      </w:r>
      <w:r w:rsidR="004C61A4" w:rsidRPr="007F0E63">
        <w:t>d</w:t>
      </w:r>
      <w:r w:rsidR="00F91E58" w:rsidRPr="007F0E63">
        <w:t xml:space="preserve">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91E58" w:rsidRPr="007F0E63">
        <w:t>c)</w:t>
      </w:r>
      <w:r w:rsidR="00F86E3D" w:rsidRPr="007F0E63">
        <w:t>,</w:t>
      </w:r>
      <w:r w:rsidR="00F91E58" w:rsidRPr="007F0E63">
        <w:t xml:space="preserve"> respectively. </w:t>
      </w:r>
      <w:r w:rsidR="00726CCD" w:rsidRPr="007F0E63">
        <w:t xml:space="preserve">A standardized anomaly of 0.5 means that </w:t>
      </w:r>
      <w:r w:rsidR="00B91395" w:rsidRPr="007F0E63">
        <w:t>the difference</w:t>
      </w:r>
      <w:r w:rsidR="007B385E" w:rsidRPr="007F0E63">
        <w:t xml:space="preserve"> of the</w:t>
      </w:r>
      <w:r w:rsidR="00612FCB" w:rsidRPr="007F0E63">
        <w:t xml:space="preserve"> weather</w:t>
      </w:r>
      <w:r w:rsidR="007B385E" w:rsidRPr="007F0E63">
        <w:t xml:space="preserve"> regime average and the climatological 30-day running mean</w:t>
      </w:r>
      <w:r w:rsidR="00726CCD" w:rsidRPr="007F0E63">
        <w:t xml:space="preserve"> </w:t>
      </w:r>
      <w:r w:rsidR="00A8410D" w:rsidRPr="007F0E63">
        <w:t>amounts</w:t>
      </w:r>
      <w:r w:rsidR="00726CCD" w:rsidRPr="007F0E63">
        <w:t xml:space="preserve"> to 50% of the 30-day climatological standard deviation</w:t>
      </w:r>
      <w:r w:rsidR="007B385E" w:rsidRPr="007F0E63">
        <w:t xml:space="preserve">. </w:t>
      </w:r>
      <w:r w:rsidR="00F91E58" w:rsidRPr="007F0E63">
        <w:t xml:space="preserve">From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CF7B16" w:rsidRPr="00CF7B16">
        <w:t>Figure 4</w:t>
      </w:r>
      <w:r w:rsidR="00F91E58" w:rsidRPr="007F0E63">
        <w:fldChar w:fldCharType="end"/>
      </w:r>
      <w:r w:rsidR="00F86E3D" w:rsidRPr="007F0E63">
        <w:t>,</w:t>
      </w:r>
      <w:r w:rsidR="00F91E58" w:rsidRPr="007F0E63">
        <w:t xml:space="preserve"> it can already be taken that both weather variables show distinct, WR</w:t>
      </w:r>
      <w:r w:rsidR="004C61A4" w:rsidRPr="007F0E63">
        <w:t>-</w:t>
      </w:r>
      <w:r w:rsidR="00F91E58" w:rsidRPr="007F0E63">
        <w:t xml:space="preserve">specific patterns, </w:t>
      </w:r>
      <w:r w:rsidR="00F91E58" w:rsidRPr="007706D3">
        <w:t>which are discussed in more detail below</w:t>
      </w:r>
      <w:r w:rsidR="00F86E3D" w:rsidRPr="007706D3">
        <w:t>.</w:t>
      </w:r>
      <w:r w:rsidR="00F91E58" w:rsidRPr="007706D3">
        <w:t xml:space="preserve"> </w:t>
      </w:r>
      <w:r w:rsidR="00F75FE0" w:rsidRPr="007706D3">
        <w:t>A</w:t>
      </w:r>
      <w:r w:rsidR="00612FCB" w:rsidRPr="007706D3">
        <w:t>n</w:t>
      </w:r>
      <w:r w:rsidR="00F91E58" w:rsidRPr="007706D3">
        <w:t xml:space="preserve"> </w:t>
      </w:r>
      <w:r w:rsidR="00F75FE0" w:rsidRPr="007706D3">
        <w:t xml:space="preserve">overview of </w:t>
      </w:r>
      <w:r w:rsidR="007B385E" w:rsidRPr="007706D3">
        <w:t>the</w:t>
      </w:r>
      <w:r w:rsidR="00612FCB" w:rsidRPr="007706D3">
        <w:t xml:space="preserve"> </w:t>
      </w:r>
      <w:r w:rsidR="00F91E58" w:rsidRPr="007706D3">
        <w:t>WR</w:t>
      </w:r>
      <w:r w:rsidR="00F75FE0" w:rsidRPr="007706D3">
        <w:t xml:space="preserve"> frequency can be found in </w:t>
      </w:r>
      <w:r w:rsidR="00F75FE0" w:rsidRPr="007706D3">
        <w:fldChar w:fldCharType="begin"/>
      </w:r>
      <w:r w:rsidR="00F75FE0" w:rsidRPr="007706D3">
        <w:instrText xml:space="preserve"> REF _Ref65573728 \h </w:instrText>
      </w:r>
      <w:r w:rsidR="007F0E63" w:rsidRPr="007706D3">
        <w:instrText xml:space="preserve"> \* MERGEFORMAT </w:instrText>
      </w:r>
      <w:r w:rsidR="00F75FE0" w:rsidRPr="007706D3">
        <w:fldChar w:fldCharType="separate"/>
      </w:r>
      <w:r w:rsidR="00CF7B16" w:rsidRPr="00CF7B16">
        <w:t>Figure 6</w:t>
      </w:r>
      <w:r w:rsidR="00F75FE0" w:rsidRPr="007706D3">
        <w:fldChar w:fldCharType="end"/>
      </w:r>
      <w:r w:rsidR="00F91E58" w:rsidRPr="007706D3">
        <w:t xml:space="preserve"> and </w:t>
      </w:r>
      <w:r w:rsidR="00F774F6">
        <w:t>Appendix</w:t>
      </w:r>
      <w:r w:rsidR="007706D3" w:rsidRPr="007706D3">
        <w:t xml:space="preserve"> </w:t>
      </w:r>
      <w:r w:rsidR="007706D3" w:rsidRPr="007706D3">
        <w:fldChar w:fldCharType="begin"/>
      </w:r>
      <w:r w:rsidR="007706D3" w:rsidRPr="007706D3">
        <w:instrText xml:space="preserve"> REF _Ref70077953 \h  \* MERGEFORMAT </w:instrText>
      </w:r>
      <w:r w:rsidR="007706D3" w:rsidRPr="007706D3">
        <w:fldChar w:fldCharType="separate"/>
      </w:r>
      <w:r w:rsidR="00CF7B16" w:rsidRPr="00CF7B16">
        <w:t xml:space="preserve">Table </w:t>
      </w:r>
      <w:r w:rsidR="00CF7B16" w:rsidRPr="00CF7B16">
        <w:rPr>
          <w:noProof/>
        </w:rPr>
        <w:t>8</w:t>
      </w:r>
      <w:r w:rsidR="007706D3" w:rsidRPr="007706D3">
        <w:fldChar w:fldCharType="end"/>
      </w:r>
      <w:r w:rsidR="007B385E" w:rsidRPr="007706D3">
        <w:t>, illustrating that some WRs preferentially occur in some seasons</w:t>
      </w:r>
      <w:r w:rsidR="00F75FE0" w:rsidRPr="007706D3">
        <w:t xml:space="preserve">. </w:t>
      </w:r>
      <w:r w:rsidR="00F91E58" w:rsidRPr="007706D3">
        <w:t>For instance, WR0, WR2, WR3</w:t>
      </w:r>
      <w:r w:rsidR="004C61A4" w:rsidRPr="007706D3">
        <w:t>,</w:t>
      </w:r>
      <w:r w:rsidR="00F91E58" w:rsidRPr="007706D3">
        <w:t xml:space="preserve"> and WR5 are the</w:t>
      </w:r>
      <w:r w:rsidR="00F91E58" w:rsidRPr="00481B8A">
        <w:t xml:space="preserve"> dominating </w:t>
      </w:r>
      <w:r w:rsidR="00612FCB" w:rsidRPr="00481B8A">
        <w:t>weather regimes</w:t>
      </w:r>
      <w:r w:rsidR="00F91E58" w:rsidRPr="00481B8A">
        <w:t xml:space="preserve"> in winter</w:t>
      </w:r>
      <w:r w:rsidR="00F86E3D" w:rsidRPr="00481B8A">
        <w:t>,</w:t>
      </w:r>
      <w:r w:rsidR="00F91E58" w:rsidRPr="00481B8A">
        <w:t xml:space="preserve"> whereas WR1, WR</w:t>
      </w:r>
      <w:r w:rsidR="00612FCB" w:rsidRPr="00481B8A">
        <w:t>3, WR4</w:t>
      </w:r>
      <w:r w:rsidR="004C61A4" w:rsidRPr="00481B8A">
        <w:t>,</w:t>
      </w:r>
      <w:r w:rsidR="00612FCB" w:rsidRPr="00481B8A">
        <w:t xml:space="preserve"> and WR5 </w:t>
      </w:r>
      <w:r w:rsidR="00F86E3D" w:rsidRPr="00481B8A">
        <w:t>dominate</w:t>
      </w:r>
      <w:r w:rsidR="00612FCB" w:rsidRPr="00481B8A">
        <w:t xml:space="preserve"> in summer. </w:t>
      </w:r>
      <w:r w:rsidR="002866F4" w:rsidRPr="00481B8A">
        <w:t>The relation</w:t>
      </w:r>
      <w:r w:rsidR="002866F4" w:rsidRPr="007F0E63">
        <w:t xml:space="preserve"> between the weather regime number and the ordinary names, which are often used in literature, can be found in</w:t>
      </w:r>
      <w:r w:rsidR="000A2E17" w:rsidRPr="007F0E63">
        <w:t xml:space="preserve"> </w:t>
      </w:r>
      <w:r w:rsidR="000A2E17" w:rsidRPr="007F0E63">
        <w:fldChar w:fldCharType="begin"/>
      </w:r>
      <w:r w:rsidR="000A2E17" w:rsidRPr="007F0E63">
        <w:instrText xml:space="preserve"> REF _Ref65159708 \h </w:instrText>
      </w:r>
      <w:r w:rsidR="007F0E63" w:rsidRPr="007F0E63">
        <w:instrText xml:space="preserve"> \* MERGEFORMAT </w:instrText>
      </w:r>
      <w:r w:rsidR="000A2E17" w:rsidRPr="007F0E63">
        <w:fldChar w:fldCharType="separate"/>
      </w:r>
      <w:r w:rsidR="00CF7B16" w:rsidRPr="00CF7B16">
        <w:t xml:space="preserve">Table </w:t>
      </w:r>
      <w:r w:rsidR="00CF7B16" w:rsidRPr="00CF7B16">
        <w:rPr>
          <w:noProof/>
        </w:rPr>
        <w:t>4</w:t>
      </w:r>
      <w:r w:rsidR="000A2E17" w:rsidRPr="007F0E63">
        <w:fldChar w:fldCharType="end"/>
      </w:r>
      <w:r w:rsidR="002866F4" w:rsidRPr="007F0E63">
        <w:t>.</w:t>
      </w:r>
      <w:r w:rsidR="0023467D" w:rsidRPr="007F0E63">
        <w:t xml:space="preserve"> </w:t>
      </w:r>
    </w:p>
    <w:p w14:paraId="42450543" w14:textId="3106CA81" w:rsidR="0023467D" w:rsidRDefault="00250A47" w:rsidP="0023467D">
      <w:r w:rsidRPr="007F0E63">
        <w:t>The link between the weather regimes and the</w:t>
      </w:r>
      <w:r w:rsidR="0023467D" w:rsidRPr="007F0E63">
        <w:t xml:space="preserve"> derived</w:t>
      </w:r>
      <w:r w:rsidRPr="007F0E63">
        <w:t xml:space="preserve"> </w:t>
      </w:r>
      <w:r w:rsidR="006C2472" w:rsidRPr="007F0E63">
        <w:t xml:space="preserve">capacity factor anomalies </w:t>
      </w:r>
      <w:r w:rsidR="004C61A4" w:rsidRPr="007F0E63">
        <w:t>is</w:t>
      </w:r>
      <w:r w:rsidR="006C2472" w:rsidRPr="007F0E63">
        <w:t xml:space="preserve"> </w:t>
      </w:r>
      <w:r w:rsidR="00416E83" w:rsidRPr="007F0E63">
        <w:t>shown</w:t>
      </w:r>
      <w:r w:rsidR="006C2472" w:rsidRPr="007F0E63">
        <w:t xml:space="preserve"> in </w:t>
      </w:r>
      <w:r w:rsidR="006C2472" w:rsidRPr="007F0E63">
        <w:fldChar w:fldCharType="begin"/>
      </w:r>
      <w:r w:rsidR="006C2472" w:rsidRPr="007F0E63">
        <w:instrText xml:space="preserve"> REF _Ref64967422 \h </w:instrText>
      </w:r>
      <w:r w:rsidR="007F0E63" w:rsidRPr="007F0E63">
        <w:instrText xml:space="preserve"> \* MERGEFORMAT </w:instrText>
      </w:r>
      <w:r w:rsidR="006C2472" w:rsidRPr="007F0E63">
        <w:fldChar w:fldCharType="separate"/>
      </w:r>
      <w:r w:rsidR="00CF7B16" w:rsidRPr="00CF7B16">
        <w:t>Figure 5</w:t>
      </w:r>
      <w:r w:rsidR="006C2472" w:rsidRPr="007F0E63">
        <w:fldChar w:fldCharType="end"/>
      </w:r>
      <w:r w:rsidR="006C2472" w:rsidRPr="007F0E63">
        <w:t xml:space="preserve">. </w:t>
      </w:r>
      <w:r w:rsidR="0023467D" w:rsidRPr="007F0E63">
        <w:t xml:space="preserve">The first row of </w:t>
      </w:r>
      <w:r w:rsidR="0023467D" w:rsidRPr="007F0E63">
        <w:fldChar w:fldCharType="begin"/>
      </w:r>
      <w:r w:rsidR="0023467D" w:rsidRPr="007F0E63">
        <w:instrText xml:space="preserve"> REF _Ref64967422 \h </w:instrText>
      </w:r>
      <w:r w:rsidR="007F0E63" w:rsidRPr="007F0E63">
        <w:instrText xml:space="preserve"> \* MERGEFORMAT </w:instrText>
      </w:r>
      <w:r w:rsidR="0023467D" w:rsidRPr="007F0E63">
        <w:fldChar w:fldCharType="separate"/>
      </w:r>
      <w:r w:rsidR="00CF7B16" w:rsidRPr="00CF7B16">
        <w:t>Figure 5</w:t>
      </w:r>
      <w:r w:rsidR="0023467D" w:rsidRPr="007F0E63">
        <w:fldChar w:fldCharType="end"/>
      </w:r>
      <w:r w:rsidR="0023467D" w:rsidRPr="007F0E63">
        <w:t xml:space="preserve"> shows </w:t>
      </w:r>
      <w:r w:rsidR="00966C8B" w:rsidRPr="007F0E63">
        <w:t>the seven weather regimes plus no regimes again</w:t>
      </w:r>
      <w:r w:rsidR="0023467D" w:rsidRPr="007F0E63">
        <w:t>. Beneath the weather regimes, in the same column, the corresponding country</w:t>
      </w:r>
      <w:r w:rsidR="004C61A4" w:rsidRPr="007F0E63">
        <w:t>-</w:t>
      </w:r>
      <w:r w:rsidR="0023467D" w:rsidRPr="007F0E63">
        <w:t xml:space="preserve">specific capacity factor anomalies </w:t>
      </w:r>
      <w:r w:rsidR="00965640" w:rsidRPr="007F0E63">
        <w:t>c</w:t>
      </w:r>
      <w:r w:rsidR="0023467D" w:rsidRPr="007F0E63">
        <w:t>an be found</w:t>
      </w:r>
      <w:r w:rsidR="00B21C06" w:rsidRPr="007F0E63">
        <w:t>.</w:t>
      </w:r>
      <w:r w:rsidR="0023467D" w:rsidRPr="007F0E63">
        <w:t xml:space="preserve"> The different season</w:t>
      </w:r>
      <w:r w:rsidR="00B21C06" w:rsidRPr="007F0E63">
        <w:t>s</w:t>
      </w:r>
      <w:r w:rsidR="0023467D" w:rsidRPr="007F0E63">
        <w:t xml:space="preserve"> are shown </w:t>
      </w:r>
      <w:r w:rsidR="00780BB4" w:rsidRPr="007F0E63">
        <w:t>separately</w:t>
      </w:r>
      <w:r w:rsidR="009F5F21" w:rsidRPr="007F0E63">
        <w:t>.</w:t>
      </w:r>
      <w:r w:rsidR="0023467D" w:rsidRPr="007F0E63">
        <w:t xml:space="preserve"> The capacity factor anomalies are calculated as </w:t>
      </w:r>
      <w:r w:rsidR="004C61A4" w:rsidRPr="007F0E63">
        <w:t xml:space="preserve">the </w:t>
      </w:r>
      <w:r w:rsidR="00966C8B" w:rsidRPr="007F0E63">
        <w:t>related seasonal mean difference</w:t>
      </w:r>
      <w:r w:rsidR="0023467D" w:rsidRPr="007F0E63">
        <w:t>.</w:t>
      </w:r>
      <w:r w:rsidR="00780BB4" w:rsidRPr="007F0E63">
        <w:t xml:space="preserve"> </w:t>
      </w:r>
      <w:r w:rsidR="00B91395" w:rsidRPr="007F0E63">
        <w:t>There are several reason</w:t>
      </w:r>
      <w:r w:rsidR="000D1F2C" w:rsidRPr="007F0E63">
        <w:t>s to treat the CF anomalies separately per season. One of them is the different season</w:t>
      </w:r>
      <w:r w:rsidR="004C61A4" w:rsidRPr="007F0E63">
        <w:t>al</w:t>
      </w:r>
      <w:r w:rsidR="000D1F2C" w:rsidRPr="007F0E63">
        <w:t xml:space="preserve"> cycle of wind (highest in winter) and PV power production (highest in summer) and their combination possibilities to balance the</w:t>
      </w:r>
      <w:r w:rsidR="000D1F2C">
        <w:t xml:space="preserve"> power grid. Another</w:t>
      </w:r>
      <w:r w:rsidR="00D67490">
        <w:t xml:space="preserve"> reason</w:t>
      </w:r>
      <w:r w:rsidR="000D1F2C">
        <w:t xml:space="preserve">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904C64">
          <w:headerReference w:type="first" r:id="rId23"/>
          <w:pgSz w:w="12240" w:h="15840"/>
          <w:pgMar w:top="1417" w:right="1417" w:bottom="1134" w:left="1417" w:header="708" w:footer="708" w:gutter="0"/>
          <w:pgNumType w:start="1"/>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4144" behindDoc="0" locked="0" layoutInCell="1" allowOverlap="1" wp14:anchorId="4C3F877A" wp14:editId="28E52879">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6A8AC41D" w:rsidR="0070228C" w:rsidRPr="00E72F5A" w:rsidRDefault="0070228C" w:rsidP="000503E0">
                            <w:pPr>
                              <w:pStyle w:val="Beschriftung"/>
                              <w:rPr>
                                <w:noProof/>
                              </w:rPr>
                            </w:pPr>
                            <w:bookmarkStart w:id="47" w:name="_Ref60749590"/>
                            <w:bookmarkStart w:id="48" w:name="_Hlk65592754"/>
                            <w:bookmarkStart w:id="49" w:name="_Hlk65592755"/>
                            <w:bookmarkStart w:id="50" w:name="_Hlk65592756"/>
                            <w:bookmarkStart w:id="51"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4</w:t>
                            </w:r>
                            <w:r w:rsidRPr="00EF18A9">
                              <w:rPr>
                                <w:b/>
                                <w:bCs/>
                              </w:rPr>
                              <w:fldChar w:fldCharType="end"/>
                            </w:r>
                            <w:bookmarkEnd w:id="47"/>
                            <w:r w:rsidRPr="00EF18A9">
                              <w:rPr>
                                <w:b/>
                                <w:bCs/>
                              </w:rPr>
                              <w:t>:</w:t>
                            </w:r>
                            <w:r>
                              <w:t xml:space="preserve"> </w:t>
                            </w:r>
                            <w:bookmarkStart w:id="52"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2"/>
                            <w:r>
                              <w:t>.</w:t>
                            </w:r>
                            <w:bookmarkEnd w:id="48"/>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6A8AC41D" w:rsidR="0070228C" w:rsidRPr="00E72F5A" w:rsidRDefault="0070228C" w:rsidP="000503E0">
                      <w:pPr>
                        <w:pStyle w:val="Beschriftung"/>
                        <w:rPr>
                          <w:noProof/>
                        </w:rPr>
                      </w:pPr>
                      <w:bookmarkStart w:id="53" w:name="_Ref60749590"/>
                      <w:bookmarkStart w:id="54" w:name="_Hlk65592754"/>
                      <w:bookmarkStart w:id="55" w:name="_Hlk65592755"/>
                      <w:bookmarkStart w:id="56" w:name="_Hlk65592756"/>
                      <w:bookmarkStart w:id="57"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4</w:t>
                      </w:r>
                      <w:r w:rsidRPr="00EF18A9">
                        <w:rPr>
                          <w:b/>
                          <w:bCs/>
                        </w:rPr>
                        <w:fldChar w:fldCharType="end"/>
                      </w:r>
                      <w:bookmarkEnd w:id="53"/>
                      <w:r w:rsidRPr="00EF18A9">
                        <w:rPr>
                          <w:b/>
                          <w:bCs/>
                        </w:rPr>
                        <w:t>:</w:t>
                      </w:r>
                      <w:r>
                        <w:t xml:space="preserve"> </w:t>
                      </w:r>
                      <w:bookmarkStart w:id="58"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8"/>
                      <w:r>
                        <w:t>.</w:t>
                      </w:r>
                      <w:bookmarkEnd w:id="54"/>
                      <w:bookmarkEnd w:id="55"/>
                      <w:bookmarkEnd w:id="56"/>
                      <w:bookmarkEnd w:id="57"/>
                    </w:p>
                  </w:txbxContent>
                </v:textbox>
                <w10:wrap type="topAndBottom" anchorx="page"/>
              </v:shape>
            </w:pict>
          </mc:Fallback>
        </mc:AlternateContent>
      </w:r>
      <w:r>
        <w:rPr>
          <w:noProof/>
        </w:rPr>
        <w:drawing>
          <wp:anchor distT="0" distB="0" distL="114300" distR="114300" simplePos="0" relativeHeight="251655168" behindDoc="0" locked="0" layoutInCell="1" allowOverlap="1" wp14:anchorId="54AB31ED" wp14:editId="7A4E7089">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7456" behindDoc="0" locked="0" layoutInCell="1" allowOverlap="1" wp14:anchorId="38E7701D" wp14:editId="2E403C05">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6432" behindDoc="0" locked="0" layoutInCell="1" allowOverlap="1" wp14:anchorId="16103C67" wp14:editId="714B563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02DE8883" w:rsidR="0070228C" w:rsidRPr="0079353D" w:rsidRDefault="0070228C" w:rsidP="006C2472">
                            <w:pPr>
                              <w:pStyle w:val="Beschriftung"/>
                              <w:rPr>
                                <w:noProof/>
                              </w:rPr>
                            </w:pPr>
                            <w:bookmarkStart w:id="59"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5</w:t>
                            </w:r>
                            <w:r w:rsidRPr="00EF18A9">
                              <w:rPr>
                                <w:b/>
                                <w:bCs/>
                              </w:rPr>
                              <w:fldChar w:fldCharType="end"/>
                            </w:r>
                            <w:bookmarkEnd w:id="59"/>
                            <w:r w:rsidRPr="00EF18A9">
                              <w:rPr>
                                <w:b/>
                                <w:bCs/>
                              </w:rPr>
                              <w:t>:</w:t>
                            </w:r>
                            <w:r>
                              <w:t xml:space="preserve"> </w:t>
                            </w:r>
                            <w:bookmarkStart w:id="60"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02DE8883" w:rsidR="0070228C" w:rsidRPr="0079353D" w:rsidRDefault="0070228C" w:rsidP="006C2472">
                      <w:pPr>
                        <w:pStyle w:val="Beschriftung"/>
                        <w:rPr>
                          <w:noProof/>
                        </w:rPr>
                      </w:pPr>
                      <w:bookmarkStart w:id="61"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5</w:t>
                      </w:r>
                      <w:r w:rsidRPr="00EF18A9">
                        <w:rPr>
                          <w:b/>
                          <w:bCs/>
                        </w:rPr>
                        <w:fldChar w:fldCharType="end"/>
                      </w:r>
                      <w:bookmarkEnd w:id="61"/>
                      <w:r w:rsidRPr="00EF18A9">
                        <w:rPr>
                          <w:b/>
                          <w:bCs/>
                        </w:rPr>
                        <w:t>:</w:t>
                      </w:r>
                      <w:r>
                        <w:t xml:space="preserve"> </w:t>
                      </w:r>
                      <w:bookmarkStart w:id="62"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2"/>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26"/>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633B244D" w:rsidR="00B21C06" w:rsidRDefault="00B21C06" w:rsidP="00B21C06">
      <w:pPr>
        <w:pStyle w:val="Beschriftung"/>
        <w:keepNext/>
      </w:pPr>
      <w:bookmarkStart w:id="63" w:name="_Ref6515970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4</w:t>
      </w:r>
      <w:r w:rsidR="00603690" w:rsidRPr="00EF18A9">
        <w:rPr>
          <w:b/>
          <w:bCs/>
        </w:rPr>
        <w:fldChar w:fldCharType="end"/>
      </w:r>
      <w:bookmarkEnd w:id="63"/>
      <w:r w:rsidRPr="00EF18A9">
        <w:rPr>
          <w:b/>
          <w:bCs/>
        </w:rPr>
        <w:t>:</w:t>
      </w:r>
      <w:r>
        <w:t xml:space="preserve"> Relation between weather regime numbers and </w:t>
      </w:r>
      <w:r w:rsidR="00D67490">
        <w:t>common</w:t>
      </w:r>
      <w:r>
        <w:t xml:space="preserve">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5584" behindDoc="0" locked="0" layoutInCell="1" allowOverlap="1" wp14:anchorId="5555905B" wp14:editId="72378A57">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73B74DA2" w:rsidR="0070228C" w:rsidRPr="009D4781" w:rsidRDefault="0070228C" w:rsidP="00B63647">
                              <w:pPr>
                                <w:pStyle w:val="Beschriftung"/>
                                <w:rPr>
                                  <w:noProof/>
                                </w:rPr>
                              </w:pPr>
                              <w:bookmarkStart w:id="64"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6</w:t>
                              </w:r>
                              <w:r w:rsidRPr="00EF18A9">
                                <w:rPr>
                                  <w:b/>
                                  <w:bCs/>
                                </w:rPr>
                                <w:fldChar w:fldCharType="end"/>
                              </w:r>
                              <w:bookmarkEnd w:id="64"/>
                              <w:r w:rsidRPr="00EF18A9">
                                <w:rPr>
                                  <w:b/>
                                  <w:bCs/>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558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8"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73B74DA2" w:rsidR="0070228C" w:rsidRPr="009D4781" w:rsidRDefault="0070228C" w:rsidP="00B63647">
                        <w:pPr>
                          <w:pStyle w:val="Beschriftung"/>
                          <w:rPr>
                            <w:noProof/>
                          </w:rPr>
                        </w:pPr>
                        <w:bookmarkStart w:id="65"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6</w:t>
                        </w:r>
                        <w:r w:rsidRPr="00EF18A9">
                          <w:rPr>
                            <w:b/>
                            <w:bCs/>
                          </w:rPr>
                          <w:fldChar w:fldCharType="end"/>
                        </w:r>
                        <w:bookmarkEnd w:id="65"/>
                        <w:r w:rsidRPr="00EF18A9">
                          <w:rPr>
                            <w:b/>
                            <w:bCs/>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6" w:name="_Toc70173009"/>
      <w:r>
        <w:lastRenderedPageBreak/>
        <w:t>W</w:t>
      </w:r>
      <w:r w:rsidR="00CE46C0">
        <w:t xml:space="preserve">eather regime </w:t>
      </w:r>
      <w:r>
        <w:t xml:space="preserve">0 </w:t>
      </w:r>
      <w:r w:rsidR="00EB06DF">
        <w:t>-</w:t>
      </w:r>
      <w:r>
        <w:t xml:space="preserve"> </w:t>
      </w:r>
      <w:r w:rsidR="00762FEA">
        <w:t>NAO</w:t>
      </w:r>
      <w:r>
        <w:t>+</w:t>
      </w:r>
      <w:bookmarkEnd w:id="66"/>
    </w:p>
    <w:p w14:paraId="4A6366AA" w14:textId="7994F3C0" w:rsidR="00182055" w:rsidRPr="007F0E63"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8D0951">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D55C61" w:rsidRPr="00D55C61">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t>
      </w:r>
      <w:r w:rsidR="00D67490">
        <w:t>leading to</w:t>
      </w:r>
      <w:r w:rsidR="00CE46C0" w:rsidRPr="006D5234">
        <w:t xml:space="preserve"> a</w:t>
      </w:r>
      <w:r w:rsidR="00975F9D" w:rsidRPr="006D5234">
        <w:t xml:space="preserve"> </w:t>
      </w:r>
      <w:r w:rsidR="002F60EB" w:rsidRPr="007F0E63">
        <w:t>larger cloud clover</w:t>
      </w:r>
      <w:r w:rsidR="00B6369A" w:rsidRPr="007F0E63">
        <w:t xml:space="preserve"> fraction</w:t>
      </w:r>
      <w:r w:rsidR="002F60EB" w:rsidRPr="007F0E63">
        <w:t xml:space="preserve"> and less </w:t>
      </w:r>
      <w:r w:rsidR="00B6369A" w:rsidRPr="007F0E63">
        <w:t xml:space="preserve">available </w:t>
      </w:r>
      <w:r w:rsidR="002F60EB" w:rsidRPr="007F0E63">
        <w:t>surface solar radiation.</w:t>
      </w:r>
      <w:r w:rsidR="00366226" w:rsidRPr="007F0E63">
        <w:t xml:space="preserve"> </w:t>
      </w:r>
      <w:r w:rsidR="002F60EB" w:rsidRPr="007F0E63">
        <w:t>S</w:t>
      </w:r>
      <w:r w:rsidR="00366226" w:rsidRPr="007F0E63">
        <w:t xml:space="preserve">tudies by </w:t>
      </w:r>
      <w:r w:rsidR="00DD507E" w:rsidRPr="007F0E63">
        <w:fldChar w:fldCharType="begin" w:fldLock="1"/>
      </w:r>
      <w:r w:rsidR="008D0951">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7F0E63">
        <w:fldChar w:fldCharType="separate"/>
      </w:r>
      <w:r w:rsidR="00DD507E" w:rsidRPr="007F0E63">
        <w:rPr>
          <w:noProof/>
        </w:rPr>
        <w:t xml:space="preserve">Pozo-Vázquez </w:t>
      </w:r>
      <w:r w:rsidR="00DD507E" w:rsidRPr="007F0E63">
        <w:rPr>
          <w:i/>
          <w:noProof/>
        </w:rPr>
        <w:t>et al.</w:t>
      </w:r>
      <w:r w:rsidR="00DD507E" w:rsidRPr="007F0E63">
        <w:rPr>
          <w:noProof/>
        </w:rPr>
        <w:t xml:space="preserve"> </w:t>
      </w:r>
      <w:r w:rsidR="00FE54F4" w:rsidRPr="007F0E63">
        <w:rPr>
          <w:noProof/>
        </w:rPr>
        <w:t>(</w:t>
      </w:r>
      <w:r w:rsidR="00DD507E" w:rsidRPr="007F0E63">
        <w:rPr>
          <w:noProof/>
        </w:rPr>
        <w:t>2004</w:t>
      </w:r>
      <w:r w:rsidR="00FE54F4" w:rsidRPr="007F0E63">
        <w:rPr>
          <w:noProof/>
        </w:rPr>
        <w:t>;</w:t>
      </w:r>
      <w:r w:rsidR="00DD507E" w:rsidRPr="007F0E63">
        <w:rPr>
          <w:noProof/>
        </w:rPr>
        <w:t xml:space="preserve"> 2011)</w:t>
      </w:r>
      <w:r w:rsidR="00DD507E" w:rsidRPr="007F0E63">
        <w:fldChar w:fldCharType="end"/>
      </w:r>
      <w:r w:rsidR="00FE54F4" w:rsidRPr="007F0E63">
        <w:t xml:space="preserve"> </w:t>
      </w:r>
      <w:r w:rsidR="000003ED" w:rsidRPr="007F0E63">
        <w:t>have shown</w:t>
      </w:r>
      <w:r w:rsidR="00366226" w:rsidRPr="007F0E63">
        <w:t xml:space="preserve"> that the </w:t>
      </w:r>
      <w:r w:rsidR="00762FEA" w:rsidRPr="007F0E63">
        <w:t>NAO</w:t>
      </w:r>
      <w:r w:rsidR="00366226" w:rsidRPr="007F0E63">
        <w:t xml:space="preserve"> index is negatively correlated with the </w:t>
      </w:r>
      <w:r w:rsidR="00F75FE0" w:rsidRPr="007F0E63">
        <w:t>surface solar radiation</w:t>
      </w:r>
      <w:r w:rsidR="00366226" w:rsidRPr="007F0E63">
        <w:t xml:space="preserve"> in </w:t>
      </w:r>
      <w:r w:rsidR="0032219E" w:rsidRPr="007F0E63">
        <w:t>N</w:t>
      </w:r>
      <w:r w:rsidR="00366226" w:rsidRPr="007F0E63">
        <w:t>orthern Europe and positive</w:t>
      </w:r>
      <w:r w:rsidR="00E10960" w:rsidRPr="007F0E63">
        <w:t>ly</w:t>
      </w:r>
      <w:r w:rsidR="00366226" w:rsidRPr="007F0E63">
        <w:t xml:space="preserve"> correlated with </w:t>
      </w:r>
      <w:r w:rsidR="00D5379F" w:rsidRPr="007F0E63">
        <w:t xml:space="preserve">surface </w:t>
      </w:r>
      <w:r w:rsidR="00366226" w:rsidRPr="007F0E63">
        <w:t xml:space="preserve">solar </w:t>
      </w:r>
      <w:r w:rsidR="00D5379F" w:rsidRPr="007F0E63">
        <w:t>radiation</w:t>
      </w:r>
      <w:r w:rsidR="00366226" w:rsidRPr="007F0E63">
        <w:t xml:space="preserve"> in southern </w:t>
      </w:r>
      <w:r w:rsidR="00DD507E" w:rsidRPr="007F0E63">
        <w:t>Europe</w:t>
      </w:r>
      <w:r w:rsidR="00EA6444" w:rsidRPr="007F0E63">
        <w:t>.</w:t>
      </w:r>
      <w:r w:rsidR="00214855" w:rsidRPr="007F0E63">
        <w:t xml:space="preserve"> </w:t>
      </w:r>
      <w:r w:rsidR="00182055" w:rsidRPr="007F0E63">
        <w:t xml:space="preserve">Our results agree with </w:t>
      </w:r>
      <w:r w:rsidR="006D5234" w:rsidRPr="007F0E63">
        <w:t>these studies</w:t>
      </w:r>
      <w:r w:rsidR="00E10960" w:rsidRPr="007F0E63">
        <w:t xml:space="preserve"> </w:t>
      </w:r>
      <w:r w:rsidR="00182055" w:rsidRPr="007F0E63">
        <w:t>with negative surface solar radiation anomalies in Northern Europe</w:t>
      </w:r>
      <w:r w:rsidR="00E10960" w:rsidRPr="007F0E63">
        <w:t>,</w:t>
      </w:r>
      <w:r w:rsidR="00182055" w:rsidRPr="007F0E63">
        <w:t xml:space="preserve"> positive surface solar radiation in Southern Europe</w:t>
      </w:r>
      <w:r w:rsidR="00E10960" w:rsidRPr="007F0E63">
        <w:t xml:space="preserve"> and positive temperature anomalies</w:t>
      </w:r>
      <w:r w:rsidR="00481771" w:rsidRPr="007F0E63">
        <w:t xml:space="preserve"> almost</w:t>
      </w:r>
      <w:r w:rsidR="00E10960" w:rsidRPr="007F0E63">
        <w:t xml:space="preserve"> all over Europe</w:t>
      </w:r>
      <w:r w:rsidR="00182055" w:rsidRPr="007F0E63">
        <w:t xml:space="preserve"> (</w:t>
      </w:r>
      <w:r w:rsidR="00601076" w:rsidRPr="007F0E63">
        <w:fldChar w:fldCharType="begin"/>
      </w:r>
      <w:r w:rsidR="00601076" w:rsidRPr="007F0E63">
        <w:instrText xml:space="preserve"> REF _Ref60749590 \h </w:instrText>
      </w:r>
      <w:r w:rsidR="007F0E63" w:rsidRPr="007F0E63">
        <w:instrText xml:space="preserve"> \* MERGEFORMAT </w:instrText>
      </w:r>
      <w:r w:rsidR="00601076" w:rsidRPr="007F0E63">
        <w:fldChar w:fldCharType="separate"/>
      </w:r>
      <w:r w:rsidR="00CF7B16" w:rsidRPr="00CF7B16">
        <w:t>Figure 4</w:t>
      </w:r>
      <w:r w:rsidR="00601076" w:rsidRPr="007F0E63">
        <w:fldChar w:fldCharType="end"/>
      </w:r>
      <w:r w:rsidR="00481771" w:rsidRPr="007F0E63">
        <w:t>b</w:t>
      </w:r>
      <w:r w:rsidR="00A93337" w:rsidRPr="007F0E63">
        <w:t>)</w:t>
      </w:r>
      <w:r w:rsidR="00601076" w:rsidRPr="007F0E63">
        <w:t xml:space="preserve"> and </w:t>
      </w:r>
      <w:r w:rsidR="00481771" w:rsidRPr="007F0E63">
        <w:t>c</w:t>
      </w:r>
      <w:r w:rsidR="00601076" w:rsidRPr="007F0E63">
        <w:t>)</w:t>
      </w:r>
      <w:r w:rsidR="006D5234" w:rsidRPr="007F0E63">
        <w:t>,</w:t>
      </w:r>
      <w:r w:rsidR="00601076" w:rsidRPr="007F0E63">
        <w:t xml:space="preserve"> </w:t>
      </w:r>
      <w:r w:rsidR="009539CC" w:rsidRPr="007F0E63">
        <w:t xml:space="preserve">the </w:t>
      </w:r>
      <w:r w:rsidR="00601076" w:rsidRPr="007F0E63">
        <w:t>first column</w:t>
      </w:r>
      <w:r w:rsidR="00A93337" w:rsidRPr="007F0E63">
        <w:t>)</w:t>
      </w:r>
      <w:r w:rsidR="00182055" w:rsidRPr="007F0E63">
        <w:t xml:space="preserve">. </w:t>
      </w:r>
    </w:p>
    <w:p w14:paraId="68F7BE02" w14:textId="4AA54561" w:rsidR="00711425" w:rsidRDefault="001C6591" w:rsidP="00E86105">
      <w:r w:rsidRPr="007F0E63">
        <w:t>During the positive phase of the NAO, the CF anomalies</w:t>
      </w:r>
      <w:r w:rsidR="00E86105" w:rsidRPr="007F0E63">
        <w:t xml:space="preserve"> </w:t>
      </w:r>
      <w:r w:rsidR="006D5234" w:rsidRPr="007F0E63">
        <w:t>also exhibit</w:t>
      </w:r>
      <w:r w:rsidR="00557F59" w:rsidRPr="007F0E63">
        <w:t xml:space="preserve"> </w:t>
      </w:r>
      <w:r w:rsidR="00E86105" w:rsidRPr="007F0E63">
        <w:t xml:space="preserve">a </w:t>
      </w:r>
      <w:r w:rsidR="00214855" w:rsidRPr="007F0E63">
        <w:t>clear</w:t>
      </w:r>
      <w:r w:rsidR="00E86105" w:rsidRPr="007F0E63">
        <w:t xml:space="preserve"> </w:t>
      </w:r>
      <w:r w:rsidR="00214855" w:rsidRPr="007F0E63">
        <w:t>N</w:t>
      </w:r>
      <w:r w:rsidR="00E86105" w:rsidRPr="007F0E63">
        <w:t xml:space="preserve">orth to </w:t>
      </w:r>
      <w:r w:rsidR="00214855" w:rsidRPr="007F0E63">
        <w:t>S</w:t>
      </w:r>
      <w:r w:rsidR="00E86105" w:rsidRPr="007F0E63">
        <w:t xml:space="preserve">outh </w:t>
      </w:r>
      <w:r w:rsidR="00214855" w:rsidRPr="007F0E63">
        <w:t>discrepancy</w:t>
      </w:r>
      <w:r w:rsidR="00E86105" w:rsidRPr="007F0E63">
        <w:t>. Northern Europe shows negative CF anomalies</w:t>
      </w:r>
      <w:r w:rsidRPr="007F0E63">
        <w:t>,</w:t>
      </w:r>
      <w:r w:rsidR="00214855" w:rsidRPr="007F0E63">
        <w:t xml:space="preserve"> w</w:t>
      </w:r>
      <w:r w:rsidR="00E86105" w:rsidRPr="007F0E63">
        <w:t xml:space="preserve">hereas </w:t>
      </w:r>
      <w:r w:rsidRPr="007F0E63">
        <w:t>positive CF anomalies dominate southern Europe</w:t>
      </w:r>
      <w:r w:rsidR="00711425" w:rsidRPr="007F0E63">
        <w:t xml:space="preserve">. </w:t>
      </w:r>
      <w:r w:rsidR="00E86105" w:rsidRPr="007F0E63">
        <w:t xml:space="preserve">This is in line with </w:t>
      </w:r>
      <w:r w:rsidR="002A104B" w:rsidRPr="007F0E63">
        <w:t>the surface</w:t>
      </w:r>
      <w:r w:rsidR="002A104B">
        <w:t xml:space="preserve"> solar radiation described above</w:t>
      </w:r>
      <w:r>
        <w:t>,</w:t>
      </w:r>
      <w:r w:rsidR="00E86105">
        <w:t xml:space="preserve"> </w:t>
      </w:r>
      <w:r w:rsidR="00711425">
        <w:t xml:space="preserve">but </w:t>
      </w:r>
      <w:r w:rsidR="00F63C38">
        <w:t xml:space="preserve">the pattern </w:t>
      </w:r>
      <w:r w:rsidR="00711425">
        <w:t xml:space="preserve">changes throughout the season. </w:t>
      </w:r>
      <w:r w:rsidR="00D67490">
        <w:t>I</w:t>
      </w:r>
      <w:r w:rsidR="00711425">
        <w:t>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w:t>
      </w:r>
      <w:r w:rsidR="00D67490">
        <w:t>c</w:t>
      </w:r>
      <w:r w:rsidR="00711425">
        <w:t xml:space="preserve">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7" w:name="_Toc70173010"/>
      <w:r>
        <w:t xml:space="preserve">Weather regime </w:t>
      </w:r>
      <w:r w:rsidR="005068C0">
        <w:t>1 - European trough</w:t>
      </w:r>
      <w:bookmarkEnd w:id="67"/>
    </w:p>
    <w:p w14:paraId="0E8925BB" w14:textId="4AF7B4FA" w:rsidR="00AC4668" w:rsidRPr="007F0E63"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 xml:space="preserve">South-eastern </w:t>
      </w:r>
      <w:r w:rsidR="000D4178" w:rsidRPr="007F0E63">
        <w:t>Europe</w:t>
      </w:r>
      <w:r w:rsidR="00DD5B76" w:rsidRPr="007F0E63">
        <w:t>,</w:t>
      </w:r>
      <w:r w:rsidR="00481771" w:rsidRPr="007F0E63">
        <w:t xml:space="preserve"> and </w:t>
      </w:r>
      <w:r w:rsidR="000D4178" w:rsidRPr="007F0E63">
        <w:t>higher temperature</w:t>
      </w:r>
      <w:r w:rsidR="00481771" w:rsidRPr="007F0E63">
        <w:t xml:space="preserve"> </w:t>
      </w:r>
      <w:r w:rsidR="00D67490" w:rsidRPr="007F0E63">
        <w:t>above</w:t>
      </w:r>
      <w:r w:rsidR="00481771" w:rsidRPr="007F0E63">
        <w:t xml:space="preserve"> </w:t>
      </w:r>
      <w:r w:rsidR="00DD5B76" w:rsidRPr="007F0E63">
        <w:t>average</w:t>
      </w:r>
      <w:r w:rsidR="00FE0F55" w:rsidRPr="007F0E63">
        <w:t xml:space="preserve"> can be observed (</w:t>
      </w:r>
      <w:r w:rsidR="00FE0F55" w:rsidRPr="007F0E63">
        <w:fldChar w:fldCharType="begin"/>
      </w:r>
      <w:r w:rsidR="00FE0F55" w:rsidRPr="007F0E63">
        <w:instrText xml:space="preserve"> REF _Ref60749590 \h </w:instrText>
      </w:r>
      <w:r w:rsidR="007F0E63" w:rsidRPr="007F0E63">
        <w:instrText xml:space="preserve"> \* MERGEFORMAT </w:instrText>
      </w:r>
      <w:r w:rsidR="00FE0F55" w:rsidRPr="007F0E63">
        <w:fldChar w:fldCharType="separate"/>
      </w:r>
      <w:r w:rsidR="00CF7B16" w:rsidRPr="00CF7B16">
        <w:t>Figure 4</w:t>
      </w:r>
      <w:r w:rsidR="00FE0F55" w:rsidRPr="007F0E63">
        <w:fldChar w:fldCharType="end"/>
      </w:r>
      <w:r w:rsidR="00FE0F55" w:rsidRPr="007F0E63">
        <w:t>c), WR1)</w:t>
      </w:r>
      <w:r w:rsidR="000D4178" w:rsidRPr="007F0E63">
        <w:t>.</w:t>
      </w:r>
      <w:r w:rsidR="00C81ED1" w:rsidRPr="007F0E63">
        <w:t xml:space="preserve"> </w:t>
      </w:r>
      <w:r w:rsidR="007E6E5C" w:rsidRPr="007F0E63">
        <w:t>S</w:t>
      </w:r>
      <w:r w:rsidR="00C81ED1" w:rsidRPr="007F0E63">
        <w:t>urface solar radiation anomalies</w:t>
      </w:r>
      <w:r w:rsidR="007E6E5C" w:rsidRPr="007F0E63">
        <w:t xml:space="preserve"> are also enhanced</w:t>
      </w:r>
      <w:r w:rsidR="00C81ED1" w:rsidRPr="007F0E63">
        <w:t xml:space="preserve"> </w:t>
      </w:r>
      <w:r w:rsidR="00FE0F55" w:rsidRPr="007F0E63">
        <w:t>i</w:t>
      </w:r>
      <w:r w:rsidR="00C81ED1" w:rsidRPr="007F0E63">
        <w:t xml:space="preserve">n South-eastern Europe </w:t>
      </w:r>
      <w:r w:rsidR="007E6E5C" w:rsidRPr="007F0E63">
        <w:t>but are not as pronounced</w:t>
      </w:r>
      <w:r w:rsidR="00C81ED1" w:rsidRPr="007F0E63">
        <w:t>.</w:t>
      </w:r>
      <w:r w:rsidR="000D4178" w:rsidRPr="007F0E63">
        <w:t xml:space="preserve"> </w:t>
      </w:r>
      <w:r w:rsidR="000B574E" w:rsidRPr="007F0E63">
        <w:t>W</w:t>
      </w:r>
      <w:r w:rsidR="000D4178" w:rsidRPr="007F0E63">
        <w:t>estern Europe</w:t>
      </w:r>
      <w:r w:rsidR="00481771" w:rsidRPr="007F0E63">
        <w:t>, where the cyclone is located,</w:t>
      </w:r>
      <w:r w:rsidR="000D4178" w:rsidRPr="007F0E63">
        <w:t xml:space="preserve"> </w:t>
      </w:r>
      <w:r w:rsidR="00F00C48" w:rsidRPr="007F0E63">
        <w:t xml:space="preserve">shows </w:t>
      </w:r>
      <w:r w:rsidR="00FE0F55" w:rsidRPr="007F0E63">
        <w:t>negative</w:t>
      </w:r>
      <w:r w:rsidR="00F00C48" w:rsidRPr="007F0E63">
        <w:t xml:space="preserve"> temperature</w:t>
      </w:r>
      <w:r w:rsidR="00CF5CB9" w:rsidRPr="007F0E63">
        <w:t xml:space="preserve"> and surface solar radiation</w:t>
      </w:r>
      <w:r w:rsidR="00AC518B" w:rsidRPr="007F0E63">
        <w:t xml:space="preserve"> </w:t>
      </w:r>
      <w:r w:rsidR="00D430B1" w:rsidRPr="007F0E63">
        <w:t>anomalies</w:t>
      </w:r>
      <w:r w:rsidR="00CF5CB9" w:rsidRPr="007F0E63">
        <w:t xml:space="preserve"> ex</w:t>
      </w:r>
      <w:r w:rsidR="004C61A4" w:rsidRPr="007F0E63">
        <w:t>cep</w:t>
      </w:r>
      <w:r w:rsidR="00CF5CB9" w:rsidRPr="007F0E63">
        <w:t>t the Northern par</w:t>
      </w:r>
      <w:r w:rsidR="00AC518B" w:rsidRPr="007F0E63">
        <w:t>t</w:t>
      </w:r>
      <w:r w:rsidR="00CF5CB9" w:rsidRPr="007F0E63">
        <w:t xml:space="preserve"> of the British </w:t>
      </w:r>
      <w:r w:rsidR="00772C32" w:rsidRPr="007F0E63">
        <w:t>Isles</w:t>
      </w:r>
      <w:r w:rsidR="00CF5CB9" w:rsidRPr="007F0E63">
        <w:t xml:space="preserve"> and the Western coast of Norway</w:t>
      </w:r>
      <w:r w:rsidR="00481771" w:rsidRPr="007F0E63">
        <w:t xml:space="preserve">, which </w:t>
      </w:r>
      <w:r w:rsidR="00D67490" w:rsidRPr="007F0E63">
        <w:t>lies</w:t>
      </w:r>
      <w:r w:rsidR="00591F5E" w:rsidRPr="007F0E63">
        <w:t xml:space="preserve"> </w:t>
      </w:r>
      <w:r w:rsidR="00481771" w:rsidRPr="007F0E63">
        <w:t xml:space="preserve">on the northern edge of the </w:t>
      </w:r>
      <w:r w:rsidR="009B6462" w:rsidRPr="007F0E63">
        <w:t>cyclone</w:t>
      </w:r>
      <w:r w:rsidR="00F00C48" w:rsidRPr="007F0E63">
        <w:t xml:space="preserve">. </w:t>
      </w:r>
    </w:p>
    <w:p w14:paraId="323AB628" w14:textId="121D602C" w:rsidR="00E86105" w:rsidRPr="007F0E63" w:rsidRDefault="00E86105" w:rsidP="00E86105">
      <w:r w:rsidRPr="007F0E63">
        <w:t>The CF anomalies during the European trough are mostly negative</w:t>
      </w:r>
      <w:r w:rsidR="00DD5B76" w:rsidRPr="007F0E63">
        <w:t>, which agrees with the surface solar radiation's overall patter</w:t>
      </w:r>
      <w:r w:rsidR="00F63C38" w:rsidRPr="007F0E63">
        <w:t>n</w:t>
      </w:r>
      <w:r w:rsidRPr="007F0E63">
        <w:t xml:space="preserve">. </w:t>
      </w:r>
      <w:r w:rsidR="00D67490" w:rsidRPr="007F0E63">
        <w:t>I</w:t>
      </w:r>
      <w:r w:rsidR="004D28C4" w:rsidRPr="007F0E63">
        <w:t xml:space="preserve">t does </w:t>
      </w:r>
      <w:r w:rsidR="008B3264" w:rsidRPr="007F0E63">
        <w:t>not</w:t>
      </w:r>
      <w:r w:rsidR="004D28C4" w:rsidRPr="007F0E63">
        <w:t xml:space="preserve"> fit</w:t>
      </w:r>
      <w:r w:rsidRPr="007F0E63">
        <w:t xml:space="preserve"> in winter</w:t>
      </w:r>
      <w:r w:rsidR="00DD5B76" w:rsidRPr="007F0E63">
        <w:t>,</w:t>
      </w:r>
      <w:r w:rsidR="00557F59" w:rsidRPr="007F0E63">
        <w:t xml:space="preserve"> </w:t>
      </w:r>
      <w:r w:rsidRPr="007F0E63">
        <w:t>where Southern and South-eastern Europe exhibit a</w:t>
      </w:r>
      <w:r w:rsidR="00557F59" w:rsidRPr="007F0E63">
        <w:t>n even</w:t>
      </w:r>
      <w:r w:rsidRPr="007F0E63">
        <w:t xml:space="preserve"> larger negative impact than Northern Europe</w:t>
      </w:r>
      <w:r w:rsidR="00DD5B76" w:rsidRPr="007F0E63">
        <w:t>. In contrast,</w:t>
      </w:r>
      <w:r w:rsidR="004D28C4" w:rsidRPr="007F0E63">
        <w:t xml:space="preserve"> the surface solar radiation for the whole year is positive</w:t>
      </w:r>
      <w:r w:rsidR="008B3264" w:rsidRPr="007F0E63">
        <w:t xml:space="preserve"> </w:t>
      </w:r>
      <w:r w:rsidR="00D67490" w:rsidRPr="007F0E63">
        <w:t>in</w:t>
      </w:r>
      <w:r w:rsidR="008B3264" w:rsidRPr="007F0E63">
        <w:t xml:space="preserve"> this region</w:t>
      </w:r>
      <w:r w:rsidR="004D28C4" w:rsidRPr="007F0E63">
        <w:t>.</w:t>
      </w:r>
      <w:r w:rsidRPr="007F0E63">
        <w:t xml:space="preserve"> Interestingly, this weakens in spring</w:t>
      </w:r>
      <w:r w:rsidR="00783F49" w:rsidRPr="007F0E63">
        <w:t xml:space="preserve"> and</w:t>
      </w:r>
      <w:r w:rsidRPr="007F0E63">
        <w:t xml:space="preserve"> even turns </w:t>
      </w:r>
      <w:r w:rsidR="00D67490" w:rsidRPr="007F0E63">
        <w:t>in</w:t>
      </w:r>
      <w:r w:rsidRPr="007F0E63">
        <w:t>to positive CF anomalies in summer</w:t>
      </w:r>
      <w:r w:rsidR="00DD5B76" w:rsidRPr="007F0E63">
        <w:t>,</w:t>
      </w:r>
      <w:r w:rsidR="005715DA" w:rsidRPr="007F0E63">
        <w:t xml:space="preserve"> which is more in line with our surface solar radiation anomalies </w:t>
      </w:r>
      <w:r w:rsidR="009F057B" w:rsidRPr="007F0E63">
        <w:t xml:space="preserve">presented </w:t>
      </w:r>
      <w:r w:rsidR="009A0606" w:rsidRPr="007F0E63">
        <w:t>year-round</w:t>
      </w:r>
      <w:r w:rsidRPr="007F0E63">
        <w:t>.</w:t>
      </w:r>
      <w:r w:rsidR="00D579A5" w:rsidRPr="007F0E63">
        <w:t xml:space="preserve"> </w:t>
      </w:r>
      <w:r w:rsidR="00783F49" w:rsidRPr="007F0E63">
        <w:t>This may be attributable to WR1 being less frequent in winter than summer and spring</w:t>
      </w:r>
      <w:r w:rsidR="00D579A5" w:rsidRPr="007F0E63">
        <w:t xml:space="preserve">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CF7B16" w:rsidRPr="00CF7B16">
        <w:t>Figure 6</w:t>
      </w:r>
      <w:r w:rsidR="00D579A5" w:rsidRPr="007F0E63">
        <w:fldChar w:fldCharType="end"/>
      </w:r>
      <w:r w:rsidR="00D579A5" w:rsidRPr="007F0E63">
        <w:t>).</w:t>
      </w:r>
    </w:p>
    <w:p w14:paraId="545B6ED7" w14:textId="39075EAF" w:rsidR="0090113B" w:rsidRDefault="0011097C" w:rsidP="005F14E3">
      <w:pPr>
        <w:pStyle w:val="berschrift3"/>
      </w:pPr>
      <w:bookmarkStart w:id="68" w:name="_Toc70173011"/>
      <w:r>
        <w:lastRenderedPageBreak/>
        <w:t xml:space="preserve">Weather regime </w:t>
      </w:r>
      <w:r w:rsidR="00D0035A">
        <w:t xml:space="preserve">2 – </w:t>
      </w:r>
      <w:r w:rsidR="00762FEA">
        <w:t>NAO</w:t>
      </w:r>
      <w:r w:rsidR="00D0035A">
        <w:t>-</w:t>
      </w:r>
      <w:bookmarkEnd w:id="68"/>
    </w:p>
    <w:p w14:paraId="091B2910" w14:textId="7FC82AAB" w:rsidR="00F1583D" w:rsidRDefault="00FF4860" w:rsidP="00F1583D">
      <w:r>
        <w:t>C</w:t>
      </w:r>
      <w:r w:rsidR="00F1583D">
        <w:t xml:space="preserve">ontrary </w:t>
      </w:r>
      <w:r w:rsidR="008116D4">
        <w:t>geopotential height anomaly fields</w:t>
      </w:r>
      <w:r w:rsidR="00F1583D">
        <w:t xml:space="preserve"> </w:t>
      </w:r>
      <w:r w:rsidR="00742198">
        <w:t>relative 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742198">
        <w:t>relative to</w:t>
      </w:r>
      <w:r w:rsidR="00F1583D">
        <w:t xml:space="preserve"> </w:t>
      </w:r>
      <w:r w:rsidR="0010567B">
        <w:t xml:space="preserve">the </w:t>
      </w:r>
      <w:r w:rsidR="00F1583D">
        <w:t xml:space="preserve">positive phase of the </w:t>
      </w:r>
      <w:r w:rsidR="00762FEA">
        <w:t>NAO</w:t>
      </w:r>
      <w:r w:rsidR="0019662E">
        <w:t>.</w:t>
      </w:r>
      <w:r w:rsidR="00F1583D">
        <w:t xml:space="preserve"> </w:t>
      </w:r>
      <w:r w:rsidR="00742198">
        <w:t>It exhibits higher</w:t>
      </w:r>
      <w:r w:rsidR="0019662E">
        <w:t xml:space="preserve"> </w:t>
      </w:r>
      <w:r w:rsidR="000B574E">
        <w:t xml:space="preserve">surface solar radiation </w:t>
      </w:r>
      <w:r w:rsidR="00742198">
        <w:t>compared to</w:t>
      </w:r>
      <w:r w:rsidR="00F1583D">
        <w:t xml:space="preserve">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0EA74A6D"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w:t>
      </w:r>
      <w:r w:rsidRPr="007F0E63">
        <w:t>Europe and negative</w:t>
      </w:r>
      <w:r w:rsidR="00A029CD" w:rsidRPr="007F0E63">
        <w:t xml:space="preserve"> </w:t>
      </w:r>
      <w:r w:rsidR="00103D36" w:rsidRPr="007F0E63">
        <w:t>values</w:t>
      </w:r>
      <w:r w:rsidRPr="007F0E63">
        <w:t xml:space="preserve"> in</w:t>
      </w:r>
      <w:r w:rsidR="00A029CD" w:rsidRPr="007F0E63">
        <w:t xml:space="preserve"> the</w:t>
      </w:r>
      <w:r w:rsidRPr="007F0E63">
        <w:t xml:space="preserve"> South. But we can see here that this </w:t>
      </w:r>
      <w:r w:rsidR="004D1E6E" w:rsidRPr="007F0E63">
        <w:t>discrepancy</w:t>
      </w:r>
      <w:r w:rsidRPr="007F0E63">
        <w:t xml:space="preserve"> between North and South</w:t>
      </w:r>
      <w:r w:rsidR="004D1E6E" w:rsidRPr="007F0E63">
        <w:t xml:space="preserve"> is</w:t>
      </w:r>
      <w:r w:rsidRPr="007F0E63">
        <w:t xml:space="preserve"> </w:t>
      </w:r>
      <w:r w:rsidR="00581B5B" w:rsidRPr="007F0E63">
        <w:t>evident</w:t>
      </w:r>
      <w:r w:rsidRPr="007F0E63">
        <w:t xml:space="preserve"> in winter and sprin</w:t>
      </w:r>
      <w:r w:rsidR="00A029CD" w:rsidRPr="007F0E63">
        <w:t>g</w:t>
      </w:r>
      <w:r w:rsidRPr="007F0E63">
        <w:t xml:space="preserve"> but </w:t>
      </w:r>
      <w:r w:rsidR="004D1E6E" w:rsidRPr="007F0E63">
        <w:t>weakens</w:t>
      </w:r>
      <w:r w:rsidRPr="007F0E63">
        <w:t xml:space="preserve"> in summer and autumn</w:t>
      </w:r>
      <w:r w:rsidR="00581B5B" w:rsidRPr="007F0E63">
        <w:t>,</w:t>
      </w:r>
      <w:r w:rsidRPr="007F0E63">
        <w:t xml:space="preserve"> where more negative CF anomalies are </w:t>
      </w:r>
      <w:r w:rsidR="004D1E6E" w:rsidRPr="007F0E63">
        <w:t>present in Northern regions.</w:t>
      </w:r>
      <w:r w:rsidR="00D579A5" w:rsidRPr="007F0E63">
        <w:t xml:space="preserve"> </w:t>
      </w:r>
      <w:r w:rsidR="0020582D" w:rsidRPr="007F0E63">
        <w:t>Again,</w:t>
      </w:r>
      <w:r w:rsidR="00D579A5" w:rsidRPr="007F0E63">
        <w:t xml:space="preserve"> the cause m</w:t>
      </w:r>
      <w:r w:rsidR="00F042A8" w:rsidRPr="007F0E63">
        <w:t>a</w:t>
      </w:r>
      <w:r w:rsidR="00D579A5" w:rsidRPr="007F0E63">
        <w:t>y lie in the more frequen</w:t>
      </w:r>
      <w:r w:rsidR="00F042A8" w:rsidRPr="007F0E63">
        <w:t>t</w:t>
      </w:r>
      <w:r w:rsidR="00D579A5" w:rsidRPr="007F0E63">
        <w:t xml:space="preserve"> occurrence of WR2 during winter times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CF7B16" w:rsidRPr="00CF7B16">
        <w:t>Figure 6</w:t>
      </w:r>
      <w:r w:rsidR="00D579A5" w:rsidRPr="007F0E63">
        <w:fldChar w:fldCharType="end"/>
      </w:r>
      <w:r w:rsidR="00D579A5" w:rsidRPr="007F0E63">
        <w:t>).</w:t>
      </w:r>
    </w:p>
    <w:p w14:paraId="45787FF7" w14:textId="60A4AAD8" w:rsidR="005068C0" w:rsidRDefault="0011097C" w:rsidP="005068C0">
      <w:pPr>
        <w:pStyle w:val="berschrift3"/>
      </w:pPr>
      <w:bookmarkStart w:id="69" w:name="_Toc70173012"/>
      <w:r>
        <w:t xml:space="preserve">Weather regime </w:t>
      </w:r>
      <w:r w:rsidR="005068C0">
        <w:t>3 - Atlantic ridge</w:t>
      </w:r>
      <w:bookmarkEnd w:id="69"/>
    </w:p>
    <w:p w14:paraId="46DE099C" w14:textId="194CDDE9"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w:t>
      </w:r>
      <w:r w:rsidR="009555DF">
        <w:t xml:space="preserve"> of</w:t>
      </w:r>
      <w:r w:rsidR="002928E7">
        <w:t xml:space="preserv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1BACDFC6" w:rsidR="00A861AA" w:rsidRDefault="000E08F4" w:rsidP="00A67149">
      <w:r>
        <w:t xml:space="preserve">The </w:t>
      </w:r>
      <w:r w:rsidR="009E4CB3">
        <w:t>E</w:t>
      </w:r>
      <w:r>
        <w:t>ast</w:t>
      </w:r>
      <w:r w:rsidR="00C7548E">
        <w:t>-</w:t>
      </w:r>
      <w:r w:rsidR="009E4CB3">
        <w:t>W</w:t>
      </w:r>
      <w:r w:rsidR="006E2C1F">
        <w:t>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9555DF">
        <w:t>T</w:t>
      </w:r>
      <w:r w:rsidR="00CB6CFC">
        <w:t>he seasonal difference</w:t>
      </w:r>
      <w:r w:rsidR="00EF1B97">
        <w:t>s</w:t>
      </w:r>
      <w:r w:rsidR="00CB6CFC">
        <w:t xml:space="preserve"> </w:t>
      </w:r>
      <w:r w:rsidR="00EF1B97">
        <w:t>are</w:t>
      </w:r>
      <w:r w:rsidR="00CB6CFC">
        <w:t xml:space="preserve"> </w:t>
      </w:r>
      <w:r w:rsidR="00EF1B97">
        <w:t>substantial</w:t>
      </w:r>
      <w:r w:rsidR="009555DF">
        <w:t>:</w:t>
      </w:r>
      <w:r w:rsidR="00CB6CFC">
        <w:t xml:space="preserve"> </w:t>
      </w:r>
      <w:r w:rsidR="00A861AA">
        <w:t>In spring</w:t>
      </w:r>
      <w:r w:rsidR="009555DF">
        <w:t>,</w:t>
      </w:r>
      <w:r w:rsidR="00A861AA">
        <w:t xml:space="preserve"> one can observe a strong </w:t>
      </w:r>
      <w:r w:rsidR="009E4CB3">
        <w:t>E</w:t>
      </w:r>
      <w:r w:rsidR="00A861AA">
        <w:t>ast-</w:t>
      </w:r>
      <w:r w:rsidR="009E4CB3">
        <w:t>W</w:t>
      </w:r>
      <w:r w:rsidR="00A861AA">
        <w:t>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w:t>
      </w:r>
      <w:r w:rsidR="009555DF">
        <w:t>during</w:t>
      </w:r>
      <w:r w:rsidR="00B34BFE">
        <w:t xml:space="preserve"> summer</w:t>
      </w:r>
      <w:r w:rsidR="00581B5B">
        <w:t>,</w:t>
      </w:r>
      <w:r w:rsidR="00B34BFE">
        <w:t xml:space="preserve"> where </w:t>
      </w:r>
      <w:r w:rsidR="00B918AB">
        <w:t>one can</w:t>
      </w:r>
      <w:r w:rsidR="00B34BFE">
        <w:t xml:space="preserve"> see more </w:t>
      </w:r>
      <w:r w:rsidR="009555DF">
        <w:t>frequent</w:t>
      </w:r>
      <w:r w:rsidR="00863A99">
        <w:t xml:space="preserve"> </w:t>
      </w:r>
      <w:r w:rsidR="00B34BFE">
        <w:t xml:space="preserve">but </w:t>
      </w:r>
      <w:r w:rsidR="003E5B76">
        <w:t>less enhanced</w:t>
      </w:r>
      <w:r w:rsidR="00B34BFE">
        <w:t xml:space="preserve"> negative </w:t>
      </w:r>
      <w:r w:rsidR="00360370">
        <w:t>anomalies</w:t>
      </w:r>
      <w:r w:rsidR="009555DF">
        <w:t>, with a persi</w:t>
      </w:r>
      <w:r w:rsidR="009E4CB3">
        <w:t>s</w:t>
      </w:r>
      <w:r w:rsidR="009555DF">
        <w:t>ting</w:t>
      </w:r>
      <w:r w:rsidR="00B34BFE">
        <w:t xml:space="preserve"> </w:t>
      </w:r>
      <w:r w:rsidR="009E4CB3">
        <w:t>E</w:t>
      </w:r>
      <w:r w:rsidR="00B34BFE">
        <w:t>ast-</w:t>
      </w:r>
      <w:r w:rsidR="009E4CB3">
        <w:t>We</w:t>
      </w:r>
      <w:r w:rsidR="00B34BFE">
        <w:t>st gradient.</w:t>
      </w:r>
    </w:p>
    <w:p w14:paraId="77BB8004" w14:textId="7A4DF29C" w:rsidR="005068C0" w:rsidRDefault="0011097C" w:rsidP="005068C0">
      <w:pPr>
        <w:pStyle w:val="berschrift3"/>
      </w:pPr>
      <w:bookmarkStart w:id="70" w:name="_Toc70173013"/>
      <w:r>
        <w:t xml:space="preserve">Weather regime </w:t>
      </w:r>
      <w:r w:rsidR="005068C0">
        <w:t>4 - Atlantic trough</w:t>
      </w:r>
      <w:bookmarkEnd w:id="70"/>
    </w:p>
    <w:p w14:paraId="6CB66984" w14:textId="36B1DD15"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w:t>
      </w:r>
      <w:r w:rsidR="009E4CB3">
        <w:t>, b</w:t>
      </w:r>
      <w:r w:rsidR="006C62F8">
        <w:t xml:space="preserve">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D55C61" w:rsidRPr="00D55C61">
        <w:rPr>
          <w:noProof/>
        </w:rPr>
        <w:t>(Grams et al., 2017)</w:t>
      </w:r>
      <w:r w:rsidR="00F15422">
        <w:fldChar w:fldCharType="end"/>
      </w:r>
      <w:r w:rsidR="009E4CB3">
        <w:t>,</w:t>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w:t>
      </w:r>
      <w:r w:rsidR="00AC7A48">
        <w:lastRenderedPageBreak/>
        <w:t xml:space="preserve">The surface solar radiation anomalies show </w:t>
      </w:r>
      <w:r w:rsidR="002675FF">
        <w:t>a clear gradient from South-</w:t>
      </w:r>
      <w:r w:rsidR="009E4CB3">
        <w:t>e</w:t>
      </w:r>
      <w:r w:rsidR="002675FF">
        <w:t>astern to North-</w:t>
      </w:r>
      <w:r w:rsidR="009E4CB3">
        <w:t>w</w:t>
      </w:r>
      <w:r w:rsidR="002675FF">
        <w:t>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1" w:name="_Toc70173014"/>
      <w:r>
        <w:t xml:space="preserve">Weather regime </w:t>
      </w:r>
      <w:r w:rsidR="005068C0">
        <w:t>5 - European blocking</w:t>
      </w:r>
      <w:bookmarkEnd w:id="71"/>
    </w:p>
    <w:p w14:paraId="666509FD" w14:textId="0BCB17DF" w:rsidR="00031CEB" w:rsidRDefault="00557B2E" w:rsidP="00EB2DA1">
      <w:r>
        <w:t xml:space="preserve">The blocking situation </w:t>
      </w:r>
      <w:r w:rsidR="003D7A86">
        <w:t>in</w:t>
      </w:r>
      <w:r>
        <w:t xml:space="preserve"> WR5 is </w:t>
      </w:r>
      <w:r w:rsidRPr="007F0E63">
        <w:t>characterized by</w:t>
      </w:r>
      <w:r w:rsidR="009C37BC" w:rsidRPr="007F0E63">
        <w:t xml:space="preserve"> a positive geopotential height anomaly</w:t>
      </w:r>
      <w:r w:rsidR="0044271D" w:rsidRPr="007F0E63">
        <w:t xml:space="preserve"> (anticyclone)</w:t>
      </w:r>
      <w:r w:rsidR="009C37BC" w:rsidRPr="007F0E63">
        <w:t xml:space="preserve"> over </w:t>
      </w:r>
      <w:r w:rsidR="000D39B9" w:rsidRPr="007F0E63">
        <w:t>C</w:t>
      </w:r>
      <w:r w:rsidR="009C37BC" w:rsidRPr="007F0E63">
        <w:t xml:space="preserve">entral Europe. </w:t>
      </w:r>
      <w:r w:rsidR="0033316F" w:rsidRPr="007F0E63">
        <w:t xml:space="preserve">This is associated with descending air which brings clear skies over </w:t>
      </w:r>
      <w:r w:rsidR="009E4CB3" w:rsidRPr="007F0E63">
        <w:t>C</w:t>
      </w:r>
      <w:r w:rsidR="0033316F" w:rsidRPr="007F0E63">
        <w:t>entral Europe</w:t>
      </w:r>
      <w:r w:rsidR="00581B5B" w:rsidRPr="007F0E63">
        <w:t>,</w:t>
      </w:r>
      <w:r w:rsidR="0033316F" w:rsidRPr="007F0E63">
        <w:t xml:space="preserve"> and therefore enhanced surface solar radiation</w:t>
      </w:r>
      <w:r w:rsidR="00031CEB" w:rsidRPr="007F0E63">
        <w:t xml:space="preserve"> anomalies</w:t>
      </w:r>
      <w:r w:rsidR="00C97F57" w:rsidRPr="007F0E63">
        <w:t xml:space="preserve"> can be </w:t>
      </w:r>
      <w:r w:rsidR="00031CEB" w:rsidRPr="007F0E63">
        <w:t>observed</w:t>
      </w:r>
      <w:r w:rsidR="00C97F57" w:rsidRPr="007F0E63">
        <w:t xml:space="preserve"> in </w:t>
      </w:r>
      <w:r w:rsidR="00C97F57" w:rsidRPr="007F0E63">
        <w:fldChar w:fldCharType="begin"/>
      </w:r>
      <w:r w:rsidR="00C97F57" w:rsidRPr="007F0E63">
        <w:instrText xml:space="preserve"> REF _Ref60749590 \h </w:instrText>
      </w:r>
      <w:r w:rsidR="007F0E63" w:rsidRPr="007F0E63">
        <w:instrText xml:space="preserve"> \* MERGEFORMAT </w:instrText>
      </w:r>
      <w:r w:rsidR="00C97F57" w:rsidRPr="007F0E63">
        <w:fldChar w:fldCharType="separate"/>
      </w:r>
      <w:r w:rsidR="00CF7B16" w:rsidRPr="00CF7B16">
        <w:t xml:space="preserve">Figure </w:t>
      </w:r>
      <w:r w:rsidR="00CF7B16" w:rsidRPr="00CF7B16">
        <w:rPr>
          <w:noProof/>
        </w:rPr>
        <w:t>4</w:t>
      </w:r>
      <w:r w:rsidR="00C97F57" w:rsidRPr="007F0E63">
        <w:fldChar w:fldCharType="end"/>
      </w:r>
      <w:r w:rsidR="00C97F57" w:rsidRPr="007F0E63">
        <w:t>b</w:t>
      </w:r>
      <w:r w:rsidR="006A3969" w:rsidRPr="007F0E63">
        <w:t>,</w:t>
      </w:r>
      <w:r w:rsidR="00C97F57" w:rsidRPr="007F0E63">
        <w:t xml:space="preserve"> WR5. </w:t>
      </w:r>
      <w:r w:rsidR="009E4CB3" w:rsidRPr="007F0E63">
        <w:t>These anomalies are less pronounced</w:t>
      </w:r>
      <w:r w:rsidR="00031CEB" w:rsidRPr="007F0E63">
        <w:t xml:space="preserve"> in the Scandinavian region</w:t>
      </w:r>
      <w:r w:rsidR="00370A86" w:rsidRPr="007F0E63">
        <w:t xml:space="preserve"> and Eastern Spain</w:t>
      </w:r>
      <w:r w:rsidR="00031CEB" w:rsidRPr="007F0E63">
        <w:t xml:space="preserve"> or even</w:t>
      </w:r>
      <w:r w:rsidR="00031CEB">
        <w:t xml:space="preserve"> negative</w:t>
      </w:r>
      <w:r w:rsidR="006C62F8">
        <w:t xml:space="preserve"> because </w:t>
      </w:r>
      <w:r w:rsidR="00A34265">
        <w:t>these regions</w:t>
      </w:r>
      <w:r w:rsidR="006C62F8">
        <w:t xml:space="preserve"> are </w:t>
      </w:r>
      <w:r w:rsidR="009E4CB3">
        <w:t>situated</w:t>
      </w:r>
      <w:r w:rsidR="006C62F8">
        <w:t xml:space="preserve">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w:t>
      </w:r>
      <w:r w:rsidR="009E4CB3">
        <w:t>s</w:t>
      </w:r>
      <w:r w:rsidR="00981AAB">
        <w:t xml:space="preserve"> </w:t>
      </w:r>
      <w:r w:rsidR="009E4CB3">
        <w:t>are</w:t>
      </w:r>
      <w:r w:rsidR="00823E99">
        <w:t xml:space="preserve"> also</w:t>
      </w:r>
      <w:r w:rsidR="00981AAB">
        <w:t xml:space="preserve"> </w:t>
      </w:r>
      <w:r w:rsidR="009E4CB3">
        <w:t>increased</w:t>
      </w:r>
      <w:r w:rsidR="00581B5B">
        <w:t>, especially in North-Western Europe,</w:t>
      </w:r>
      <w:r w:rsidR="00981AAB">
        <w:t xml:space="preserve"> </w:t>
      </w:r>
      <w:r w:rsidR="009E4CB3">
        <w:t>which is affected by the advection of warm air from the South</w:t>
      </w:r>
      <w:r w:rsidR="00981AAB">
        <w:t xml:space="preserve">. </w:t>
      </w:r>
    </w:p>
    <w:p w14:paraId="3DF7CC36" w14:textId="080A42A5" w:rsidR="00031CEB" w:rsidRDefault="004F7775" w:rsidP="00EB2DA1">
      <w:r>
        <w:t>With clear sky</w:t>
      </w:r>
      <w:r w:rsidR="004A7842">
        <w:t xml:space="preserve"> condition</w:t>
      </w:r>
      <w:r w:rsidR="009E4CB3">
        <w:t>s</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 to positive CF </w:t>
      </w:r>
      <w:r w:rsidR="00024F76">
        <w:t>anomalies</w:t>
      </w:r>
      <w:r w:rsidR="00581B5B">
        <w:t>, whereas it cha</w:t>
      </w:r>
      <w:r w:rsidR="009E4CB3">
        <w:t>ng</w:t>
      </w:r>
      <w:r w:rsidR="00581B5B">
        <w:t xml:space="preserve">es to negative CF anomalies for </w:t>
      </w:r>
      <w:r w:rsidR="009E4CB3">
        <w:t>countries in Southern Europe</w:t>
      </w:r>
      <w:r w:rsidR="00AB724F">
        <w:t>.</w:t>
      </w:r>
    </w:p>
    <w:p w14:paraId="1ADB87D9" w14:textId="02B7CC6C" w:rsidR="0090113B" w:rsidRDefault="0011097C" w:rsidP="00D0035A">
      <w:pPr>
        <w:pStyle w:val="berschrift3"/>
      </w:pPr>
      <w:bookmarkStart w:id="72" w:name="_Toc70173015"/>
      <w:r>
        <w:t xml:space="preserve">Weather regime </w:t>
      </w:r>
      <w:r w:rsidR="00D0035A">
        <w:t xml:space="preserve">6 - </w:t>
      </w:r>
      <w:r w:rsidR="0090113B">
        <w:t>Scandinavian blocking</w:t>
      </w:r>
      <w:bookmarkEnd w:id="72"/>
    </w:p>
    <w:p w14:paraId="4C46E6D1" w14:textId="3C423524" w:rsidR="005A787B" w:rsidRPr="007F0E63" w:rsidRDefault="006A3969" w:rsidP="00476E1A">
      <w:r>
        <w:t>Like</w:t>
      </w:r>
      <w:r w:rsidR="00EC6E5D">
        <w:t xml:space="preserve"> the </w:t>
      </w:r>
      <w:r w:rsidR="00EC6E5D" w:rsidRPr="007F0E63">
        <w:t>European blocking</w:t>
      </w:r>
      <w:r w:rsidR="00581B5B" w:rsidRPr="007F0E63">
        <w:t>,</w:t>
      </w:r>
      <w:r w:rsidR="00EC6E5D" w:rsidRPr="007F0E63">
        <w:t xml:space="preserve"> the positive geopotential height anomaly</w:t>
      </w:r>
      <w:r w:rsidR="000111B3" w:rsidRPr="007F0E63">
        <w:t xml:space="preserve"> (anticyclone)</w:t>
      </w:r>
      <w:r w:rsidR="00C83083" w:rsidRPr="007F0E63">
        <w:t xml:space="preserve"> over Scandinavia</w:t>
      </w:r>
      <w:r w:rsidR="00EC6E5D" w:rsidRPr="007F0E63">
        <w:t xml:space="preserve"> </w:t>
      </w:r>
      <w:r w:rsidR="00AE67A4" w:rsidRPr="007F0E63">
        <w:t>relates</w:t>
      </w:r>
      <w:r w:rsidR="00EC6E5D" w:rsidRPr="007F0E63">
        <w:t xml:space="preserve"> to descending </w:t>
      </w:r>
      <w:r w:rsidR="00565EF8" w:rsidRPr="007F0E63">
        <w:t>air</w:t>
      </w:r>
      <w:r w:rsidRPr="007F0E63">
        <w:t>,</w:t>
      </w:r>
      <w:r w:rsidR="00565EF8" w:rsidRPr="007F0E63">
        <w:t xml:space="preserve"> </w:t>
      </w:r>
      <w:r w:rsidR="00EC6E5D" w:rsidRPr="007F0E63">
        <w:t>clear sky</w:t>
      </w:r>
      <w:r w:rsidR="00AE67A4" w:rsidRPr="007F0E63">
        <w:t xml:space="preserve"> condition</w:t>
      </w:r>
      <w:r w:rsidR="00A46981" w:rsidRPr="007F0E63">
        <w:t>s</w:t>
      </w:r>
      <w:r w:rsidR="00EC6E5D" w:rsidRPr="007F0E63">
        <w:t xml:space="preserve"> and enhanced surface solar radiation</w:t>
      </w:r>
      <w:r w:rsidRPr="007F0E63">
        <w:t xml:space="preserve"> (</w:t>
      </w:r>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4</w:t>
      </w:r>
      <w:r w:rsidRPr="007F0E63">
        <w:fldChar w:fldCharType="end"/>
      </w:r>
      <w:r w:rsidRPr="007F0E63">
        <w:t>b, WR6)</w:t>
      </w:r>
      <w:r w:rsidR="00EC6E5D" w:rsidRPr="007F0E63">
        <w:t>.</w:t>
      </w:r>
      <w:r w:rsidR="00C83083" w:rsidRPr="007F0E63">
        <w:t xml:space="preserve"> Since the </w:t>
      </w:r>
      <w:r w:rsidR="00AE67A4" w:rsidRPr="007F0E63">
        <w:t>anticyclone</w:t>
      </w:r>
      <w:r w:rsidR="00C83083" w:rsidRPr="007F0E63">
        <w:t xml:space="preserve"> is now located more t</w:t>
      </w:r>
      <w:r w:rsidR="00DB78D3" w:rsidRPr="007F0E63">
        <w:t>o</w:t>
      </w:r>
      <w:r w:rsidR="00C83083" w:rsidRPr="007F0E63">
        <w:t xml:space="preserve"> the North</w:t>
      </w:r>
      <w:r w:rsidR="00DB78D3" w:rsidRPr="007F0E63">
        <w:t>,</w:t>
      </w:r>
      <w:r w:rsidR="00C83083" w:rsidRPr="007F0E63">
        <w:t xml:space="preserve"> </w:t>
      </w:r>
      <w:r w:rsidR="00DB78D3" w:rsidRPr="007F0E63">
        <w:t>Southern</w:t>
      </w:r>
      <w:r w:rsidR="00C83083" w:rsidRPr="007F0E63">
        <w:t xml:space="preserve"> countries exhibit less surface solar radiation than normal. The</w:t>
      </w:r>
      <w:r w:rsidR="00370A86" w:rsidRPr="007F0E63">
        <w:t xml:space="preserve"> positive</w:t>
      </w:r>
      <w:r w:rsidR="00C83083" w:rsidRPr="007F0E63">
        <w:t xml:space="preserve"> temperature </w:t>
      </w:r>
      <w:r w:rsidR="002141C9" w:rsidRPr="007F0E63">
        <w:t>anomalies</w:t>
      </w:r>
      <w:r w:rsidR="00C83083" w:rsidRPr="007F0E63">
        <w:t xml:space="preserve"> </w:t>
      </w:r>
      <w:r w:rsidR="00DB78D3" w:rsidRPr="007F0E63">
        <w:t>have</w:t>
      </w:r>
      <w:r w:rsidR="00C83083" w:rsidRPr="007F0E63">
        <w:t xml:space="preserve"> also </w:t>
      </w:r>
      <w:r w:rsidR="00AE67A4" w:rsidRPr="007F0E63">
        <w:t>shifted</w:t>
      </w:r>
      <w:r w:rsidR="00370A86" w:rsidRPr="007F0E63">
        <w:t xml:space="preserve"> Northwards to the Scandinavian region</w:t>
      </w:r>
      <w:r w:rsidR="00204D3E" w:rsidRPr="007F0E63">
        <w:t>. The anticyclone brings relatively cold air from the North to South-eastern Europe</w:t>
      </w:r>
      <w:r w:rsidR="00581B5B" w:rsidRPr="007F0E63">
        <w:t>,</w:t>
      </w:r>
      <w:r w:rsidR="00C83083" w:rsidRPr="007F0E63">
        <w:t xml:space="preserve"> where a negative temperature anomaly </w:t>
      </w:r>
      <w:r w:rsidR="00370A86" w:rsidRPr="007F0E63">
        <w:t xml:space="preserve">can be </w:t>
      </w:r>
      <w:r w:rsidR="00157B1F" w:rsidRPr="007F0E63">
        <w:t>observed</w:t>
      </w:r>
      <w:r w:rsidR="00204D3E" w:rsidRPr="007F0E63">
        <w:t xml:space="preserve"> (</w:t>
      </w:r>
      <w:r w:rsidR="00204D3E" w:rsidRPr="007F0E63">
        <w:fldChar w:fldCharType="begin"/>
      </w:r>
      <w:r w:rsidR="00204D3E" w:rsidRPr="007F0E63">
        <w:instrText xml:space="preserve"> REF _Ref60749590 \h </w:instrText>
      </w:r>
      <w:r w:rsidR="007F0E63" w:rsidRPr="007F0E63">
        <w:instrText xml:space="preserve"> \* MERGEFORMAT </w:instrText>
      </w:r>
      <w:r w:rsidR="00204D3E" w:rsidRPr="007F0E63">
        <w:fldChar w:fldCharType="separate"/>
      </w:r>
      <w:r w:rsidR="00CF7B16" w:rsidRPr="00CF7B16">
        <w:t xml:space="preserve">Figure </w:t>
      </w:r>
      <w:r w:rsidR="00CF7B16" w:rsidRPr="00CF7B16">
        <w:rPr>
          <w:noProof/>
        </w:rPr>
        <w:t>4</w:t>
      </w:r>
      <w:r w:rsidR="00204D3E" w:rsidRPr="007F0E63">
        <w:fldChar w:fldCharType="end"/>
      </w:r>
      <w:r w:rsidR="00204D3E" w:rsidRPr="007F0E63">
        <w:t>c), WR6)</w:t>
      </w:r>
      <w:r w:rsidR="00C83083" w:rsidRPr="007F0E63">
        <w:t>.</w:t>
      </w:r>
    </w:p>
    <w:p w14:paraId="2DC5C1FE" w14:textId="658EDA7E" w:rsidR="00DB78D3" w:rsidRDefault="00DB78D3" w:rsidP="00476E1A">
      <w:r w:rsidRPr="007F0E63">
        <w:t xml:space="preserve">The CF anomalies show </w:t>
      </w:r>
      <w:r w:rsidR="00581B5B" w:rsidRPr="007F0E63">
        <w:t>significan</w:t>
      </w:r>
      <w:r w:rsidRPr="007F0E63">
        <w:t>tly increased values over</w:t>
      </w:r>
      <w:r>
        <w:t xml:space="preserve">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3" w:name="_Toc70173016"/>
      <w:r>
        <w:t>No regime</w:t>
      </w:r>
      <w:bookmarkEnd w:id="73"/>
    </w:p>
    <w:p w14:paraId="18C5B5DD" w14:textId="5A40F5F8"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084EF3">
        <w:t>three</w:t>
      </w:r>
      <w:r w:rsidR="00C22E57" w:rsidRPr="00BE23DA">
        <w:t xml:space="preserve">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w:t>
      </w:r>
      <w:r w:rsidR="00DC1E66">
        <w:lastRenderedPageBreak/>
        <w:t xml:space="preserve">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41489669" w:rsidR="00F87E29" w:rsidRDefault="009C2065" w:rsidP="00A34265">
      <w:r>
        <w:t xml:space="preserve">The frequency </w:t>
      </w:r>
      <w:r w:rsidR="00F87E29">
        <w:t>implies</w:t>
      </w:r>
      <w:r>
        <w:t xml:space="preserve"> that only 3.4</w:t>
      </w:r>
      <w:r w:rsidRPr="007F0E63">
        <w:t xml:space="preserve">% of all </w:t>
      </w:r>
      <w:r w:rsidR="00F87E29" w:rsidRPr="007F0E63">
        <w:t>analysed</w:t>
      </w:r>
      <w:r w:rsidRPr="007F0E63">
        <w:t xml:space="preserve"> days are not linked to </w:t>
      </w:r>
      <w:r w:rsidR="00F87E29" w:rsidRPr="007F0E63">
        <w:t>a</w:t>
      </w:r>
      <w:r w:rsidRPr="007F0E63">
        <w:t xml:space="preserve"> weather regime. </w:t>
      </w:r>
      <w:r w:rsidR="00200388" w:rsidRPr="007F0E63">
        <w:t xml:space="preserve">The low frequency might be explained because </w:t>
      </w:r>
      <w:r w:rsidR="00F87E29" w:rsidRPr="007F0E63">
        <w:t>of the applied</w:t>
      </w:r>
      <w:r w:rsidR="00200388" w:rsidRPr="007F0E63">
        <w:t xml:space="preserve"> 10-day lowpass filter</w:t>
      </w:r>
      <w:r w:rsidR="00F87E29" w:rsidRPr="007F0E63">
        <w:t xml:space="preserve"> (</w:t>
      </w:r>
      <w:r w:rsidR="00F87E29" w:rsidRPr="007F0E63">
        <w:fldChar w:fldCharType="begin"/>
      </w:r>
      <w:r w:rsidR="00F87E29" w:rsidRPr="007F0E63">
        <w:instrText xml:space="preserve"> REF _Ref68253334 \h </w:instrText>
      </w:r>
      <w:r w:rsidR="007F0E63" w:rsidRPr="007F0E63">
        <w:instrText xml:space="preserve"> \* MERGEFORMAT </w:instrText>
      </w:r>
      <w:r w:rsidR="00F87E29" w:rsidRPr="007F0E63">
        <w:fldChar w:fldCharType="separate"/>
      </w:r>
      <w:r w:rsidR="00CF7B16" w:rsidRPr="00CF7B16">
        <w:t xml:space="preserve">Figure </w:t>
      </w:r>
      <w:r w:rsidR="00CF7B16" w:rsidRPr="00CF7B16">
        <w:rPr>
          <w:noProof/>
        </w:rPr>
        <w:t>3</w:t>
      </w:r>
      <w:r w:rsidR="00F87E29" w:rsidRPr="007F0E63">
        <w:fldChar w:fldCharType="end"/>
      </w:r>
      <w:r w:rsidR="00F87E29" w:rsidRPr="007F0E63">
        <w:t xml:space="preserve">, step 3). The filter already smooths the data before the weather regime classification and reduces </w:t>
      </w:r>
      <w:r w:rsidR="00420AC5" w:rsidRPr="007F0E63">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4" w:name="_Toc70173017"/>
      <w:r>
        <w:t xml:space="preserve">Installed capacity distributions </w:t>
      </w:r>
      <w:r w:rsidR="00763027">
        <w:t xml:space="preserve">and their </w:t>
      </w:r>
      <w:proofErr w:type="gramStart"/>
      <w:r w:rsidR="00763027">
        <w:t>variability</w:t>
      </w:r>
      <w:bookmarkEnd w:id="74"/>
      <w:proofErr w:type="gramEnd"/>
    </w:p>
    <w:p w14:paraId="635A035F" w14:textId="27E69DB1" w:rsidR="00D37C4E" w:rsidRPr="007F0E63" w:rsidRDefault="004A7842" w:rsidP="00763027">
      <w:r w:rsidRPr="007F0E63">
        <w:t>Having examined the different WR</w:t>
      </w:r>
      <w:r w:rsidR="007A3F5D" w:rsidRPr="007F0E63">
        <w:t>s</w:t>
      </w:r>
      <w:r w:rsidRPr="007F0E63">
        <w:t xml:space="preserve"> in detail in section </w:t>
      </w:r>
      <w:r w:rsidRPr="007F0E63">
        <w:fldChar w:fldCharType="begin"/>
      </w:r>
      <w:r w:rsidRPr="007F0E63">
        <w:instrText xml:space="preserve"> REF _Ref67403424 \r \h </w:instrText>
      </w:r>
      <w:r w:rsidR="007F0E63" w:rsidRPr="007F0E63">
        <w:instrText xml:space="preserve"> \* MERGEFORMAT </w:instrText>
      </w:r>
      <w:r w:rsidRPr="007F0E63">
        <w:fldChar w:fldCharType="separate"/>
      </w:r>
      <w:r w:rsidR="00CF7B16">
        <w:t>3.1</w:t>
      </w:r>
      <w:r w:rsidRPr="007F0E63">
        <w:fldChar w:fldCharType="end"/>
      </w:r>
      <w:r w:rsidRPr="007F0E63">
        <w:t>, we now turn to the question of WR</w:t>
      </w:r>
      <w:r w:rsidR="004C61A4" w:rsidRPr="007F0E63">
        <w:t>-</w:t>
      </w:r>
      <w:r w:rsidRPr="007F0E63">
        <w:t xml:space="preserve">associated variability in PV power production and how this variability may be reduced by </w:t>
      </w:r>
      <w:r w:rsidR="004C61A4" w:rsidRPr="007F0E63">
        <w:t xml:space="preserve">the </w:t>
      </w:r>
      <w:r w:rsidRPr="007F0E63">
        <w:t>spatial distribution of installed PV capacity. To this end, w</w:t>
      </w:r>
      <w:r w:rsidR="00D37411" w:rsidRPr="007F0E63">
        <w:t>e hereafter present the results of the</w:t>
      </w:r>
      <w:r w:rsidR="0050034B" w:rsidRPr="007F0E63">
        <w:t xml:space="preserve"> </w:t>
      </w:r>
      <w:r w:rsidRPr="007F0E63">
        <w:t>four</w:t>
      </w:r>
      <w:r w:rsidR="00D37411" w:rsidRPr="007F0E63">
        <w:t xml:space="preserve"> </w:t>
      </w:r>
      <w:r w:rsidR="00EF3CD3" w:rsidRPr="007F0E63">
        <w:t xml:space="preserve">scenarios with their </w:t>
      </w:r>
      <w:r w:rsidR="00D37411" w:rsidRPr="007F0E63">
        <w:t>IC distribution</w:t>
      </w:r>
      <w:r w:rsidR="00A353AC" w:rsidRPr="007F0E63">
        <w:t>s</w:t>
      </w:r>
      <w:r w:rsidR="00D37411" w:rsidRPr="007F0E63">
        <w:t xml:space="preserve"> and</w:t>
      </w:r>
      <w:r w:rsidR="0050034B" w:rsidRPr="007F0E63">
        <w:t xml:space="preserve"> </w:t>
      </w:r>
      <w:r w:rsidR="009B08D1" w:rsidRPr="007F0E63">
        <w:t>PV power production</w:t>
      </w:r>
      <w:r w:rsidR="0050034B" w:rsidRPr="007F0E63">
        <w:t xml:space="preserve"> </w:t>
      </w:r>
      <w:r w:rsidR="00D37411" w:rsidRPr="007F0E63">
        <w:t xml:space="preserve">variability. To </w:t>
      </w:r>
      <w:r w:rsidR="00EF3CD3" w:rsidRPr="007F0E63">
        <w:t>put</w:t>
      </w:r>
      <w:r w:rsidR="00D37411" w:rsidRPr="007F0E63">
        <w:t xml:space="preserve"> the results in</w:t>
      </w:r>
      <w:r w:rsidR="00A46981" w:rsidRPr="007F0E63">
        <w:t>to</w:t>
      </w:r>
      <w:r w:rsidR="00D37411" w:rsidRPr="007F0E63">
        <w:t xml:space="preserve"> context</w:t>
      </w:r>
      <w:r w:rsidR="0050034B" w:rsidRPr="007F0E63">
        <w:t>,</w:t>
      </w:r>
      <w:r w:rsidR="00D37411" w:rsidRPr="007F0E63">
        <w:t xml:space="preserve"> </w:t>
      </w:r>
      <w:r w:rsidR="006D784C" w:rsidRPr="007F0E63">
        <w:t>they are</w:t>
      </w:r>
      <w:r w:rsidR="00D37411" w:rsidRPr="007F0E63">
        <w:t xml:space="preserve"> always show</w:t>
      </w:r>
      <w:r w:rsidR="0040052A" w:rsidRPr="007F0E63">
        <w:t>n</w:t>
      </w:r>
      <w:r w:rsidR="00D37411" w:rsidRPr="007F0E63">
        <w:t xml:space="preserve"> together with the IC distribution</w:t>
      </w:r>
      <w:r w:rsidR="00EF3CD3" w:rsidRPr="007F0E63">
        <w:t>s</w:t>
      </w:r>
      <w:r w:rsidR="00D37411" w:rsidRPr="007F0E63">
        <w:t xml:space="preserve"> and variability of the year 2019 </w:t>
      </w:r>
      <w:r w:rsidR="001914F4"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CF7B16" w:rsidRPr="00CF7B16">
        <w:t xml:space="preserve">Figure </w:t>
      </w:r>
      <w:r w:rsidR="00CF7B16" w:rsidRPr="00CF7B16">
        <w:rPr>
          <w:noProof/>
        </w:rPr>
        <w:t>7</w:t>
      </w:r>
      <w:r w:rsidR="00EF3CD3" w:rsidRPr="007F0E63">
        <w:fldChar w:fldCharType="end"/>
      </w:r>
      <w:r w:rsidR="0040052A" w:rsidRPr="007F0E63">
        <w:t xml:space="preserve">, first </w:t>
      </w:r>
      <w:r w:rsidR="00BD7734" w:rsidRPr="007F0E63">
        <w:t>panel</w:t>
      </w:r>
      <w:r w:rsidR="001914F4" w:rsidRPr="007F0E63">
        <w:t>)</w:t>
      </w:r>
      <w:r w:rsidR="00BD7734" w:rsidRPr="007F0E63">
        <w:t>,</w:t>
      </w:r>
      <w:r w:rsidR="00A46981" w:rsidRPr="007F0E63">
        <w:t xml:space="preserve"> with</w:t>
      </w:r>
      <w:r w:rsidR="00BD7734" w:rsidRPr="007F0E63">
        <w:t xml:space="preserve"> </w:t>
      </w:r>
      <w:r w:rsidR="001914F4" w:rsidRPr="007F0E63">
        <w:t xml:space="preserve">the IC distribution and variability </w:t>
      </w:r>
      <w:r w:rsidR="00A46981" w:rsidRPr="007F0E63">
        <w:t>estimated</w:t>
      </w:r>
      <w:r w:rsidR="001914F4" w:rsidRPr="007F0E63">
        <w:t xml:space="preserve"> for 2030 </w:t>
      </w:r>
      <w:r w:rsidR="00D37411"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CF7B16" w:rsidRPr="00CF7B16">
        <w:t xml:space="preserve">Figure </w:t>
      </w:r>
      <w:r w:rsidR="00CF7B16" w:rsidRPr="00CF7B16">
        <w:rPr>
          <w:noProof/>
        </w:rPr>
        <w:t>7</w:t>
      </w:r>
      <w:r w:rsidR="00EF3CD3" w:rsidRPr="007F0E63">
        <w:fldChar w:fldCharType="end"/>
      </w:r>
      <w:r w:rsidR="0040052A" w:rsidRPr="007F0E63">
        <w:t xml:space="preserve">, second </w:t>
      </w:r>
      <w:r w:rsidR="00BD7734" w:rsidRPr="007F0E63">
        <w:t>panel</w:t>
      </w:r>
      <w:r w:rsidR="006D784C" w:rsidRPr="007F0E63">
        <w:t>)</w:t>
      </w:r>
      <w:r w:rsidR="00BD7734" w:rsidRPr="007F0E63">
        <w:t xml:space="preserve"> or the IC distribution and variability </w:t>
      </w:r>
      <w:r w:rsidR="00A46981" w:rsidRPr="007F0E63">
        <w:t>estimated</w:t>
      </w:r>
      <w:r w:rsidR="00BD7734" w:rsidRPr="007F0E63">
        <w:t xml:space="preserve"> for 2050 (</w:t>
      </w:r>
      <w:r w:rsidR="00BD7734" w:rsidRPr="007F0E63">
        <w:fldChar w:fldCharType="begin"/>
      </w:r>
      <w:r w:rsidR="00BD7734" w:rsidRPr="007F0E63">
        <w:instrText xml:space="preserve"> REF _Ref64993375 \h </w:instrText>
      </w:r>
      <w:r w:rsidR="007F0E63" w:rsidRPr="007F0E63">
        <w:instrText xml:space="preserve"> \* MERGEFORMAT </w:instrText>
      </w:r>
      <w:r w:rsidR="00BD7734" w:rsidRPr="007F0E63">
        <w:fldChar w:fldCharType="separate"/>
      </w:r>
      <w:r w:rsidR="00CF7B16" w:rsidRPr="00CF7B16">
        <w:t xml:space="preserve">Figure </w:t>
      </w:r>
      <w:r w:rsidR="00CF7B16" w:rsidRPr="00CF7B16">
        <w:rPr>
          <w:noProof/>
        </w:rPr>
        <w:t>12</w:t>
      </w:r>
      <w:r w:rsidR="00BD7734" w:rsidRPr="007F0E63">
        <w:fldChar w:fldCharType="end"/>
      </w:r>
      <w:r w:rsidR="00BD7734" w:rsidRPr="007F0E63">
        <w:t>, first panel)</w:t>
      </w:r>
      <w:r w:rsidR="006D784C" w:rsidRPr="007F0E63">
        <w:t xml:space="preserve">. </w:t>
      </w:r>
    </w:p>
    <w:p w14:paraId="5894C75F" w14:textId="693168AF" w:rsidR="00D37411" w:rsidRPr="007F0E63" w:rsidRDefault="00A353AC" w:rsidP="00763027">
      <w:r w:rsidRPr="007F0E63">
        <w:t>The</w:t>
      </w:r>
      <w:r w:rsidR="006D784C" w:rsidRPr="007F0E63">
        <w:t xml:space="preserve"> total IC</w:t>
      </w:r>
      <w:r w:rsidRPr="007F0E63">
        <w:t xml:space="preserve"> </w:t>
      </w:r>
      <w:r w:rsidR="0050034B" w:rsidRPr="007F0E63">
        <w:t xml:space="preserve">in Europe </w:t>
      </w:r>
      <w:r w:rsidRPr="007F0E63">
        <w:t xml:space="preserve">in </w:t>
      </w:r>
      <w:r w:rsidR="006D784C" w:rsidRPr="007F0E63">
        <w:t>2019</w:t>
      </w:r>
      <w:r w:rsidR="00D37411" w:rsidRPr="007F0E63">
        <w:t xml:space="preserve"> </w:t>
      </w:r>
      <w:r w:rsidRPr="007F0E63">
        <w:t xml:space="preserve">was 131.2 GW </w:t>
      </w:r>
      <w:r w:rsidR="0050034B" w:rsidRPr="007F0E63">
        <w:fldChar w:fldCharType="begin" w:fldLock="1"/>
      </w:r>
      <w:r w:rsidR="00D22DA6">
        <w:instrText>ADDIN CSL_CITATION {"citationItems":[{"id":"ITEM-1","itemData":{"ISBN":"978-92-9260-239-0","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 Abu Dhabi","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rsidRPr="007F0E63">
        <w:fldChar w:fldCharType="separate"/>
      </w:r>
      <w:r w:rsidR="001C477D" w:rsidRPr="007F0E63">
        <w:rPr>
          <w:noProof/>
        </w:rPr>
        <w:t>(IRENA, 2020b)</w:t>
      </w:r>
      <w:r w:rsidR="0050034B" w:rsidRPr="007F0E63">
        <w:fldChar w:fldCharType="end"/>
      </w:r>
      <w:r w:rsidR="00D62B55" w:rsidRPr="007F0E63">
        <w:t>.</w:t>
      </w:r>
      <w:r w:rsidRPr="007F0E63">
        <w:t xml:space="preserve"> </w:t>
      </w:r>
      <w:r w:rsidR="00D62B55" w:rsidRPr="007F0E63">
        <w:t>I</w:t>
      </w:r>
      <w:r w:rsidRPr="007F0E63">
        <w:t xml:space="preserve">ts distribution </w:t>
      </w:r>
      <w:r w:rsidR="0040052A" w:rsidRPr="007F0E63">
        <w:t>is presented</w:t>
      </w:r>
      <w:r w:rsidRPr="007F0E63">
        <w:t xml:space="preserve"> in the first plot of </w:t>
      </w:r>
      <w:r w:rsidRPr="007F0E63">
        <w:fldChar w:fldCharType="begin"/>
      </w:r>
      <w:r w:rsidRPr="007F0E63">
        <w:instrText xml:space="preserve"> REF _Ref64978084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7</w:t>
      </w:r>
      <w:r w:rsidRPr="007F0E63">
        <w:fldChar w:fldCharType="end"/>
      </w:r>
      <w:r w:rsidRPr="007F0E63">
        <w:t>. Most of the capacity is installed in Western Europe</w:t>
      </w:r>
      <w:r w:rsidR="00C66660" w:rsidRPr="007F0E63">
        <w:t>,</w:t>
      </w:r>
      <w:r w:rsidRPr="007F0E63">
        <w:t xml:space="preserve"> with Germany as </w:t>
      </w:r>
      <w:r w:rsidR="009539CC" w:rsidRPr="007F0E63">
        <w:t xml:space="preserve">the </w:t>
      </w:r>
      <w:r w:rsidRPr="007F0E63">
        <w:t>leading country</w:t>
      </w:r>
      <w:r w:rsidR="006D031B" w:rsidRPr="007F0E63">
        <w:t xml:space="preserve"> (see also </w:t>
      </w:r>
      <w:r w:rsidR="006D031B" w:rsidRPr="007F0E63">
        <w:fldChar w:fldCharType="begin"/>
      </w:r>
      <w:r w:rsidR="006D031B" w:rsidRPr="007F0E63">
        <w:instrText xml:space="preserve"> REF _Ref67223998 \h </w:instrText>
      </w:r>
      <w:r w:rsidR="007F0E63" w:rsidRPr="007F0E63">
        <w:instrText xml:space="preserve"> \* MERGEFORMAT </w:instrText>
      </w:r>
      <w:r w:rsidR="006D031B" w:rsidRPr="007F0E63">
        <w:fldChar w:fldCharType="separate"/>
      </w:r>
      <w:r w:rsidR="00CF7B16" w:rsidRPr="00CF7B16">
        <w:t xml:space="preserve">Table </w:t>
      </w:r>
      <w:r w:rsidR="00CF7B16" w:rsidRPr="00CF7B16">
        <w:rPr>
          <w:noProof/>
        </w:rPr>
        <w:t>2</w:t>
      </w:r>
      <w:r w:rsidR="006D031B" w:rsidRPr="007F0E63">
        <w:fldChar w:fldCharType="end"/>
      </w:r>
      <w:r w:rsidR="006D031B" w:rsidRPr="007F0E63">
        <w:t>)</w:t>
      </w:r>
      <w:r w:rsidRPr="007F0E63">
        <w:t xml:space="preserve">. </w:t>
      </w:r>
      <w:r w:rsidR="00D62B55" w:rsidRPr="007F0E63">
        <w:t>The mean PV power production, estimated with the IC and the capacity factor</w:t>
      </w:r>
      <w:r w:rsidR="006C68CC" w:rsidRPr="007F0E63">
        <w:t>s</w:t>
      </w:r>
      <w:r w:rsidR="00D62B55" w:rsidRPr="007F0E63">
        <w:t xml:space="preserve"> per country, amounts to 17.5 GW (153 </w:t>
      </w:r>
      <w:proofErr w:type="spellStart"/>
      <w:r w:rsidR="004A7842" w:rsidRPr="007F0E63">
        <w:t>T</w:t>
      </w:r>
      <w:r w:rsidR="00D62B55" w:rsidRPr="007F0E63">
        <w:t>Wh</w:t>
      </w:r>
      <w:proofErr w:type="spellEnd"/>
      <w:r w:rsidR="00D62B55" w:rsidRPr="007F0E63">
        <w:t xml:space="preserve"> for the whole year 2019). </w:t>
      </w:r>
      <w:r w:rsidRPr="007F0E63">
        <w:t xml:space="preserve">The mean variability, which is the average change of </w:t>
      </w:r>
      <w:r w:rsidR="008A2F14" w:rsidRPr="007F0E63">
        <w:t xml:space="preserve">PV </w:t>
      </w:r>
      <w:r w:rsidRPr="007F0E63">
        <w:t xml:space="preserve">power production </w:t>
      </w:r>
      <w:r w:rsidR="008A2F14" w:rsidRPr="007F0E63">
        <w:t>when the</w:t>
      </w:r>
      <w:r w:rsidRPr="007F0E63">
        <w:t xml:space="preserve"> weather regime</w:t>
      </w:r>
      <w:r w:rsidR="008A2F14" w:rsidRPr="007F0E63">
        <w:t xml:space="preserve"> </w:t>
      </w:r>
      <w:r w:rsidR="00D62B55" w:rsidRPr="007F0E63">
        <w:t>shifts from one to another</w:t>
      </w:r>
      <w:r w:rsidR="008A2F14" w:rsidRPr="007F0E63">
        <w:t>,</w:t>
      </w:r>
      <w:r w:rsidRPr="007F0E63">
        <w:t xml:space="preserve"> amounts to 0.9 GW (</w:t>
      </w:r>
      <w:r w:rsidR="008A2F14" w:rsidRPr="007F0E63">
        <w:t>1 GW is roughly the</w:t>
      </w:r>
      <w:r w:rsidR="002D72D5" w:rsidRPr="007F0E63">
        <w:t xml:space="preserve"> rate</w:t>
      </w:r>
      <w:r w:rsidR="004C61A4" w:rsidRPr="007F0E63">
        <w:t>d</w:t>
      </w:r>
      <w:r w:rsidR="002D72D5" w:rsidRPr="007F0E63">
        <w:t xml:space="preserve"> capacity of one</w:t>
      </w:r>
      <w:r w:rsidR="008A2F14" w:rsidRPr="007F0E63">
        <w:t xml:space="preserve"> nuclear power plant). </w:t>
      </w:r>
      <w:r w:rsidR="0040052A" w:rsidRPr="007F0E63">
        <w:t>This</w:t>
      </w:r>
      <w:r w:rsidR="00384460" w:rsidRPr="007F0E63">
        <w:t xml:space="preserve"> is about 5.1% of the total mean production. </w:t>
      </w:r>
      <w:r w:rsidR="00022800" w:rsidRPr="007F0E63">
        <w:t xml:space="preserve">The maximum variability, which is </w:t>
      </w:r>
      <w:r w:rsidR="002D72D5" w:rsidRPr="007F0E63">
        <w:t xml:space="preserve">defined here as </w:t>
      </w:r>
      <w:r w:rsidR="00022800" w:rsidRPr="007F0E63">
        <w:t xml:space="preserve">the difference from the weather regime with the </w:t>
      </w:r>
      <w:r w:rsidR="00DE771E" w:rsidRPr="007F0E63">
        <w:t>highest</w:t>
      </w:r>
      <w:r w:rsidR="00022800" w:rsidRPr="007F0E63">
        <w:t xml:space="preserve"> PV power production to the weather regime with the </w:t>
      </w:r>
      <w:r w:rsidR="00DE771E" w:rsidRPr="007F0E63">
        <w:t>lowest</w:t>
      </w:r>
      <w:r w:rsidR="00022800" w:rsidRPr="007F0E63">
        <w:t xml:space="preserve"> PV power production</w:t>
      </w:r>
      <w:r w:rsidR="00A617C0" w:rsidRPr="007F0E63">
        <w:t xml:space="preserve"> per season</w:t>
      </w:r>
      <w:r w:rsidR="00022800" w:rsidRPr="007F0E63">
        <w:t xml:space="preserve">, amounts </w:t>
      </w:r>
      <w:r w:rsidR="00A617C0" w:rsidRPr="007F0E63">
        <w:t xml:space="preserve">to 3.0 GW. </w:t>
      </w:r>
      <w:r w:rsidR="00D03DDE" w:rsidRPr="007F0E63">
        <w:t>This corresponds to a</w:t>
      </w:r>
      <w:r w:rsidR="00300218" w:rsidRPr="007F0E63">
        <w:t xml:space="preserve"> change </w:t>
      </w:r>
      <w:r w:rsidR="00DE771E" w:rsidRPr="007F0E63">
        <w:t>in</w:t>
      </w:r>
      <w:r w:rsidR="00300218" w:rsidRPr="007F0E63">
        <w:t xml:space="preserve"> PV power production of 17.1%.</w:t>
      </w:r>
    </w:p>
    <w:p w14:paraId="2ED8E7AF" w14:textId="210A131E" w:rsidR="00D37C4E" w:rsidRPr="007F0E63" w:rsidRDefault="00D37C4E" w:rsidP="00763027">
      <w:r w:rsidRPr="007F0E63">
        <w:t>The planned total IC of 2030 is 386.5 GW</w:t>
      </w:r>
      <w:r w:rsidR="0050034B" w:rsidRPr="007F0E63">
        <w:t xml:space="preserve"> (NECPs)</w:t>
      </w:r>
      <w:r w:rsidR="006C68CC" w:rsidRPr="007F0E63">
        <w:t>,</w:t>
      </w:r>
      <w:r w:rsidRPr="007F0E63">
        <w:t xml:space="preserve"> which is about three times as much as in 2019. </w:t>
      </w:r>
      <w:r w:rsidR="00F53715" w:rsidRPr="007F0E63">
        <w:t>Most of the installed capacity is still located in Western Europe (</w:t>
      </w:r>
      <w:r w:rsidR="00F53715" w:rsidRPr="007F0E63">
        <w:fldChar w:fldCharType="begin"/>
      </w:r>
      <w:r w:rsidR="00F53715" w:rsidRPr="007F0E63">
        <w:instrText xml:space="preserve"> REF _Ref64978084 \h </w:instrText>
      </w:r>
      <w:r w:rsidR="007F0E63" w:rsidRPr="007F0E63">
        <w:instrText xml:space="preserve"> \* MERGEFORMAT </w:instrText>
      </w:r>
      <w:r w:rsidR="00F53715" w:rsidRPr="007F0E63">
        <w:fldChar w:fldCharType="separate"/>
      </w:r>
      <w:r w:rsidR="00CF7B16" w:rsidRPr="00CF7B16">
        <w:t xml:space="preserve">Figure </w:t>
      </w:r>
      <w:r w:rsidR="00CF7B16" w:rsidRPr="00CF7B16">
        <w:rPr>
          <w:noProof/>
        </w:rPr>
        <w:t>7</w:t>
      </w:r>
      <w:r w:rsidR="00F53715" w:rsidRPr="007F0E63">
        <w:fldChar w:fldCharType="end"/>
      </w:r>
      <w:r w:rsidR="0040052A" w:rsidRPr="007F0E63">
        <w:t>, second plot</w:t>
      </w:r>
      <w:r w:rsidR="00F53715" w:rsidRPr="007F0E63">
        <w:t xml:space="preserve">). </w:t>
      </w:r>
      <w:r w:rsidR="00D62B55" w:rsidRPr="007F0E63">
        <w:t>The mean estimated PV power production increases</w:t>
      </w:r>
      <w:r w:rsidR="008346DA" w:rsidRPr="007F0E63">
        <w:t xml:space="preserve"> </w:t>
      </w:r>
      <w:r w:rsidR="00D62B55" w:rsidRPr="007F0E63">
        <w:t xml:space="preserve">to 52.3 GW. </w:t>
      </w:r>
      <w:r w:rsidR="009748C8" w:rsidRPr="007F0E63">
        <w:t>T</w:t>
      </w:r>
      <w:r w:rsidR="00F53715" w:rsidRPr="007F0E63">
        <w:t>he mean and maximum variability</w:t>
      </w:r>
      <w:r w:rsidR="00BF1DCC" w:rsidRPr="007F0E63">
        <w:t xml:space="preserve"> also</w:t>
      </w:r>
      <w:r w:rsidR="00CE50B7" w:rsidRPr="007F0E63">
        <w:t xml:space="preserve"> </w:t>
      </w:r>
      <w:r w:rsidR="00F53715" w:rsidRPr="007F0E63">
        <w:t xml:space="preserve">roughly triple compared to the year 2019 to 2.7 GW and 8.5 </w:t>
      </w:r>
      <w:r w:rsidR="00BF1DCC" w:rsidRPr="007F0E63">
        <w:t>GW,</w:t>
      </w:r>
      <w:r w:rsidR="00F53715" w:rsidRPr="007F0E63">
        <w:t xml:space="preserve"> respectivel</w:t>
      </w:r>
      <w:r w:rsidR="00C66660" w:rsidRPr="007F0E63">
        <w:t>y,</w:t>
      </w:r>
      <w:r w:rsidR="00F53715" w:rsidRPr="007F0E63">
        <w:t xml:space="preserve"> </w:t>
      </w:r>
      <w:r w:rsidR="00C66660" w:rsidRPr="007F0E63">
        <w:t>w</w:t>
      </w:r>
      <w:r w:rsidR="00BF6994" w:rsidRPr="007F0E63">
        <w:t>hich is 5.</w:t>
      </w:r>
      <w:r w:rsidR="00B968F3" w:rsidRPr="007F0E63">
        <w:t>2</w:t>
      </w:r>
      <w:r w:rsidR="00BF6994" w:rsidRPr="007F0E63">
        <w:t>% and 16.</w:t>
      </w:r>
      <w:r w:rsidR="00B968F3" w:rsidRPr="007F0E63">
        <w:t>3</w:t>
      </w:r>
      <w:r w:rsidR="00BF6994" w:rsidRPr="007F0E63">
        <w:t xml:space="preserve">% of the mean PV power </w:t>
      </w:r>
      <w:r w:rsidR="00FE7786" w:rsidRPr="007F0E63">
        <w:t>production</w:t>
      </w:r>
      <w:r w:rsidR="00BF6994" w:rsidRPr="007F0E63">
        <w:t xml:space="preserve">. </w:t>
      </w:r>
      <w:r w:rsidR="00AC3E1E" w:rsidRPr="007F0E63">
        <w:t>A detail</w:t>
      </w:r>
      <w:r w:rsidR="004C61A4" w:rsidRPr="007F0E63">
        <w:t>ed</w:t>
      </w:r>
      <w:r w:rsidR="00AC3E1E" w:rsidRPr="007F0E63">
        <w:t xml:space="preserve"> overview of the variability can be found in</w:t>
      </w:r>
      <w:r w:rsidR="00B83240"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0</w:t>
      </w:r>
      <w:r w:rsidR="00B83240" w:rsidRPr="007F0E63">
        <w:fldChar w:fldCharType="end"/>
      </w:r>
      <w:r w:rsidR="00B83240" w:rsidRPr="007F0E63">
        <w:t xml:space="preserve"> and </w:t>
      </w:r>
      <w:r w:rsidR="00B83240" w:rsidRPr="007F0E63">
        <w:fldChar w:fldCharType="begin"/>
      </w:r>
      <w:r w:rsidR="00B83240" w:rsidRPr="007F0E63">
        <w:instrText xml:space="preserve"> REF _Ref67583088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1</w:t>
      </w:r>
      <w:r w:rsidR="00B83240" w:rsidRPr="007F0E63">
        <w:fldChar w:fldCharType="end"/>
      </w:r>
      <w:r w:rsidR="00B83240" w:rsidRPr="007F0E63">
        <w:t>.</w:t>
      </w:r>
      <w:r w:rsidR="00AC3E1E"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CF7B16" w:rsidRPr="00CF7B16">
        <w:t xml:space="preserve">Figure </w:t>
      </w:r>
      <w:r w:rsidR="00CF7B16" w:rsidRPr="00CF7B16">
        <w:rPr>
          <w:noProof/>
        </w:rPr>
        <w:t>10</w:t>
      </w:r>
      <w:r w:rsidR="00B83240" w:rsidRPr="007F0E63">
        <w:fldChar w:fldCharType="end"/>
      </w:r>
      <w:r w:rsidR="0069535E" w:rsidRPr="007F0E63">
        <w:t xml:space="preserve"> </w:t>
      </w:r>
      <w:r w:rsidR="00AC3E1E" w:rsidRPr="007F0E63">
        <w:t>shows the deviation (from the season</w:t>
      </w:r>
      <w:r w:rsidR="007A3F5D" w:rsidRPr="007F0E63">
        <w:t>al</w:t>
      </w:r>
      <w:r w:rsidR="00AC3E1E" w:rsidRPr="007F0E63">
        <w:t xml:space="preserve"> mean) of PV power production per weather regime and season</w:t>
      </w:r>
      <w:r w:rsidR="00C66660" w:rsidRPr="007F0E63">
        <w:t>,</w:t>
      </w:r>
      <w:r w:rsidR="00AC3E1E" w:rsidRPr="007F0E63">
        <w:t xml:space="preserve"> and </w:t>
      </w:r>
      <w:r w:rsidR="00561077" w:rsidRPr="007F0E63">
        <w:fldChar w:fldCharType="begin"/>
      </w:r>
      <w:r w:rsidR="00561077" w:rsidRPr="007F0E63">
        <w:instrText xml:space="preserve"> REF _Ref67583088 \h </w:instrText>
      </w:r>
      <w:r w:rsidR="007F0E63" w:rsidRPr="007F0E63">
        <w:instrText xml:space="preserve"> \* MERGEFORMAT </w:instrText>
      </w:r>
      <w:r w:rsidR="00561077" w:rsidRPr="007F0E63">
        <w:fldChar w:fldCharType="separate"/>
      </w:r>
      <w:r w:rsidR="00CF7B16" w:rsidRPr="00CF7B16">
        <w:t xml:space="preserve">Figure </w:t>
      </w:r>
      <w:r w:rsidR="00CF7B16" w:rsidRPr="00CF7B16">
        <w:rPr>
          <w:noProof/>
        </w:rPr>
        <w:t>11</w:t>
      </w:r>
      <w:r w:rsidR="00561077" w:rsidRPr="007F0E63">
        <w:fldChar w:fldCharType="end"/>
      </w:r>
      <w:r w:rsidR="00AC3E1E" w:rsidRPr="007F0E63">
        <w:t xml:space="preserve"> </w:t>
      </w:r>
      <w:r w:rsidR="0069535E" w:rsidRPr="007F0E63">
        <w:t>present</w:t>
      </w:r>
      <w:r w:rsidR="00AC3E1E" w:rsidRPr="007F0E63">
        <w:t xml:space="preserve"> a consolidated</w:t>
      </w:r>
      <w:r w:rsidR="00843AC6" w:rsidRPr="007F0E63">
        <w:t xml:space="preserve"> (overall weather regimes)</w:t>
      </w:r>
      <w:r w:rsidR="00AC3E1E" w:rsidRPr="007F0E63">
        <w:t xml:space="preserve"> view per season. </w:t>
      </w:r>
    </w:p>
    <w:p w14:paraId="34D77C10" w14:textId="1B5670CF" w:rsidR="00B5495F" w:rsidRDefault="00086E89" w:rsidP="005B795B">
      <w:pPr>
        <w:pStyle w:val="berschrift3"/>
      </w:pPr>
      <w:bookmarkStart w:id="75" w:name="_Ref68530310"/>
      <w:bookmarkStart w:id="76" w:name="_Toc70173018"/>
      <w:r>
        <w:rPr>
          <w:noProof/>
        </w:rPr>
        <w:lastRenderedPageBreak/>
        <w:drawing>
          <wp:anchor distT="0" distB="0" distL="114300" distR="114300" simplePos="0" relativeHeight="251719680" behindDoc="0" locked="0" layoutInCell="1" allowOverlap="1" wp14:anchorId="63CFBA97" wp14:editId="57C3304D">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9"/>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 xml:space="preserve">Retain PV power production in 2030, but reduce </w:t>
      </w:r>
      <w:proofErr w:type="gramStart"/>
      <w:r w:rsidR="00B5495F">
        <w:t>variability</w:t>
      </w:r>
      <w:bookmarkEnd w:id="75"/>
      <w:bookmarkEnd w:id="76"/>
      <w:proofErr w:type="gramEnd"/>
    </w:p>
    <w:p w14:paraId="7FD1EACE" w14:textId="71685895" w:rsidR="007C7F6F" w:rsidRPr="005275D6" w:rsidRDefault="009B4E5B" w:rsidP="00ED08F0">
      <w:r>
        <w:rPr>
          <w:noProof/>
        </w:rPr>
        <mc:AlternateContent>
          <mc:Choice Requires="wps">
            <w:drawing>
              <wp:anchor distT="0" distB="0" distL="114300" distR="114300" simplePos="0" relativeHeight="251681792" behindDoc="0" locked="0" layoutInCell="1" allowOverlap="1" wp14:anchorId="3BE35205" wp14:editId="7620EE2F">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10CC84ED" w:rsidR="0070228C" w:rsidRPr="009F3AC7" w:rsidRDefault="0070228C" w:rsidP="00A353AC">
                            <w:pPr>
                              <w:pStyle w:val="Beschriftung"/>
                              <w:rPr>
                                <w:noProof/>
                              </w:rPr>
                            </w:pPr>
                            <w:bookmarkStart w:id="77"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7</w:t>
                            </w:r>
                            <w:r w:rsidRPr="00EF18A9">
                              <w:rPr>
                                <w:b/>
                                <w:bCs/>
                              </w:rPr>
                              <w:fldChar w:fldCharType="end"/>
                            </w:r>
                            <w:bookmarkEnd w:id="77"/>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10CC84ED" w:rsidR="0070228C" w:rsidRPr="009F3AC7" w:rsidRDefault="0070228C" w:rsidP="00A353AC">
                      <w:pPr>
                        <w:pStyle w:val="Beschriftung"/>
                        <w:rPr>
                          <w:noProof/>
                        </w:rPr>
                      </w:pPr>
                      <w:bookmarkStart w:id="78"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7</w:t>
                      </w:r>
                      <w:r w:rsidRPr="00EF18A9">
                        <w:rPr>
                          <w:b/>
                          <w:bCs/>
                        </w:rPr>
                        <w:fldChar w:fldCharType="end"/>
                      </w:r>
                      <w:bookmarkEnd w:id="78"/>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v:textbox>
                <w10:wrap type="topAndBottom" anchorx="margin"/>
              </v:shape>
            </w:pict>
          </mc:Fallback>
        </mc:AlternateContent>
      </w:r>
      <w:r w:rsidR="008346DA">
        <w:t>T</w:t>
      </w:r>
      <w:r w:rsidR="008346DA" w:rsidRPr="007F0E63">
        <w:t>he</w:t>
      </w:r>
      <w:r w:rsidR="00461598" w:rsidRPr="007F0E63">
        <w:t xml:space="preserve"> IC distribution derived under the conditions of </w:t>
      </w:r>
      <w:r w:rsidR="00BF1DCC" w:rsidRPr="007F0E63">
        <w:t>S1</w:t>
      </w:r>
      <w:r w:rsidR="003D320D" w:rsidRPr="007F0E63">
        <w:t xml:space="preserve"> </w:t>
      </w:r>
      <w:r w:rsidR="00461598" w:rsidRPr="007F0E63">
        <w:t xml:space="preserve">is shown in </w:t>
      </w:r>
      <w:r w:rsidR="004C61A4" w:rsidRPr="007F0E63">
        <w:t xml:space="preserve">the </w:t>
      </w:r>
      <w:r w:rsidR="00461598" w:rsidRPr="007F0E63">
        <w:t xml:space="preserve">third plot of </w:t>
      </w:r>
      <w:r w:rsidR="00461598" w:rsidRPr="007F0E63">
        <w:fldChar w:fldCharType="begin"/>
      </w:r>
      <w:r w:rsidR="00461598" w:rsidRPr="007F0E63">
        <w:instrText xml:space="preserve"> REF _Ref64978084 \h </w:instrText>
      </w:r>
      <w:r w:rsidR="007F0E63" w:rsidRPr="007F0E63">
        <w:instrText xml:space="preserve"> \* MERGEFORMAT </w:instrText>
      </w:r>
      <w:r w:rsidR="00461598" w:rsidRPr="007F0E63">
        <w:fldChar w:fldCharType="separate"/>
      </w:r>
      <w:r w:rsidR="00CF7B16" w:rsidRPr="00CF7B16">
        <w:t xml:space="preserve">Figure </w:t>
      </w:r>
      <w:r w:rsidR="00CF7B16" w:rsidRPr="00CF7B16">
        <w:rPr>
          <w:noProof/>
        </w:rPr>
        <w:t>7</w:t>
      </w:r>
      <w:r w:rsidR="00461598" w:rsidRPr="007F0E63">
        <w:fldChar w:fldCharType="end"/>
      </w:r>
      <w:r w:rsidR="00461598" w:rsidRPr="007F0E63">
        <w:t xml:space="preserve">. </w:t>
      </w:r>
      <w:r w:rsidR="003D320D" w:rsidRPr="007F0E63">
        <w:t xml:space="preserve">The total mean PV power production is almost </w:t>
      </w:r>
      <w:r w:rsidR="00066667" w:rsidRPr="007F0E63">
        <w:t xml:space="preserve">the </w:t>
      </w:r>
      <w:r w:rsidR="003D320D" w:rsidRPr="007F0E63">
        <w:t>same as the</w:t>
      </w:r>
      <w:r w:rsidR="00AA1900" w:rsidRPr="007F0E63">
        <w:t xml:space="preserve"> one</w:t>
      </w:r>
      <w:r w:rsidR="003D320D" w:rsidRPr="007F0E63">
        <w:t xml:space="preserve"> estimated </w:t>
      </w:r>
      <w:r w:rsidR="00AA1900" w:rsidRPr="007F0E63">
        <w:t>with</w:t>
      </w:r>
      <w:r w:rsidR="003D320D" w:rsidRPr="007F0E63">
        <w:t xml:space="preserve"> </w:t>
      </w:r>
      <w:r w:rsidR="00AA1900" w:rsidRPr="007F0E63">
        <w:t>NECP</w:t>
      </w:r>
      <w:r w:rsidR="00BF1DCC" w:rsidRPr="007F0E63">
        <w:t>s</w:t>
      </w:r>
      <w:r w:rsidR="00AA1900" w:rsidRPr="007F0E63">
        <w:t xml:space="preserve"> for 2030 (0.1 GW difference)</w:t>
      </w:r>
      <w:r w:rsidR="00EA3CA7" w:rsidRPr="007F0E63">
        <w:t>,</w:t>
      </w:r>
      <w:r w:rsidR="002F30BC" w:rsidRPr="007F0E63">
        <w:t xml:space="preserve"> which was the constrain</w:t>
      </w:r>
      <w:r w:rsidR="00066667" w:rsidRPr="007F0E63">
        <w:t>t</w:t>
      </w:r>
      <w:r w:rsidR="002F30BC" w:rsidRPr="007F0E63">
        <w:t xml:space="preserve"> for this scenario. The mean variability could be reduced from 2.7 GW to 1.5 GW</w:t>
      </w:r>
      <w:r w:rsidR="00C66660" w:rsidRPr="007F0E63">
        <w:t>,</w:t>
      </w:r>
      <w:r w:rsidR="002F30BC" w:rsidRPr="007F0E63">
        <w:t xml:space="preserve"> </w:t>
      </w:r>
      <w:r w:rsidR="00066667" w:rsidRPr="007F0E63">
        <w:t>and the maximu</w:t>
      </w:r>
      <w:r w:rsidR="0046356C" w:rsidRPr="007F0E63">
        <w:t>m</w:t>
      </w:r>
      <w:r w:rsidR="00066667" w:rsidRPr="007F0E63">
        <w:t xml:space="preserve"> variability could be reduced from 8.5 GW to 5.2 GW</w:t>
      </w:r>
      <w:r w:rsidR="002F30BC" w:rsidRPr="007F0E63">
        <w:t>.</w:t>
      </w:r>
      <w:r w:rsidR="0046356C" w:rsidRPr="007F0E63">
        <w:t xml:space="preserve"> </w:t>
      </w:r>
      <w:r w:rsidR="00A37C4C" w:rsidRPr="007F0E63">
        <w:t>This refers to a percentual reduction from 5.2% to 2.9% for the mean variability and from 16.3</w:t>
      </w:r>
      <w:r w:rsidR="004A6B43" w:rsidRPr="007F0E63">
        <w:t>%</w:t>
      </w:r>
      <w:r w:rsidR="00A37C4C" w:rsidRPr="007F0E63">
        <w:t xml:space="preserve"> to 10.0% for the maximum variability. </w:t>
      </w:r>
      <w:r w:rsidR="0046356C" w:rsidRPr="007F0E63">
        <w:t>Th</w:t>
      </w:r>
      <w:r w:rsidR="00BF1DCC" w:rsidRPr="007F0E63">
        <w:t>e</w:t>
      </w:r>
      <w:r w:rsidR="0046356C" w:rsidRPr="007F0E63">
        <w:t xml:space="preserve"> reduction of the variabilit</w:t>
      </w:r>
      <w:r w:rsidR="00D27ADB" w:rsidRPr="007F0E63">
        <w:t>ies</w:t>
      </w:r>
      <w:r w:rsidR="007F2EE0" w:rsidRPr="007F0E63">
        <w:t>,</w:t>
      </w:r>
      <w:r w:rsidR="0046356C" w:rsidRPr="007F0E63">
        <w:t xml:space="preserve"> </w:t>
      </w:r>
      <w:r w:rsidR="00A46981" w:rsidRPr="007F0E63">
        <w:t>while</w:t>
      </w:r>
      <w:r w:rsidR="00D73E69" w:rsidRPr="007F0E63">
        <w:t xml:space="preserve"> keeping the PV power production constant</w:t>
      </w:r>
      <w:r w:rsidR="007F2EE0" w:rsidRPr="007F0E63">
        <w:t>,</w:t>
      </w:r>
      <w:r w:rsidR="00D73E69" w:rsidRPr="007F0E63">
        <w:t xml:space="preserve"> could be achieved with</w:t>
      </w:r>
      <w:r w:rsidR="004C61A4" w:rsidRPr="007F0E63">
        <w:t xml:space="preserve"> </w:t>
      </w:r>
      <w:r w:rsidR="00D73E69" w:rsidRPr="007F0E63">
        <w:t xml:space="preserve">overall less total </w:t>
      </w:r>
      <w:r w:rsidR="00D73E69" w:rsidRPr="005275D6">
        <w:t xml:space="preserve">installed </w:t>
      </w:r>
      <w:r w:rsidR="00FC7B5F" w:rsidRPr="005275D6">
        <w:t xml:space="preserve">PV </w:t>
      </w:r>
      <w:r w:rsidR="00D73E69" w:rsidRPr="005275D6">
        <w:t xml:space="preserve">capacity </w:t>
      </w:r>
      <w:r w:rsidR="00FC7B5F" w:rsidRPr="005275D6">
        <w:t>of 375.5 GW (compared to 386.5 GW</w:t>
      </w:r>
      <w:r w:rsidR="00043E35" w:rsidRPr="005275D6">
        <w:t xml:space="preserve"> </w:t>
      </w:r>
      <w:r w:rsidR="007F2EE0" w:rsidRPr="005275D6">
        <w:t>planned</w:t>
      </w:r>
      <w:r w:rsidR="00043E35" w:rsidRPr="005275D6">
        <w:t xml:space="preserve"> for 2030</w:t>
      </w:r>
      <w:r w:rsidR="00FC7B5F" w:rsidRPr="005275D6">
        <w:t xml:space="preserve">). </w:t>
      </w:r>
      <w:r w:rsidR="008E0947" w:rsidRPr="005275D6">
        <w:t xml:space="preserve">An overview of the results can also be found in </w:t>
      </w:r>
      <w:r w:rsidR="008E0947" w:rsidRPr="005275D6">
        <w:fldChar w:fldCharType="begin"/>
      </w:r>
      <w:r w:rsidR="008E0947" w:rsidRPr="005275D6">
        <w:instrText xml:space="preserve"> REF _Ref67660215 \h </w:instrText>
      </w:r>
      <w:r w:rsidR="007F0E63" w:rsidRPr="005275D6">
        <w:instrText xml:space="preserve"> \* MERGEFORMAT </w:instrText>
      </w:r>
      <w:r w:rsidR="008E0947" w:rsidRPr="005275D6">
        <w:fldChar w:fldCharType="separate"/>
      </w:r>
      <w:r w:rsidR="00CF7B16" w:rsidRPr="00CF7B16">
        <w:t xml:space="preserve">Table </w:t>
      </w:r>
      <w:r w:rsidR="00CF7B16" w:rsidRPr="00CF7B16">
        <w:rPr>
          <w:noProof/>
        </w:rPr>
        <w:t>5</w:t>
      </w:r>
      <w:r w:rsidR="008E0947" w:rsidRPr="005275D6">
        <w:fldChar w:fldCharType="end"/>
      </w:r>
      <w:r w:rsidR="00C66660" w:rsidRPr="005275D6">
        <w:t>,</w:t>
      </w:r>
      <w:r w:rsidR="00D536E2" w:rsidRPr="005275D6">
        <w:t xml:space="preserve"> page </w:t>
      </w:r>
      <w:r w:rsidR="00D536E2" w:rsidRPr="005275D6">
        <w:fldChar w:fldCharType="begin"/>
      </w:r>
      <w:r w:rsidR="00D536E2" w:rsidRPr="005275D6">
        <w:instrText xml:space="preserve"> PAGEREF _Ref67660329 \h </w:instrText>
      </w:r>
      <w:r w:rsidR="00D536E2" w:rsidRPr="005275D6">
        <w:fldChar w:fldCharType="separate"/>
      </w:r>
      <w:r w:rsidR="00CF7B16">
        <w:rPr>
          <w:noProof/>
        </w:rPr>
        <w:t>37</w:t>
      </w:r>
      <w:r w:rsidR="00D536E2" w:rsidRPr="005275D6">
        <w:fldChar w:fldCharType="end"/>
      </w:r>
      <w:r w:rsidR="008E0947" w:rsidRPr="005275D6">
        <w:t xml:space="preserve">. </w:t>
      </w:r>
    </w:p>
    <w:p w14:paraId="28812700" w14:textId="253F865F" w:rsidR="00D37411" w:rsidRPr="007F0E63" w:rsidRDefault="00043E35" w:rsidP="00AC3E1E">
      <w:r w:rsidRPr="005275D6">
        <w:fldChar w:fldCharType="begin"/>
      </w:r>
      <w:r w:rsidRPr="005275D6">
        <w:instrText xml:space="preserve"> REF _Ref64985629 \h </w:instrText>
      </w:r>
      <w:r w:rsidR="007F0E63" w:rsidRPr="005275D6">
        <w:instrText xml:space="preserve"> \* MERGEFORMAT </w:instrText>
      </w:r>
      <w:r w:rsidRPr="005275D6">
        <w:fldChar w:fldCharType="separate"/>
      </w:r>
      <w:r w:rsidR="00CF7B16" w:rsidRPr="00CF7B16">
        <w:t xml:space="preserve">Figure </w:t>
      </w:r>
      <w:r w:rsidR="00CF7B16" w:rsidRPr="00CF7B16">
        <w:rPr>
          <w:noProof/>
        </w:rPr>
        <w:t>8</w:t>
      </w:r>
      <w:r w:rsidRPr="005275D6">
        <w:fldChar w:fldCharType="end"/>
      </w:r>
      <w:r w:rsidRPr="005275D6">
        <w:t xml:space="preserve"> </w:t>
      </w:r>
      <w:r w:rsidR="006E5B3E" w:rsidRPr="005275D6">
        <w:t>shows in which countries the additional (difference</w:t>
      </w:r>
      <w:r w:rsidR="006E5B3E" w:rsidRPr="007F0E63">
        <w:t xml:space="preserve"> between 2030 and 2019) installed PV capacities are distributed </w:t>
      </w:r>
      <w:r w:rsidR="00876033" w:rsidRPr="007F0E63">
        <w:t>according to</w:t>
      </w:r>
      <w:r w:rsidR="006E5B3E" w:rsidRPr="007F0E63">
        <w:t xml:space="preserve"> the plans from NECPs (left) and </w:t>
      </w:r>
      <w:r w:rsidR="00775653" w:rsidRPr="007F0E63">
        <w:t>as obtained with</w:t>
      </w:r>
      <w:r w:rsidR="006E5B3E" w:rsidRPr="007F0E63">
        <w:t xml:space="preserve"> our approach</w:t>
      </w:r>
      <w:r w:rsidR="006D031B" w:rsidRPr="007F0E63">
        <w:t xml:space="preserve"> to </w:t>
      </w:r>
      <w:r w:rsidR="006E5B3E" w:rsidRPr="007F0E63">
        <w:t>reduc</w:t>
      </w:r>
      <w:r w:rsidR="006D031B" w:rsidRPr="007F0E63">
        <w:t xml:space="preserve">e </w:t>
      </w:r>
      <w:r w:rsidR="006E5B3E" w:rsidRPr="007F0E63">
        <w:t xml:space="preserve">the PV power production variability (right). </w:t>
      </w:r>
      <w:r w:rsidR="009A09DE" w:rsidRPr="007F0E63">
        <w:t>In contrast to what is planned by NECP</w:t>
      </w:r>
      <w:r w:rsidR="00775653" w:rsidRPr="007F0E63">
        <w:t>s</w:t>
      </w:r>
      <w:r w:rsidR="009A09DE" w:rsidRPr="007F0E63">
        <w:t>, t</w:t>
      </w:r>
      <w:r w:rsidR="006E5B3E" w:rsidRPr="007F0E63">
        <w:t>he</w:t>
      </w:r>
      <w:r w:rsidR="007B22A3" w:rsidRPr="007F0E63">
        <w:t xml:space="preserve"> method chosen to reduce the </w:t>
      </w:r>
      <w:r w:rsidR="005E7015" w:rsidRPr="007F0E63">
        <w:t xml:space="preserve">PV power production </w:t>
      </w:r>
      <w:r w:rsidR="00BE7824" w:rsidRPr="007F0E63">
        <w:t>variability</w:t>
      </w:r>
      <w:r w:rsidR="007B22A3" w:rsidRPr="007F0E63">
        <w:t xml:space="preserve"> favours countries in South-east</w:t>
      </w:r>
      <w:r w:rsidR="00400868" w:rsidRPr="007F0E63">
        <w:t>ern</w:t>
      </w:r>
      <w:r w:rsidR="007B22A3" w:rsidRPr="007F0E63">
        <w:t xml:space="preserve"> and North-west</w:t>
      </w:r>
      <w:r w:rsidR="00400868" w:rsidRPr="007F0E63">
        <w:t>ern Europe</w:t>
      </w:r>
      <w:r w:rsidR="007B22A3" w:rsidRPr="007F0E63">
        <w:t xml:space="preserve">. </w:t>
      </w:r>
      <w:r w:rsidR="0069535E" w:rsidRPr="007F0E63">
        <w:t>Hatching indicates</w:t>
      </w:r>
      <w:r w:rsidR="00BE7824" w:rsidRPr="007F0E63">
        <w:t xml:space="preserve"> countr</w:t>
      </w:r>
      <w:r w:rsidR="00ED69DE" w:rsidRPr="007F0E63">
        <w:t>ies</w:t>
      </w:r>
      <w:r w:rsidR="00BE7824" w:rsidRPr="007F0E63">
        <w:t xml:space="preserve"> </w:t>
      </w:r>
      <w:r w:rsidR="0069535E" w:rsidRPr="007F0E63">
        <w:t>where</w:t>
      </w:r>
      <w:r w:rsidR="00BE7824" w:rsidRPr="007F0E63">
        <w:t xml:space="preserve"> the installed</w:t>
      </w:r>
      <w:r w:rsidR="0069535E" w:rsidRPr="007F0E63">
        <w:t xml:space="preserve"> PV</w:t>
      </w:r>
      <w:r w:rsidR="00BE7824" w:rsidRPr="007F0E63">
        <w:t xml:space="preserve"> capacity has reached the upper bound</w:t>
      </w:r>
      <w:r w:rsidR="00505D37" w:rsidRPr="007F0E63">
        <w:t xml:space="preserve"> of the linear least-square</w:t>
      </w:r>
      <w:r w:rsidR="00AA7E2D" w:rsidRPr="007F0E63">
        <w:t>s</w:t>
      </w:r>
      <w:r w:rsidR="00505D37" w:rsidRPr="007F0E63">
        <w:t xml:space="preserve"> problem</w:t>
      </w:r>
      <w:r w:rsidR="00BE7824" w:rsidRPr="007F0E63">
        <w:t xml:space="preserve">, </w:t>
      </w:r>
      <w:r w:rsidR="00EA3CA7" w:rsidRPr="007F0E63">
        <w:t>defined as</w:t>
      </w:r>
      <w:r w:rsidR="00BE7824" w:rsidRPr="007F0E63">
        <w:t xml:space="preserve"> the potential for roof-top mounted PV systems</w:t>
      </w:r>
      <w:r w:rsidR="00944BB8" w:rsidRPr="007F0E63">
        <w:t xml:space="preserve"> </w:t>
      </w:r>
      <w:r w:rsidR="00944BB8" w:rsidRPr="007F0E63">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rsidRPr="007F0E63">
        <w:fldChar w:fldCharType="separate"/>
      </w:r>
      <w:r w:rsidR="00D55C61" w:rsidRPr="00D55C61">
        <w:rPr>
          <w:noProof/>
        </w:rPr>
        <w:t>(Tröndle et al., 2019)</w:t>
      </w:r>
      <w:r w:rsidR="00944BB8" w:rsidRPr="007F0E63">
        <w:fldChar w:fldCharType="end"/>
      </w:r>
      <w:r w:rsidR="00902B00" w:rsidRPr="007F0E63">
        <w:t xml:space="preserve">. </w:t>
      </w:r>
    </w:p>
    <w:p w14:paraId="2A14E573" w14:textId="77777777" w:rsidR="007A3F5D" w:rsidRDefault="007A3F5D">
      <w:pPr>
        <w:spacing w:after="160" w:line="259" w:lineRule="auto"/>
        <w:ind w:firstLine="0"/>
        <w:jc w:val="left"/>
      </w:pPr>
      <w:r>
        <w:br w:type="page"/>
      </w:r>
    </w:p>
    <w:p w14:paraId="5F40D6D1" w14:textId="4338A357" w:rsidR="00104D5A" w:rsidRDefault="007A3F5D" w:rsidP="00104D5A">
      <w:r>
        <w:rPr>
          <w:noProof/>
        </w:rPr>
        <w:lastRenderedPageBreak/>
        <w:drawing>
          <wp:anchor distT="0" distB="0" distL="114300" distR="114300" simplePos="0" relativeHeight="251793408" behindDoc="0" locked="0" layoutInCell="1" allowOverlap="1" wp14:anchorId="0F8C1996" wp14:editId="685E76B6">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30"/>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w:t>
      </w:r>
      <w:r w:rsidR="00A46981">
        <w:t>additional</w:t>
      </w:r>
      <w:r w:rsidR="00ED05C0">
        <w:t xml:space="preserv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5824" behindDoc="0" locked="0" layoutInCell="1" allowOverlap="1" wp14:anchorId="0F61E39D" wp14:editId="0AFD04DA">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1893B265" w:rsidR="0070228C" w:rsidRPr="0051481A" w:rsidRDefault="0070228C" w:rsidP="007C7F6F">
                            <w:pPr>
                              <w:pStyle w:val="Beschriftung"/>
                              <w:rPr>
                                <w:noProof/>
                              </w:rPr>
                            </w:pPr>
                            <w:bookmarkStart w:id="79"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8</w:t>
                            </w:r>
                            <w:r w:rsidRPr="00EF18A9">
                              <w:rPr>
                                <w:b/>
                                <w:bCs/>
                              </w:rPr>
                              <w:fldChar w:fldCharType="end"/>
                            </w:r>
                            <w:bookmarkEnd w:id="79"/>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1893B265" w:rsidR="0070228C" w:rsidRPr="0051481A" w:rsidRDefault="0070228C" w:rsidP="007C7F6F">
                      <w:pPr>
                        <w:pStyle w:val="Beschriftung"/>
                        <w:rPr>
                          <w:noProof/>
                        </w:rPr>
                      </w:pPr>
                      <w:bookmarkStart w:id="80"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8</w:t>
                      </w:r>
                      <w:r w:rsidRPr="00EF18A9">
                        <w:rPr>
                          <w:b/>
                          <w:bCs/>
                        </w:rPr>
                        <w:fldChar w:fldCharType="end"/>
                      </w:r>
                      <w:bookmarkEnd w:id="80"/>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v:textbox>
                <w10:wrap type="topAndBottom" anchorx="margin"/>
              </v:shape>
            </w:pict>
          </mc:Fallback>
        </mc:AlternateContent>
      </w:r>
      <w:r w:rsidR="00785F3C">
        <w:t xml:space="preserve">considered countries to their </w:t>
      </w:r>
      <w:r w:rsidR="00785F3C" w:rsidRPr="007F0E63">
        <w:t>current</w:t>
      </w:r>
      <w:r w:rsidR="00104D5A" w:rsidRPr="007F0E63">
        <w:t xml:space="preserve"> (2019)</w:t>
      </w:r>
      <w:r w:rsidR="00785F3C" w:rsidRPr="007F0E63">
        <w:t xml:space="preserve"> installed PV capacity. With this approach, no PV systems will be placed in this country</w:t>
      </w:r>
      <w:r w:rsidR="00C66660" w:rsidRPr="007F0E63">
        <w:t>,</w:t>
      </w:r>
      <w:r w:rsidR="00785F3C" w:rsidRPr="007F0E63">
        <w:t xml:space="preserve"> and one can see which country is the next favourite and</w:t>
      </w:r>
      <w:r w:rsidR="00A56741" w:rsidRPr="007F0E63">
        <w:t xml:space="preserve"> </w:t>
      </w:r>
      <w:r w:rsidR="00785F3C" w:rsidRPr="007F0E63">
        <w:t xml:space="preserve">how much </w:t>
      </w:r>
      <w:r w:rsidR="00A46981" w:rsidRPr="007F0E63">
        <w:t>this</w:t>
      </w:r>
      <w:r w:rsidR="00785F3C" w:rsidRPr="007F0E63">
        <w:t xml:space="preserve"> increase</w:t>
      </w:r>
      <w:r w:rsidR="00A56741" w:rsidRPr="007F0E63">
        <w:t>s</w:t>
      </w:r>
      <w:r w:rsidR="00785F3C" w:rsidRPr="007F0E63">
        <w:t xml:space="preserve"> variability. This is done one after the other</w:t>
      </w:r>
      <w:r w:rsidR="00A56741" w:rsidRPr="007F0E63">
        <w:t>,</w:t>
      </w:r>
      <w:r w:rsidR="00785F3C" w:rsidRPr="007F0E63">
        <w:t xml:space="preserve"> first for the </w:t>
      </w:r>
      <w:r w:rsidR="00A46981" w:rsidRPr="007F0E63">
        <w:t xml:space="preserve">countries in </w:t>
      </w:r>
      <w:r w:rsidR="00785F3C" w:rsidRPr="007F0E63">
        <w:t xml:space="preserve">South-eastern </w:t>
      </w:r>
      <w:r w:rsidR="00A46981" w:rsidRPr="007F0E63">
        <w:t>Europe</w:t>
      </w:r>
      <w:r w:rsidR="00785F3C" w:rsidRPr="007F0E63">
        <w:t xml:space="preserve"> </w:t>
      </w:r>
      <w:r w:rsidR="00A46981" w:rsidRPr="007F0E63">
        <w:t>(</w:t>
      </w:r>
      <w:r w:rsidR="00785F3C" w:rsidRPr="007F0E63">
        <w:t>Greece, Bulgaria, Romania</w:t>
      </w:r>
      <w:r w:rsidR="006D031B" w:rsidRPr="007F0E63">
        <w:t>-Serbia,</w:t>
      </w:r>
      <w:r w:rsidR="00785F3C" w:rsidRPr="007F0E63">
        <w:t xml:space="preserve"> and Italy</w:t>
      </w:r>
      <w:r w:rsidR="00A46981" w:rsidRPr="007F0E63">
        <w:t>)</w:t>
      </w:r>
      <w:r w:rsidR="00785F3C" w:rsidRPr="007F0E63">
        <w:t xml:space="preserve"> and afterwards for the</w:t>
      </w:r>
      <w:r w:rsidR="00A46981" w:rsidRPr="007F0E63">
        <w:t xml:space="preserve"> countries in </w:t>
      </w:r>
      <w:r w:rsidR="00785F3C" w:rsidRPr="007F0E63">
        <w:t>North-weste</w:t>
      </w:r>
      <w:r w:rsidR="001E226E" w:rsidRPr="007F0E63">
        <w:t>r</w:t>
      </w:r>
      <w:r w:rsidR="00785F3C" w:rsidRPr="007F0E63">
        <w:t>n</w:t>
      </w:r>
      <w:r w:rsidR="00A46981" w:rsidRPr="007F0E63">
        <w:t xml:space="preserve"> Europe</w:t>
      </w:r>
      <w:r w:rsidR="00785F3C" w:rsidRPr="007F0E63">
        <w:t xml:space="preserve"> </w:t>
      </w:r>
      <w:r w:rsidR="00A46981" w:rsidRPr="007F0E63">
        <w:t>(</w:t>
      </w:r>
      <w:r w:rsidR="00785F3C" w:rsidRPr="007F0E63">
        <w:t xml:space="preserve">United Kingdom, Norway, </w:t>
      </w:r>
      <w:r w:rsidR="00591F5E" w:rsidRPr="007F0E63">
        <w:t>Ireland,</w:t>
      </w:r>
      <w:r w:rsidR="00785F3C" w:rsidRPr="007F0E63">
        <w:t xml:space="preserve"> and </w:t>
      </w:r>
      <w:r w:rsidR="006D031B" w:rsidRPr="007F0E63">
        <w:t>Finland</w:t>
      </w:r>
      <w:r w:rsidR="00A46981" w:rsidRPr="007F0E63">
        <w:t>)</w:t>
      </w:r>
      <w:r w:rsidR="001E226E" w:rsidRPr="007F0E63">
        <w:t>. The results can be found in</w:t>
      </w:r>
      <w:r w:rsidR="00104D5A" w:rsidRPr="007F0E63">
        <w:t xml:space="preserve"> </w:t>
      </w:r>
      <w:r w:rsidR="00104D5A" w:rsidRPr="007F0E63">
        <w:fldChar w:fldCharType="begin"/>
      </w:r>
      <w:r w:rsidR="00104D5A" w:rsidRPr="007F0E63">
        <w:instrText xml:space="preserve"> REF _Ref67817761 \h </w:instrText>
      </w:r>
      <w:r w:rsidR="007F0E63" w:rsidRPr="007F0E63">
        <w:instrText xml:space="preserve"> \* MERGEFORMAT </w:instrText>
      </w:r>
      <w:r w:rsidR="00104D5A" w:rsidRPr="007F0E63">
        <w:fldChar w:fldCharType="separate"/>
      </w:r>
      <w:r w:rsidR="00CF7B16" w:rsidRPr="00CF7B16">
        <w:t xml:space="preserve">Figure </w:t>
      </w:r>
      <w:r w:rsidR="00CF7B16" w:rsidRPr="00CF7B16">
        <w:rPr>
          <w:noProof/>
        </w:rPr>
        <w:t>9</w:t>
      </w:r>
      <w:r w:rsidR="00104D5A" w:rsidRPr="007F0E63">
        <w:fldChar w:fldCharType="end"/>
      </w:r>
      <w:r w:rsidR="001E226E" w:rsidRPr="007F0E63">
        <w:t xml:space="preserve">. </w:t>
      </w:r>
      <w:r w:rsidR="00A46981" w:rsidRPr="007F0E63">
        <w:t>White hatching denotes countries</w:t>
      </w:r>
      <w:r w:rsidR="001E226E" w:rsidRPr="007F0E63">
        <w:t xml:space="preserve"> </w:t>
      </w:r>
      <w:r w:rsidR="00C66660" w:rsidRPr="007F0E63">
        <w:t>where</w:t>
      </w:r>
      <w:r w:rsidR="001E226E" w:rsidRPr="007F0E63">
        <w:t xml:space="preserve"> no additional plac</w:t>
      </w:r>
      <w:r w:rsidR="00765ECD" w:rsidRPr="007F0E63">
        <w:t>e</w:t>
      </w:r>
      <w:r w:rsidR="001E226E" w:rsidRPr="007F0E63">
        <w:t xml:space="preserve">ment of PV systems </w:t>
      </w:r>
      <w:r w:rsidR="006D031B" w:rsidRPr="007F0E63">
        <w:t>was</w:t>
      </w:r>
      <w:r w:rsidR="001E226E" w:rsidRPr="007F0E63">
        <w:t xml:space="preserve"> allowed. </w:t>
      </w:r>
      <w:r w:rsidR="00C66660" w:rsidRPr="007F0E63">
        <w:t>As soon as the upper bound of a South-eastern country is hit,</w:t>
      </w:r>
      <w:r w:rsidR="00104D5A" w:rsidRPr="007F0E63">
        <w:t xml:space="preserve"> the optimization starts to place the installed capacity to an adjacent country until the point is reached where variability is better reduced by adding the installed PV capacity to countries more </w:t>
      </w:r>
      <w:r w:rsidR="004D189B" w:rsidRPr="007F0E63">
        <w:t xml:space="preserve">to the </w:t>
      </w:r>
      <w:r w:rsidR="00104D5A" w:rsidRPr="007F0E63">
        <w:t xml:space="preserve">West (Italy and Spain). The same </w:t>
      </w:r>
      <w:r w:rsidR="00A46981" w:rsidRPr="007F0E63">
        <w:t>was done</w:t>
      </w:r>
      <w:r w:rsidR="00104D5A" w:rsidRPr="007F0E63">
        <w:t xml:space="preserve"> for countries in North-west where</w:t>
      </w:r>
      <w:r w:rsidR="00104D5A">
        <w:t xml:space="preserve"> the method starts to place the installed PV capacity more</w:t>
      </w:r>
      <w:r w:rsidR="00A46981">
        <w:t xml:space="preserve"> to the</w:t>
      </w:r>
      <w:r w:rsidR="00104D5A">
        <w:t xml:space="preserv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7264" behindDoc="0" locked="0" layoutInCell="1" allowOverlap="1" wp14:anchorId="4D13FAAC" wp14:editId="27AFE5C8">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1"/>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8288" behindDoc="0" locked="0" layoutInCell="1" allowOverlap="1" wp14:anchorId="7E200C79" wp14:editId="220EE12E">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58D1BA99" w:rsidR="0070228C" w:rsidRPr="008B029D" w:rsidRDefault="0070228C" w:rsidP="009968D5">
                            <w:pPr>
                              <w:pStyle w:val="Beschriftung"/>
                              <w:rPr>
                                <w:noProof/>
                              </w:rPr>
                            </w:pPr>
                            <w:bookmarkStart w:id="81" w:name="_Ref67817761"/>
                            <w:bookmarkStart w:id="82"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9</w:t>
                            </w:r>
                            <w:r w:rsidRPr="00EF18A9">
                              <w:rPr>
                                <w:b/>
                                <w:bCs/>
                              </w:rPr>
                              <w:fldChar w:fldCharType="end"/>
                            </w:r>
                            <w:bookmarkEnd w:id="81"/>
                            <w:r w:rsidRPr="00EF18A9">
                              <w:rPr>
                                <w:b/>
                                <w:bCs/>
                              </w:rPr>
                              <w:t>:</w:t>
                            </w:r>
                            <w:r>
                              <w:t xml:space="preserve"> </w:t>
                            </w:r>
                            <w:bookmarkEnd w:id="82"/>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8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58D1BA99" w:rsidR="0070228C" w:rsidRPr="008B029D" w:rsidRDefault="0070228C" w:rsidP="009968D5">
                      <w:pPr>
                        <w:pStyle w:val="Beschriftung"/>
                        <w:rPr>
                          <w:noProof/>
                        </w:rPr>
                      </w:pPr>
                      <w:bookmarkStart w:id="83" w:name="_Ref67817761"/>
                      <w:bookmarkStart w:id="84"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9</w:t>
                      </w:r>
                      <w:r w:rsidRPr="00EF18A9">
                        <w:rPr>
                          <w:b/>
                          <w:bCs/>
                        </w:rPr>
                        <w:fldChar w:fldCharType="end"/>
                      </w:r>
                      <w:bookmarkEnd w:id="83"/>
                      <w:r w:rsidRPr="00EF18A9">
                        <w:rPr>
                          <w:b/>
                          <w:bCs/>
                        </w:rPr>
                        <w:t>:</w:t>
                      </w:r>
                      <w:r>
                        <w:t xml:space="preserve"> </w:t>
                      </w:r>
                      <w:bookmarkEnd w:id="84"/>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13551BD3" w:rsidR="00ED69DE" w:rsidRPr="007F0E63" w:rsidRDefault="00A01F4A" w:rsidP="00AC3E1E">
      <w:r w:rsidRPr="007F0E63">
        <w:t>A detailed impression of the over-</w:t>
      </w:r>
      <w:r w:rsidR="0076127D" w:rsidRPr="007F0E63">
        <w:t xml:space="preserve"> </w:t>
      </w:r>
      <w:r w:rsidRPr="007F0E63">
        <w:t xml:space="preserve">and underproduction for every weather regime and season compared to their seasonal mean is shown in </w:t>
      </w:r>
      <w:r w:rsidR="00677708" w:rsidRPr="007F0E63">
        <w:fldChar w:fldCharType="begin"/>
      </w:r>
      <w:r w:rsidR="00677708" w:rsidRPr="007F0E63">
        <w:instrText xml:space="preserve"> REF _Ref67583086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0</w:t>
      </w:r>
      <w:r w:rsidR="00677708" w:rsidRPr="007F0E63">
        <w:fldChar w:fldCharType="end"/>
      </w:r>
      <w:r w:rsidRPr="007F0E63">
        <w:t xml:space="preserve">. </w:t>
      </w:r>
      <w:r w:rsidR="00ED69DE" w:rsidRPr="007F0E63">
        <w:t xml:space="preserve">The IC distribution for scenario </w:t>
      </w:r>
      <w:r w:rsidR="00944BB8" w:rsidRPr="007F0E63">
        <w:t>S1</w:t>
      </w:r>
      <w:r w:rsidR="00ED69DE" w:rsidRPr="007F0E63">
        <w:t xml:space="preserve"> reduces the deviation of PV power production from the season</w:t>
      </w:r>
      <w:r w:rsidRPr="007F0E63">
        <w:t>al</w:t>
      </w:r>
      <w:r w:rsidR="00ED69DE" w:rsidRPr="007F0E63">
        <w:t xml:space="preserve"> mean </w:t>
      </w:r>
      <w:r w:rsidRPr="007F0E63">
        <w:t xml:space="preserve">in 25 of 32 </w:t>
      </w:r>
      <w:r w:rsidR="00CE50B7" w:rsidRPr="007F0E63">
        <w:t>cases</w:t>
      </w:r>
      <w:r w:rsidR="00944BB8" w:rsidRPr="007F0E63">
        <w:t xml:space="preserve"> (pairs of four season / eight WRs)</w:t>
      </w:r>
      <w:r w:rsidRPr="007F0E63">
        <w:t xml:space="preserve">. </w:t>
      </w:r>
      <w:r w:rsidR="008D598D" w:rsidRPr="007F0E63">
        <w:t>It also shows that changes from under- to overproduction in weather regime</w:t>
      </w:r>
      <w:r w:rsidR="00D63607" w:rsidRPr="007F0E63">
        <w:t>s</w:t>
      </w:r>
      <w:r w:rsidR="008D598D" w:rsidRPr="007F0E63">
        <w:t xml:space="preserve"> </w:t>
      </w:r>
      <w:r w:rsidR="00D63607" w:rsidRPr="007F0E63">
        <w:t>are</w:t>
      </w:r>
      <w:r w:rsidR="008D598D" w:rsidRPr="007F0E63">
        <w:t xml:space="preserve"> possible</w:t>
      </w:r>
      <w:r w:rsidR="00D63607" w:rsidRPr="007F0E63">
        <w:t xml:space="preserve"> with different </w:t>
      </w:r>
      <w:r w:rsidR="00CE50B7" w:rsidRPr="007F0E63">
        <w:t>distributions</w:t>
      </w:r>
      <w:r w:rsidR="008D598D" w:rsidRPr="007F0E63">
        <w:t xml:space="preserve"> and vice versa. </w:t>
      </w:r>
    </w:p>
    <w:p w14:paraId="02A0EC01" w14:textId="7A3D94A1" w:rsidR="00ED05C0" w:rsidRPr="007F0E63" w:rsidRDefault="00B93E74" w:rsidP="00B93E74">
      <w:r w:rsidRPr="007F0E63">
        <w:t>The consolidate</w:t>
      </w:r>
      <w:r w:rsidR="004C61A4" w:rsidRPr="007F0E63">
        <w:t>d</w:t>
      </w:r>
      <w:r w:rsidRPr="007F0E63">
        <w:t xml:space="preserve"> view of the variability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1</w:t>
      </w:r>
      <w:r w:rsidR="00677708" w:rsidRPr="007F0E63">
        <w:fldChar w:fldCharType="end"/>
      </w:r>
      <w:r w:rsidRPr="007F0E63">
        <w:t xml:space="preserve">) </w:t>
      </w:r>
      <w:r w:rsidR="00C66660" w:rsidRPr="007F0E63">
        <w:t>clarifies</w:t>
      </w:r>
      <w:r w:rsidRPr="007F0E63">
        <w:t xml:space="preserve"> that the variability tends to be higher in mid-season (spring and autumn). </w:t>
      </w:r>
      <w:r w:rsidR="00C66660" w:rsidRPr="007F0E63">
        <w:t>T</w:t>
      </w:r>
      <w:r w:rsidRPr="007F0E63">
        <w:t>he maximum variability (black markers) is higher in mid-season</w:t>
      </w:r>
      <w:r w:rsidR="00C66660" w:rsidRPr="007F0E63">
        <w:t>,</w:t>
      </w:r>
      <w:r w:rsidRPr="007F0E63">
        <w:t xml:space="preserve"> with the peak in autumn for all three distributions.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CF7B16" w:rsidRPr="00CF7B16">
        <w:t xml:space="preserve">Figure </w:t>
      </w:r>
      <w:r w:rsidR="00CF7B16" w:rsidRPr="00CF7B16">
        <w:rPr>
          <w:noProof/>
        </w:rPr>
        <w:t>11</w:t>
      </w:r>
      <w:r w:rsidR="00677708" w:rsidRPr="007F0E63">
        <w:fldChar w:fldCharType="end"/>
      </w:r>
      <w:r w:rsidR="00677708" w:rsidRPr="007F0E63">
        <w:t xml:space="preserve"> </w:t>
      </w:r>
      <w:r w:rsidRPr="007F0E63">
        <w:t xml:space="preserve">also shows that the distribution </w:t>
      </w:r>
      <w:r w:rsidR="0040052A" w:rsidRPr="007F0E63">
        <w:t>of</w:t>
      </w:r>
      <w:r w:rsidRPr="007F0E63">
        <w:t xml:space="preserve"> S1 reduces the mean and maximum variability in every season and</w:t>
      </w:r>
      <w:r w:rsidR="004D189B" w:rsidRPr="007F0E63">
        <w:t xml:space="preserve"> in</w:t>
      </w:r>
      <w:r w:rsidRPr="007F0E63">
        <w:t xml:space="preserve"> total.</w:t>
      </w:r>
    </w:p>
    <w:p w14:paraId="7133F67E" w14:textId="75E855FC" w:rsidR="00ED05C0" w:rsidRDefault="00ED05C0" w:rsidP="00B93E74">
      <w:r>
        <w:rPr>
          <w:noProof/>
        </w:rPr>
        <w:drawing>
          <wp:anchor distT="0" distB="0" distL="114300" distR="114300" simplePos="0" relativeHeight="251782144" behindDoc="0" locked="0" layoutInCell="1" allowOverlap="1" wp14:anchorId="6D378DF8" wp14:editId="2FE16C0B">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2"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62CBC8CE" wp14:editId="75FA9CA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11AB593D" w:rsidR="0070228C" w:rsidRPr="00AB3DDC" w:rsidRDefault="0070228C" w:rsidP="00ED05C0">
                            <w:pPr>
                              <w:pStyle w:val="Beschriftung"/>
                              <w:rPr>
                                <w:noProof/>
                              </w:rPr>
                            </w:pPr>
                            <w:bookmarkStart w:id="85"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0</w:t>
                            </w:r>
                            <w:r w:rsidRPr="00EF18A9">
                              <w:rPr>
                                <w:b/>
                                <w:bCs/>
                              </w:rPr>
                              <w:fldChar w:fldCharType="end"/>
                            </w:r>
                            <w:bookmarkEnd w:id="85"/>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11AB593D" w:rsidR="0070228C" w:rsidRPr="00AB3DDC" w:rsidRDefault="0070228C" w:rsidP="00ED05C0">
                      <w:pPr>
                        <w:pStyle w:val="Beschriftung"/>
                        <w:rPr>
                          <w:noProof/>
                        </w:rPr>
                      </w:pPr>
                      <w:bookmarkStart w:id="86"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0</w:t>
                      </w:r>
                      <w:r w:rsidRPr="00EF18A9">
                        <w:rPr>
                          <w:b/>
                          <w:bCs/>
                        </w:rPr>
                        <w:fldChar w:fldCharType="end"/>
                      </w:r>
                      <w:bookmarkEnd w:id="86"/>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0944" behindDoc="0" locked="0" layoutInCell="1" allowOverlap="1" wp14:anchorId="258392F0" wp14:editId="2A590837">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5040" behindDoc="0" locked="0" layoutInCell="1" allowOverlap="1" wp14:anchorId="363EF183" wp14:editId="349CF388">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0F22772D" w:rsidR="0070228C" w:rsidRPr="007557FE" w:rsidRDefault="0070228C" w:rsidP="00BC66A2">
                            <w:pPr>
                              <w:pStyle w:val="Beschriftung"/>
                              <w:rPr>
                                <w:noProof/>
                              </w:rPr>
                            </w:pPr>
                            <w:bookmarkStart w:id="87"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1</w:t>
                            </w:r>
                            <w:r w:rsidRPr="00EF18A9">
                              <w:rPr>
                                <w:b/>
                                <w:bCs/>
                              </w:rPr>
                              <w:fldChar w:fldCharType="end"/>
                            </w:r>
                            <w:bookmarkEnd w:id="87"/>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0F22772D" w:rsidR="0070228C" w:rsidRPr="007557FE" w:rsidRDefault="0070228C" w:rsidP="00BC66A2">
                      <w:pPr>
                        <w:pStyle w:val="Beschriftung"/>
                        <w:rPr>
                          <w:noProof/>
                        </w:rPr>
                      </w:pPr>
                      <w:bookmarkStart w:id="88"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1</w:t>
                      </w:r>
                      <w:r w:rsidRPr="00EF18A9">
                        <w:rPr>
                          <w:b/>
                          <w:bCs/>
                        </w:rPr>
                        <w:fldChar w:fldCharType="end"/>
                      </w:r>
                      <w:bookmarkEnd w:id="88"/>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89" w:name="_Ref68530341"/>
      <w:bookmarkStart w:id="90" w:name="_Toc70173019"/>
      <w:r w:rsidRPr="00C72B65">
        <w:t>S</w:t>
      </w:r>
      <w:r>
        <w:t>cenario 2</w:t>
      </w:r>
      <w:r w:rsidRPr="00C72B65">
        <w:t xml:space="preserve"> –</w:t>
      </w:r>
      <w:r>
        <w:t xml:space="preserve"> Retain PV power production in 2050, but reduce </w:t>
      </w:r>
      <w:proofErr w:type="gramStart"/>
      <w:r>
        <w:t>variability</w:t>
      </w:r>
      <w:bookmarkEnd w:id="89"/>
      <w:bookmarkEnd w:id="90"/>
      <w:proofErr w:type="gramEnd"/>
    </w:p>
    <w:p w14:paraId="1FE712FE" w14:textId="2E03EC31"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CF7B16" w:rsidRPr="00CF7B16">
        <w:t xml:space="preserve">Figure </w:t>
      </w:r>
      <w:r w:rsidR="00CF7B16" w:rsidRPr="00CF7B16">
        <w:rPr>
          <w:noProof/>
        </w:rPr>
        <w:t>12</w:t>
      </w:r>
      <w:r>
        <w:fldChar w:fldCharType="end"/>
      </w:r>
      <w:r w:rsidR="007A4B80">
        <w:t xml:space="preserve">. </w:t>
      </w:r>
      <w:r w:rsidR="00F728FE">
        <w:t>The top</w:t>
      </w:r>
      <w:r w:rsidR="00015EBD">
        <w:t xml:space="preserve"> right</w:t>
      </w:r>
      <w:r w:rsidR="00F728FE">
        <w:t xml:space="preserve"> panel refers to </w:t>
      </w:r>
      <w:r w:rsidR="00D672FB">
        <w:t xml:space="preserve">scenario </w:t>
      </w:r>
      <w:r w:rsidR="0037400E">
        <w:t xml:space="preserve">S2-1 </w:t>
      </w:r>
      <w:r w:rsidR="00D672FB">
        <w:t xml:space="preserve">calculated with the </w:t>
      </w:r>
      <w:r w:rsidR="00F728FE">
        <w:t xml:space="preserve">lowest estimate of 0.891 TW </w:t>
      </w:r>
      <w:r w:rsidR="00084EF3">
        <w:t>for</w:t>
      </w:r>
      <w:r w:rsidR="00F728FE">
        <w:t xml:space="preserve"> 2050 by IRENA</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scenario</w:t>
      </w:r>
      <w:r w:rsidR="0037400E">
        <w:t xml:space="preserve"> S2-</w:t>
      </w:r>
      <w:r w:rsidR="0037400E" w:rsidRPr="007F0E63">
        <w:t>2</w:t>
      </w:r>
      <w:r w:rsidR="00D672FB" w:rsidRPr="007F0E63">
        <w:t xml:space="preserve"> calculated with</w:t>
      </w:r>
      <w:r w:rsidR="00F728FE" w:rsidRPr="007F0E63">
        <w:t xml:space="preserve"> the middle estimate of 1.94 TW </w:t>
      </w:r>
      <w:r w:rsidR="00084EF3" w:rsidRPr="007F0E63">
        <w:t>for</w:t>
      </w:r>
      <w:r w:rsidR="00CC38C4" w:rsidRPr="007F0E63">
        <w:t xml:space="preserve"> 2050 </w:t>
      </w:r>
      <w:r w:rsidR="00F728FE" w:rsidRPr="007F0E63">
        <w:t>by Energy Watch Group</w:t>
      </w:r>
      <w:r w:rsidR="00C66660" w:rsidRPr="007F0E63">
        <w:t>.</w:t>
      </w:r>
      <w:r w:rsidR="00F728FE" w:rsidRPr="007F0E63">
        <w:t xml:space="preserve"> </w:t>
      </w:r>
      <w:r w:rsidR="0037400E" w:rsidRPr="007F0E63">
        <w:t>T</w:t>
      </w:r>
      <w:r w:rsidR="00F728FE" w:rsidRPr="007F0E63">
        <w:t xml:space="preserve">he </w:t>
      </w:r>
      <w:r w:rsidR="00015EBD" w:rsidRPr="007F0E63">
        <w:t>bottom right</w:t>
      </w:r>
      <w:r w:rsidR="00F728FE" w:rsidRPr="007F0E63">
        <w:t xml:space="preserve"> panel refers to </w:t>
      </w:r>
      <w:r w:rsidR="00D672FB" w:rsidRPr="007F0E63">
        <w:t>scenario</w:t>
      </w:r>
      <w:r w:rsidR="0037400E" w:rsidRPr="007F0E63">
        <w:t xml:space="preserve"> S2-3</w:t>
      </w:r>
      <w:r w:rsidR="00D672FB" w:rsidRPr="007F0E63">
        <w:t xml:space="preserve"> calculated with </w:t>
      </w:r>
      <w:r w:rsidR="00F728FE" w:rsidRPr="007F0E63">
        <w:t>the highest estimate of 8.8</w:t>
      </w:r>
      <w:r w:rsidR="00C66660" w:rsidRPr="007F0E63">
        <w:t xml:space="preserve"> </w:t>
      </w:r>
      <w:r w:rsidR="00F728FE" w:rsidRPr="007F0E63">
        <w:t xml:space="preserve">TW </w:t>
      </w:r>
      <w:r w:rsidR="00084EF3" w:rsidRPr="007F0E63">
        <w:t>for</w:t>
      </w:r>
      <w:r w:rsidR="00CC38C4" w:rsidRPr="007F0E63">
        <w:t xml:space="preserve"> 2050 </w:t>
      </w:r>
      <w:r w:rsidR="00F728FE" w:rsidRPr="007F0E63">
        <w:t xml:space="preserve">by </w:t>
      </w:r>
      <w:proofErr w:type="spellStart"/>
      <w:r w:rsidR="00F728FE" w:rsidRPr="007F0E63">
        <w:t>SolarPower</w:t>
      </w:r>
      <w:proofErr w:type="spellEnd"/>
      <w:r w:rsidR="00F728FE" w:rsidRPr="007F0E63">
        <w:t xml:space="preserve"> Europe. </w:t>
      </w:r>
      <w:r w:rsidR="00A10C53" w:rsidRPr="007F0E63">
        <w:t>Since the latest estimate of 8.8</w:t>
      </w:r>
      <w:r w:rsidR="00C66660" w:rsidRPr="007F0E63">
        <w:t xml:space="preserve"> </w:t>
      </w:r>
      <w:r w:rsidR="00A10C53" w:rsidRPr="007F0E63">
        <w:t xml:space="preserve">TW is already higher than the sum of the potential </w:t>
      </w:r>
      <w:r w:rsidR="0037400E" w:rsidRPr="007F0E63">
        <w:t xml:space="preserve">for </w:t>
      </w:r>
      <w:r w:rsidR="00944BB8" w:rsidRPr="007F0E63">
        <w:t>installed capacity</w:t>
      </w:r>
      <w:r w:rsidR="00A10C53" w:rsidRPr="007F0E63">
        <w:t xml:space="preserve"> for roof</w:t>
      </w:r>
      <w:r w:rsidR="00AF7349" w:rsidRPr="007F0E63">
        <w:t>-</w:t>
      </w:r>
      <w:r w:rsidR="00A10C53" w:rsidRPr="007F0E63">
        <w:t xml:space="preserve">top mounted </w:t>
      </w:r>
      <w:r w:rsidR="00D672FB" w:rsidRPr="007F0E63">
        <w:t xml:space="preserve">PV </w:t>
      </w:r>
      <w:r w:rsidR="00944BB8" w:rsidRPr="007F0E63">
        <w:t>systems</w:t>
      </w:r>
      <w:r w:rsidR="00A10C53" w:rsidRPr="007F0E63">
        <w:t xml:space="preserve"> (used as upper bound), we defined the upper bound </w:t>
      </w:r>
      <w:r w:rsidR="00B42277" w:rsidRPr="007F0E63">
        <w:t>for</w:t>
      </w:r>
      <w:r w:rsidR="00A10C53" w:rsidRPr="007F0E63">
        <w:t xml:space="preserve"> this scenario </w:t>
      </w:r>
      <w:r w:rsidR="009539CC" w:rsidRPr="007F0E63">
        <w:t xml:space="preserve">as </w:t>
      </w:r>
      <w:r w:rsidR="00A10C53" w:rsidRPr="007F0E63">
        <w:t>five times large</w:t>
      </w:r>
      <w:r w:rsidR="00E8119B" w:rsidRPr="007F0E63">
        <w:t>r</w:t>
      </w:r>
      <w:r w:rsidR="00A10C53" w:rsidRPr="007F0E63">
        <w:t>.</w:t>
      </w:r>
      <w:r w:rsidR="00944BB8" w:rsidRPr="007F0E63">
        <w:t xml:space="preserve"> This can be done because free-field PV systems are not considered in the upper bound</w:t>
      </w:r>
      <w:r w:rsidR="0037400E" w:rsidRPr="007F0E63">
        <w:t xml:space="preserve"> because</w:t>
      </w:r>
      <w:r w:rsidR="009539CC" w:rsidRPr="007F0E63">
        <w:t xml:space="preserve"> </w:t>
      </w:r>
      <w:r w:rsidR="00944BB8" w:rsidRPr="007F0E63">
        <w:t>free-field PV system</w:t>
      </w:r>
      <w:r w:rsidR="009539CC" w:rsidRPr="007F0E63">
        <w:t>s</w:t>
      </w:r>
      <w:r w:rsidR="00944BB8" w:rsidRPr="007F0E63">
        <w:t xml:space="preserve"> compete with wind turbines. To avoid this trade-off, we only use roof</w:t>
      </w:r>
      <w:r w:rsidR="00622F37" w:rsidRPr="007F0E63">
        <w:t>-</w:t>
      </w:r>
      <w:r w:rsidR="00944BB8" w:rsidRPr="007F0E63">
        <w:t>top mounted PV systems ex</w:t>
      </w:r>
      <w:r w:rsidR="004C61A4" w:rsidRPr="007F0E63">
        <w:t>cep</w:t>
      </w:r>
      <w:r w:rsidR="00944BB8" w:rsidRPr="007F0E63">
        <w:t xml:space="preserve">t for </w:t>
      </w:r>
      <w:r w:rsidR="00E8119B" w:rsidRPr="007F0E63">
        <w:t>scenario</w:t>
      </w:r>
      <w:r w:rsidR="00944BB8" w:rsidRPr="007F0E63">
        <w:t xml:space="preserve"> S2-3.</w:t>
      </w:r>
      <w:r w:rsidR="00A10C53" w:rsidRPr="007F0E63">
        <w:t xml:space="preserve"> </w:t>
      </w:r>
      <w:r w:rsidR="00F728FE" w:rsidRPr="007F0E63">
        <w:t>The installed capacit</w:t>
      </w:r>
      <w:r w:rsidR="00C87101" w:rsidRPr="007F0E63">
        <w:t>ies</w:t>
      </w:r>
      <w:r w:rsidR="00F728FE" w:rsidRPr="007F0E63">
        <w:t xml:space="preserve"> per country a</w:t>
      </w:r>
      <w:r w:rsidR="00CC38C4" w:rsidRPr="007F0E63">
        <w:t>re</w:t>
      </w:r>
      <w:r w:rsidR="00F728FE" w:rsidRPr="007F0E63">
        <w:t xml:space="preserve"> presented as </w:t>
      </w:r>
      <w:r w:rsidR="005001FF" w:rsidRPr="007F0E63">
        <w:t>percentages</w:t>
      </w:r>
      <w:r w:rsidR="00F728FE" w:rsidRPr="007F0E63">
        <w:t xml:space="preserve"> of the total installed capacity</w:t>
      </w:r>
      <w:r w:rsidR="00C66660" w:rsidRPr="007F0E63">
        <w:t xml:space="preserve"> </w:t>
      </w:r>
      <w:r w:rsidR="0037400E" w:rsidRPr="007F0E63">
        <w:t xml:space="preserve">for ease comparison </w:t>
      </w:r>
      <w:r w:rsidR="005001FF" w:rsidRPr="007F0E63">
        <w:t>between</w:t>
      </w:r>
      <w:r w:rsidR="0037400E" w:rsidRPr="007F0E63">
        <w:t xml:space="preserve"> the three results</w:t>
      </w:r>
      <w:r w:rsidR="00F728FE" w:rsidRPr="007F0E63">
        <w:t xml:space="preserve">. </w:t>
      </w:r>
      <w:r w:rsidR="00B72953" w:rsidRPr="007F0E63">
        <w:t xml:space="preserve">The </w:t>
      </w:r>
      <w:r w:rsidR="00015EBD" w:rsidRPr="007F0E63">
        <w:t xml:space="preserve">top </w:t>
      </w:r>
      <w:r w:rsidR="00B72953" w:rsidRPr="007F0E63">
        <w:t>left</w:t>
      </w:r>
      <w:r w:rsidR="005001FF" w:rsidRPr="007F0E63">
        <w:t xml:space="preserve"> </w:t>
      </w:r>
      <w:r w:rsidR="00015EBD" w:rsidRPr="007F0E63">
        <w:t>panel</w:t>
      </w:r>
      <w:r w:rsidR="005001FF" w:rsidRPr="007F0E63">
        <w:t xml:space="preserve"> in </w:t>
      </w:r>
      <w:r w:rsidR="005001FF" w:rsidRPr="007F0E63">
        <w:fldChar w:fldCharType="begin"/>
      </w:r>
      <w:r w:rsidR="005001FF" w:rsidRPr="007F0E63">
        <w:instrText xml:space="preserve"> REF _Ref64993375 \h </w:instrText>
      </w:r>
      <w:r w:rsidR="007F0E63" w:rsidRPr="007F0E63">
        <w:instrText xml:space="preserve"> \* MERGEFORMAT </w:instrText>
      </w:r>
      <w:r w:rsidR="005001FF" w:rsidRPr="007F0E63">
        <w:fldChar w:fldCharType="separate"/>
      </w:r>
      <w:r w:rsidR="00CF7B16" w:rsidRPr="00CF7B16">
        <w:t xml:space="preserve">Figure </w:t>
      </w:r>
      <w:r w:rsidR="00CF7B16" w:rsidRPr="00CF7B16">
        <w:rPr>
          <w:noProof/>
        </w:rPr>
        <w:t>12</w:t>
      </w:r>
      <w:r w:rsidR="005001FF" w:rsidRPr="007F0E63">
        <w:fldChar w:fldCharType="end"/>
      </w:r>
      <w:r w:rsidR="00B72953" w:rsidRPr="007F0E63">
        <w:t xml:space="preserve"> </w:t>
      </w:r>
      <w:r w:rsidR="00015EBD" w:rsidRPr="007F0E63">
        <w:t xml:space="preserve">shows </w:t>
      </w:r>
      <w:r w:rsidR="00B72953" w:rsidRPr="007F0E63">
        <w:t xml:space="preserve">the </w:t>
      </w:r>
      <w:r w:rsidR="00015EBD" w:rsidRPr="007F0E63">
        <w:t>upscaled</w:t>
      </w:r>
      <w:r w:rsidR="00B72953" w:rsidRPr="007F0E63">
        <w:t xml:space="preserve"> installed PV </w:t>
      </w:r>
      <w:r w:rsidR="009A3A44" w:rsidRPr="007F0E63">
        <w:t>capacity</w:t>
      </w:r>
      <w:r w:rsidR="00B72953" w:rsidRPr="007F0E63">
        <w:t xml:space="preserve"> distribution </w:t>
      </w:r>
      <w:r w:rsidR="005001FF" w:rsidRPr="007F0E63">
        <w:t>in</w:t>
      </w:r>
      <w:r w:rsidR="00B72953" w:rsidRPr="007F0E63">
        <w:t xml:space="preserve"> 2050. </w:t>
      </w:r>
      <w:r w:rsidR="005001FF" w:rsidRPr="007F0E63">
        <w:t>U</w:t>
      </w:r>
      <w:r w:rsidR="00015EBD" w:rsidRPr="007F0E63">
        <w:t>pscaling</w:t>
      </w:r>
      <w:r w:rsidR="00B72953" w:rsidRPr="007F0E63">
        <w:t xml:space="preserve"> is done </w:t>
      </w:r>
      <w:r w:rsidR="005001FF" w:rsidRPr="007F0E63">
        <w:t xml:space="preserve">according to the current </w:t>
      </w:r>
      <w:r w:rsidR="00FF6210" w:rsidRPr="007F0E63">
        <w:t>percentage</w:t>
      </w:r>
      <w:r w:rsidR="00E92740" w:rsidRPr="007F0E63">
        <w:t xml:space="preserve"> of the total IC</w:t>
      </w:r>
      <w:r w:rsidR="00FF6210" w:rsidRPr="007F0E63">
        <w:t xml:space="preserve"> per country</w:t>
      </w:r>
      <w:r w:rsidR="00B72953" w:rsidRPr="007F0E63">
        <w:t xml:space="preserve">. </w:t>
      </w:r>
      <w:r w:rsidR="00015EBD" w:rsidRPr="007F0E63">
        <w:t>Since all</w:t>
      </w:r>
      <w:r w:rsidR="009A3A44" w:rsidRPr="007F0E63">
        <w:t xml:space="preserve"> three plots</w:t>
      </w:r>
      <w:r w:rsidR="00015EBD" w:rsidRPr="007F0E63">
        <w:t xml:space="preserve"> of the upscaled installed PV capacity distribution for the three used estimates for 2050 would look </w:t>
      </w:r>
      <w:r w:rsidR="00FF6210" w:rsidRPr="007F0E63">
        <w:t>identical,</w:t>
      </w:r>
      <w:r w:rsidR="00015EBD" w:rsidRPr="007F0E63">
        <w:t xml:space="preserve"> we only show the plot with the estimate of 1.94 TW.</w:t>
      </w:r>
      <w:r w:rsidR="009A3A44" w:rsidRPr="007F0E63">
        <w:t xml:space="preserve"> </w:t>
      </w:r>
      <w:r w:rsidR="009D512E">
        <w:t>But t</w:t>
      </w:r>
      <w:r w:rsidR="009A3A44" w:rsidRPr="007F0E63">
        <w:t xml:space="preserve">he total installed capacity and the variability </w:t>
      </w:r>
      <w:r w:rsidR="00015EBD" w:rsidRPr="007F0E63">
        <w:t>with the three estimates are</w:t>
      </w:r>
      <w:r w:rsidR="009A3A44" w:rsidRPr="007F0E63">
        <w:t xml:space="preserve"> different</w:t>
      </w:r>
      <w:r w:rsidR="00015EBD" w:rsidRPr="007F0E63">
        <w:t xml:space="preserve"> and can be found in</w:t>
      </w:r>
      <w:r w:rsidR="00357397" w:rsidRPr="007F0E63">
        <w:t xml:space="preserve"> </w:t>
      </w:r>
      <w:r w:rsidR="00357397" w:rsidRPr="007F0E63">
        <w:fldChar w:fldCharType="begin"/>
      </w:r>
      <w:r w:rsidR="00357397" w:rsidRPr="007F0E63">
        <w:instrText xml:space="preserve"> REF _Ref67660485 \h </w:instrText>
      </w:r>
      <w:r w:rsidR="007F0E63" w:rsidRPr="007F0E63">
        <w:instrText xml:space="preserve"> \* MERGEFORMAT </w:instrText>
      </w:r>
      <w:r w:rsidR="00357397" w:rsidRPr="007F0E63">
        <w:fldChar w:fldCharType="separate"/>
      </w:r>
      <w:r w:rsidR="00CF7B16" w:rsidRPr="00CF7B16">
        <w:t xml:space="preserve">Table </w:t>
      </w:r>
      <w:r w:rsidR="00CF7B16" w:rsidRPr="00CF7B16">
        <w:rPr>
          <w:noProof/>
        </w:rPr>
        <w:t>6</w:t>
      </w:r>
      <w:r w:rsidR="00357397" w:rsidRPr="007F0E63">
        <w:fldChar w:fldCharType="end"/>
      </w:r>
      <w:r w:rsidR="00357397" w:rsidRPr="007F0E63">
        <w:t xml:space="preserve">, page </w:t>
      </w:r>
      <w:r w:rsidR="00357397" w:rsidRPr="007F0E63">
        <w:fldChar w:fldCharType="begin"/>
      </w:r>
      <w:r w:rsidR="00357397" w:rsidRPr="007F0E63">
        <w:instrText xml:space="preserve"> PAGEREF _Ref67660502 \h </w:instrText>
      </w:r>
      <w:r w:rsidR="00357397" w:rsidRPr="007F0E63">
        <w:fldChar w:fldCharType="separate"/>
      </w:r>
      <w:r w:rsidR="00CF7B16">
        <w:rPr>
          <w:noProof/>
        </w:rPr>
        <w:t>38</w:t>
      </w:r>
      <w:r w:rsidR="00357397" w:rsidRPr="007F0E63">
        <w:fldChar w:fldCharType="end"/>
      </w:r>
      <w:r w:rsidR="009A3A44" w:rsidRPr="007F0E63">
        <w:t>.</w:t>
      </w:r>
      <w:r w:rsidR="008B480F">
        <w:t xml:space="preserve"> </w:t>
      </w:r>
    </w:p>
    <w:p w14:paraId="64D1C7F2" w14:textId="110B68AB" w:rsidR="007E14CA" w:rsidRPr="007F0E63" w:rsidRDefault="00B42277" w:rsidP="00B42277">
      <w:r>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w:t>
      </w:r>
      <w:r w:rsidR="005001FF">
        <w:t>relative</w:t>
      </w:r>
      <w:r w:rsidR="00E52AC3">
        <w:t xml:space="preserve"> distribution remains</w:t>
      </w:r>
      <w:r w:rsidR="005001FF">
        <w:t xml:space="preserve"> constant</w:t>
      </w:r>
      <w:r w:rsidR="00E52AC3">
        <w:t>)</w:t>
      </w:r>
      <w:r>
        <w:t xml:space="preserve">. Our </w:t>
      </w:r>
      <w:r>
        <w:lastRenderedPageBreak/>
        <w:t xml:space="preserve">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5001FF">
        <w:t>. This represents</w:t>
      </w:r>
      <w:r>
        <w:t xml:space="preserve">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 xml:space="preserve">the same because the </w:t>
      </w:r>
      <w:r w:rsidR="005001FF">
        <w:t>relative</w:t>
      </w:r>
      <w:r w:rsidR="00E52AC3">
        <w:t xml:space="preserve"> distribution </w:t>
      </w:r>
      <w:r w:rsidR="00E52AC3" w:rsidRPr="007F0E63">
        <w:t>remains</w:t>
      </w:r>
      <w:r w:rsidR="005001FF" w:rsidRPr="007F0E63">
        <w:t xml:space="preserve"> constant</w:t>
      </w:r>
      <w:r w:rsidR="00E52AC3" w:rsidRPr="007F0E63">
        <w:t>)</w:t>
      </w:r>
      <w:r w:rsidR="00FF59D6" w:rsidRPr="007F0E63">
        <w:t xml:space="preserve">. </w:t>
      </w:r>
      <w:r w:rsidR="00352002" w:rsidRPr="007F0E63">
        <w:t>This could be reduced</w:t>
      </w:r>
      <w:r w:rsidR="00FF59D6" w:rsidRPr="007F0E63">
        <w:t xml:space="preserve"> to 1</w:t>
      </w:r>
      <w:r w:rsidR="00E52AC3" w:rsidRPr="007F0E63">
        <w:t>0.7</w:t>
      </w:r>
      <w:r w:rsidR="00FF59D6" w:rsidRPr="007F0E63">
        <w:t>%</w:t>
      </w:r>
      <w:r w:rsidR="00E52AC3" w:rsidRPr="007F0E63">
        <w:t xml:space="preserve"> (S2-1)</w:t>
      </w:r>
      <w:r w:rsidR="00FF59D6" w:rsidRPr="007F0E63">
        <w:t xml:space="preserve">, </w:t>
      </w:r>
      <w:r w:rsidR="00E52AC3" w:rsidRPr="007F0E63">
        <w:t>11.9</w:t>
      </w:r>
      <w:r w:rsidR="00FF59D6" w:rsidRPr="007F0E63">
        <w:t>%</w:t>
      </w:r>
      <w:r w:rsidR="00E52AC3" w:rsidRPr="007F0E63">
        <w:t xml:space="preserve"> (S2-2)</w:t>
      </w:r>
      <w:r w:rsidR="00FF59D6" w:rsidRPr="007F0E63">
        <w:t xml:space="preserve"> and 11.</w:t>
      </w:r>
      <w:r w:rsidR="00E52AC3" w:rsidRPr="007F0E63">
        <w:t>6</w:t>
      </w:r>
      <w:r w:rsidR="00FF59D6" w:rsidRPr="007F0E63">
        <w:t>%</w:t>
      </w:r>
      <w:r w:rsidRPr="007F0E63">
        <w:t xml:space="preserve"> </w:t>
      </w:r>
      <w:r w:rsidR="00E52AC3" w:rsidRPr="007F0E63">
        <w:t>(S2-3)</w:t>
      </w:r>
      <w:r w:rsidR="00CD0F09" w:rsidRPr="007F0E63">
        <w:t>,</w:t>
      </w:r>
      <w:r w:rsidR="00E52AC3" w:rsidRPr="007F0E63">
        <w:t xml:space="preserve"> </w:t>
      </w:r>
      <w:r w:rsidRPr="007F0E63">
        <w:t>which refers to a reduction in maximum variability of 7.4</w:t>
      </w:r>
      <w:r w:rsidR="00352002" w:rsidRPr="007F0E63">
        <w:t xml:space="preserve"> </w:t>
      </w:r>
      <w:r w:rsidRPr="007F0E63">
        <w:t>GW, 13.1</w:t>
      </w:r>
      <w:r w:rsidR="00352002" w:rsidRPr="007F0E63">
        <w:t xml:space="preserve"> </w:t>
      </w:r>
      <w:r w:rsidRPr="007F0E63">
        <w:t>GW and 63</w:t>
      </w:r>
      <w:r w:rsidR="00E52AC3" w:rsidRPr="007F0E63">
        <w:t>.0</w:t>
      </w:r>
      <w:r w:rsidR="00352002" w:rsidRPr="007F0E63">
        <w:t xml:space="preserve"> </w:t>
      </w:r>
      <w:r w:rsidR="00E52AC3" w:rsidRPr="007F0E63">
        <w:t>GW,</w:t>
      </w:r>
      <w:r w:rsidRPr="007F0E63">
        <w:t xml:space="preserve"> respectively.</w:t>
      </w:r>
      <w:r w:rsidR="00AF7349" w:rsidRPr="007F0E63">
        <w:t xml:space="preserve"> An overview of the results can also be found in </w:t>
      </w:r>
      <w:r w:rsidR="00AF7349" w:rsidRPr="007F0E63">
        <w:fldChar w:fldCharType="begin"/>
      </w:r>
      <w:r w:rsidR="00AF7349" w:rsidRPr="007F0E63">
        <w:instrText xml:space="preserve"> REF _Ref67660485 \h </w:instrText>
      </w:r>
      <w:r w:rsidR="007F0E63" w:rsidRPr="007F0E63">
        <w:instrText xml:space="preserve"> \* MERGEFORMAT </w:instrText>
      </w:r>
      <w:r w:rsidR="00AF7349" w:rsidRPr="007F0E63">
        <w:fldChar w:fldCharType="separate"/>
      </w:r>
      <w:r w:rsidR="00CF7B16" w:rsidRPr="00CF7B16">
        <w:t xml:space="preserve">Table </w:t>
      </w:r>
      <w:r w:rsidR="00CF7B16" w:rsidRPr="00CF7B16">
        <w:rPr>
          <w:noProof/>
        </w:rPr>
        <w:t>6</w:t>
      </w:r>
      <w:r w:rsidR="00AF7349" w:rsidRPr="007F0E63">
        <w:fldChar w:fldCharType="end"/>
      </w:r>
      <w:r w:rsidR="00CD0F09" w:rsidRPr="007F0E63">
        <w:t>,</w:t>
      </w:r>
      <w:r w:rsidR="00AA7E2D" w:rsidRPr="007F0E63">
        <w:t xml:space="preserve"> page </w:t>
      </w:r>
      <w:r w:rsidR="00AA7E2D" w:rsidRPr="007F0E63">
        <w:fldChar w:fldCharType="begin"/>
      </w:r>
      <w:r w:rsidR="00AA7E2D" w:rsidRPr="007F0E63">
        <w:instrText xml:space="preserve"> PAGEREF _Ref67660502 \h </w:instrText>
      </w:r>
      <w:r w:rsidR="00AA7E2D" w:rsidRPr="007F0E63">
        <w:fldChar w:fldCharType="separate"/>
      </w:r>
      <w:r w:rsidR="00CF7B16">
        <w:rPr>
          <w:noProof/>
        </w:rPr>
        <w:t>38</w:t>
      </w:r>
      <w:r w:rsidR="00AA7E2D" w:rsidRPr="007F0E63">
        <w:fldChar w:fldCharType="end"/>
      </w:r>
      <w:r w:rsidR="00AF7349" w:rsidRPr="007F0E63">
        <w:t>.</w:t>
      </w:r>
      <w:r w:rsidRPr="007F0E63">
        <w:t xml:space="preserve"> </w:t>
      </w:r>
    </w:p>
    <w:p w14:paraId="6A466FD0" w14:textId="5DF4D579" w:rsidR="00D672FB" w:rsidRPr="007F0E63" w:rsidRDefault="00CD5292" w:rsidP="00B42277">
      <w:r w:rsidRPr="007F0E63">
        <w:t xml:space="preserve">In the distributions of </w:t>
      </w:r>
      <w:r w:rsidR="00CC4F5E" w:rsidRPr="007F0E63">
        <w:t>S2</w:t>
      </w:r>
      <w:r w:rsidRPr="007F0E63">
        <w:t xml:space="preserve">, South-eastern and North-western countries are still favoured (as in </w:t>
      </w:r>
      <w:r w:rsidR="00CC4F5E" w:rsidRPr="007F0E63">
        <w:t>S1</w:t>
      </w:r>
      <w:r w:rsidRPr="007F0E63">
        <w:t xml:space="preserve">). </w:t>
      </w:r>
      <w:r w:rsidR="005A3F91" w:rsidRPr="007F0E63">
        <w:t>But Spain and Italy also get a share of the capacities</w:t>
      </w:r>
      <w:r w:rsidR="00217A44" w:rsidRPr="007F0E63">
        <w:t xml:space="preserve">. </w:t>
      </w:r>
      <w:r w:rsidRPr="007F0E63">
        <w:t>Since the total installed capacit</w:t>
      </w:r>
      <w:r w:rsidR="005A3F91" w:rsidRPr="007F0E63">
        <w:t>ies</w:t>
      </w:r>
      <w:r w:rsidRPr="007F0E63">
        <w:t xml:space="preserve"> are much higher</w:t>
      </w:r>
      <w:r w:rsidR="005A3F91" w:rsidRPr="007F0E63">
        <w:t xml:space="preserve"> than in scenario </w:t>
      </w:r>
      <w:r w:rsidR="00143A98" w:rsidRPr="007F0E63">
        <w:t>S1</w:t>
      </w:r>
      <w:r w:rsidRPr="007F0E63">
        <w:t xml:space="preserve">, the upper bounds of the countries are more often reached (hatched countries). </w:t>
      </w:r>
      <w:r w:rsidR="00D672FB" w:rsidRPr="007F0E63">
        <w:t>T</w:t>
      </w:r>
      <w:r w:rsidRPr="007F0E63">
        <w:t>he method</w:t>
      </w:r>
      <w:r w:rsidR="00D672FB" w:rsidRPr="007F0E63">
        <w:t xml:space="preserve"> reacts </w:t>
      </w:r>
      <w:r w:rsidR="00B106DF" w:rsidRPr="007F0E63">
        <w:t>by</w:t>
      </w:r>
      <w:r w:rsidR="00D672FB" w:rsidRPr="007F0E63">
        <w:t xml:space="preserve"> placing</w:t>
      </w:r>
      <w:r w:rsidRPr="007F0E63">
        <w:t xml:space="preserve"> </w:t>
      </w:r>
      <w:r w:rsidR="00B106DF" w:rsidRPr="007F0E63">
        <w:t>additional</w:t>
      </w:r>
      <w:r w:rsidRPr="007F0E63">
        <w:t xml:space="preserve"> </w:t>
      </w:r>
      <w:r w:rsidR="00B106DF" w:rsidRPr="007F0E63">
        <w:t>capacity</w:t>
      </w:r>
      <w:r w:rsidRPr="007F0E63">
        <w:t xml:space="preserve"> </w:t>
      </w:r>
      <w:r w:rsidR="009539CC" w:rsidRPr="007F0E63">
        <w:t>in</w:t>
      </w:r>
      <w:r w:rsidRPr="007F0E63">
        <w:t xml:space="preserve"> neighbouring</w:t>
      </w:r>
      <w:r w:rsidR="00B106DF" w:rsidRPr="007F0E63">
        <w:t xml:space="preserve"> countries</w:t>
      </w:r>
      <w:r w:rsidRPr="007F0E63">
        <w:t>.</w:t>
      </w:r>
      <w:r w:rsidR="005A3F91" w:rsidRPr="007F0E63">
        <w:t xml:space="preserve"> This can also be seen by </w:t>
      </w:r>
      <w:r w:rsidR="006B589E" w:rsidRPr="007F0E63">
        <w:t>comparing</w:t>
      </w:r>
      <w:r w:rsidR="00A021D6" w:rsidRPr="007F0E63">
        <w:t xml:space="preserve"> S2-1</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CF7B16" w:rsidRPr="00CF7B16">
        <w:t xml:space="preserve">Figure </w:t>
      </w:r>
      <w:r w:rsidR="00CF7B16" w:rsidRPr="00CF7B16">
        <w:rPr>
          <w:noProof/>
        </w:rPr>
        <w:t>12</w:t>
      </w:r>
      <w:r w:rsidR="00F84D40" w:rsidRPr="007F0E63">
        <w:fldChar w:fldCharType="end"/>
      </w:r>
      <w:r w:rsidR="00F84D40" w:rsidRPr="007F0E63">
        <w:t>, first row)</w:t>
      </w:r>
      <w:r w:rsidR="00A021D6" w:rsidRPr="007F0E63">
        <w:t xml:space="preserve"> and S2-2</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CF7B16" w:rsidRPr="00CF7B16">
        <w:t xml:space="preserve">Figure </w:t>
      </w:r>
      <w:r w:rsidR="00CF7B16" w:rsidRPr="00CF7B16">
        <w:rPr>
          <w:noProof/>
        </w:rPr>
        <w:t>12</w:t>
      </w:r>
      <w:r w:rsidR="00F84D40" w:rsidRPr="007F0E63">
        <w:fldChar w:fldCharType="end"/>
      </w:r>
      <w:r w:rsidR="00F84D40" w:rsidRPr="007F0E63">
        <w:t>, second row)</w:t>
      </w:r>
      <w:r w:rsidR="00A021D6" w:rsidRPr="007F0E63">
        <w:t xml:space="preserve">. With higher total installed </w:t>
      </w:r>
      <w:r w:rsidR="00BA2865" w:rsidRPr="007F0E63">
        <w:t>capacities,</w:t>
      </w:r>
      <w:r w:rsidR="00A021D6" w:rsidRPr="007F0E63">
        <w:t xml:space="preserve"> the upper bounds are more often </w:t>
      </w:r>
      <w:r w:rsidR="00F84D40" w:rsidRPr="007F0E63">
        <w:t>reached</w:t>
      </w:r>
      <w:r w:rsidR="006B589E" w:rsidRPr="007F0E63">
        <w:t>,</w:t>
      </w:r>
      <w:r w:rsidR="00A021D6" w:rsidRPr="007F0E63">
        <w:t xml:space="preserve"> and</w:t>
      </w:r>
      <w:r w:rsidR="00D672FB" w:rsidRPr="007F0E63">
        <w:t xml:space="preserve"> neighbouring countries receive the remaining capacities</w:t>
      </w:r>
      <w:r w:rsidR="006B589E" w:rsidRPr="007F0E63">
        <w:t>,</w:t>
      </w:r>
      <w:r w:rsidR="00A021D6" w:rsidRPr="007F0E63">
        <w:t xml:space="preserve"> </w:t>
      </w:r>
      <w:r w:rsidR="00D672FB" w:rsidRPr="007F0E63">
        <w:t xml:space="preserve">and </w:t>
      </w:r>
      <w:r w:rsidR="00F84D40" w:rsidRPr="007F0E63">
        <w:t>the distribution gets flatter</w:t>
      </w:r>
      <w:r w:rsidR="00A021D6" w:rsidRPr="007F0E63">
        <w:t>.</w:t>
      </w:r>
      <w:r w:rsidR="00BA2865" w:rsidRPr="007F0E63">
        <w:t xml:space="preserve"> </w:t>
      </w:r>
      <w:r w:rsidR="00143A98" w:rsidRPr="007F0E63">
        <w:t xml:space="preserve">It goes along with the observation presented in </w:t>
      </w:r>
      <w:r w:rsidR="00143A98" w:rsidRPr="007F0E63">
        <w:fldChar w:fldCharType="begin"/>
      </w:r>
      <w:r w:rsidR="00143A98" w:rsidRPr="007F0E63">
        <w:instrText xml:space="preserve"> REF _Ref67817761 \h </w:instrText>
      </w:r>
      <w:r w:rsidR="007F0E63" w:rsidRPr="007F0E63">
        <w:instrText xml:space="preserve"> \* MERGEFORMAT </w:instrText>
      </w:r>
      <w:r w:rsidR="00143A98" w:rsidRPr="007F0E63">
        <w:fldChar w:fldCharType="separate"/>
      </w:r>
      <w:r w:rsidR="00CF7B16" w:rsidRPr="00CF7B16">
        <w:t xml:space="preserve">Figure </w:t>
      </w:r>
      <w:r w:rsidR="00CF7B16" w:rsidRPr="00CF7B16">
        <w:rPr>
          <w:noProof/>
        </w:rPr>
        <w:t>9</w:t>
      </w:r>
      <w:r w:rsidR="00143A98" w:rsidRPr="007F0E63">
        <w:fldChar w:fldCharType="end"/>
      </w:r>
      <w:r w:rsidR="00143A98" w:rsidRPr="007F0E63">
        <w:t xml:space="preserve">, page </w:t>
      </w:r>
      <w:r w:rsidR="00143A98" w:rsidRPr="007F0E63">
        <w:fldChar w:fldCharType="begin"/>
      </w:r>
      <w:r w:rsidR="00143A98" w:rsidRPr="007F0E63">
        <w:instrText xml:space="preserve"> PAGEREF _Ref67817782 \h </w:instrText>
      </w:r>
      <w:r w:rsidR="00143A98" w:rsidRPr="007F0E63">
        <w:fldChar w:fldCharType="separate"/>
      </w:r>
      <w:r w:rsidR="00CF7B16">
        <w:rPr>
          <w:noProof/>
        </w:rPr>
        <w:t>28</w:t>
      </w:r>
      <w:r w:rsidR="00143A98" w:rsidRPr="007F0E63">
        <w:fldChar w:fldCharType="end"/>
      </w:r>
      <w:r w:rsidR="00143A98" w:rsidRPr="007F0E63">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75BD5A5" w:rsidR="002B7F15" w:rsidRDefault="00084EF3">
      <w:pPr>
        <w:spacing w:after="160" w:line="259" w:lineRule="auto"/>
        <w:ind w:firstLine="0"/>
        <w:jc w:val="left"/>
        <w:rPr>
          <w:rFonts w:eastAsiaTheme="majorEastAsia" w:cstheme="majorBidi"/>
          <w:sz w:val="24"/>
          <w:szCs w:val="24"/>
        </w:rPr>
      </w:pPr>
      <w:r>
        <w:rPr>
          <w:noProof/>
        </w:rPr>
        <w:lastRenderedPageBreak/>
        <mc:AlternateContent>
          <mc:Choice Requires="wpg">
            <w:drawing>
              <wp:anchor distT="0" distB="0" distL="114300" distR="114300" simplePos="0" relativeHeight="251737088" behindDoc="0" locked="0" layoutInCell="1" allowOverlap="1" wp14:anchorId="791FFC43" wp14:editId="0437822D">
                <wp:simplePos x="0" y="0"/>
                <wp:positionH relativeFrom="column">
                  <wp:align>center</wp:align>
                </wp:positionH>
                <wp:positionV relativeFrom="page">
                  <wp:align>center</wp:align>
                </wp:positionV>
                <wp:extent cx="5965200" cy="6960235"/>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65200" cy="6960235"/>
                          <a:chOff x="0" y="0"/>
                          <a:chExt cx="5965028" cy="6960122"/>
                        </a:xfrm>
                      </wpg:grpSpPr>
                      <wps:wsp>
                        <wps:cNvPr id="32" name="Textfeld 32"/>
                        <wps:cNvSpPr txBox="1"/>
                        <wps:spPr>
                          <a:xfrm>
                            <a:off x="0" y="6102886"/>
                            <a:ext cx="5961843" cy="857236"/>
                          </a:xfrm>
                          <a:prstGeom prst="rect">
                            <a:avLst/>
                          </a:prstGeom>
                          <a:solidFill>
                            <a:prstClr val="white"/>
                          </a:solidFill>
                          <a:ln>
                            <a:noFill/>
                          </a:ln>
                        </wps:spPr>
                        <wps:txbx>
                          <w:txbxContent>
                            <w:p w14:paraId="1DAA5828" w14:textId="762ABD95" w:rsidR="0070228C" w:rsidRPr="00A22060" w:rsidRDefault="0070228C" w:rsidP="005A3A2F">
                              <w:pPr>
                                <w:pStyle w:val="Beschriftung"/>
                                <w:rPr>
                                  <w:noProof/>
                                </w:rPr>
                              </w:pPr>
                              <w:bookmarkStart w:id="91" w:name="_Ref64993375"/>
                              <w:bookmarkStart w:id="92" w:name="_Hlk65592583"/>
                              <w:bookmarkStart w:id="93" w:name="_Hlk65592584"/>
                              <w:bookmarkStart w:id="94" w:name="_Hlk65592594"/>
                              <w:bookmarkStart w:id="95"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2</w:t>
                              </w:r>
                              <w:r w:rsidRPr="00EF18A9">
                                <w:rPr>
                                  <w:b/>
                                  <w:bCs/>
                                </w:rPr>
                                <w:fldChar w:fldCharType="end"/>
                              </w:r>
                              <w:bookmarkEnd w:id="91"/>
                              <w:r w:rsidRPr="00EF18A9">
                                <w:rPr>
                                  <w:b/>
                                  <w:bCs/>
                                </w:rPr>
                                <w:t>:</w:t>
                              </w:r>
                              <w:r>
                                <w:t xml:space="preserve"> </w:t>
                              </w:r>
                              <w:bookmarkEnd w:id="92"/>
                              <w:bookmarkEnd w:id="93"/>
                              <w:bookmarkEnd w:id="94"/>
                              <w:bookmarkEnd w:id="95"/>
                              <w:r w:rsidRPr="00E21906">
                                <w:t>Additional installed PV capacities of 2050 (</w:t>
                              </w:r>
                              <w:r>
                                <w:t>upscaled</w:t>
                              </w:r>
                              <w:r w:rsidRPr="00E21906">
                                <w:t xml:space="preserve"> from the distribution of 2019) and of scenario 2-1, 2-2 and 2-3. </w:t>
                              </w:r>
                              <w:r w:rsidR="00BB4C04" w:rsidRPr="00E21906">
                                <w:t>Scenarios</w:t>
                              </w:r>
                              <w:r w:rsidRPr="00E21906">
                                <w:t xml:space="preserve"> 2-1, 2-2 and 2-3 minimize the variability of PV power production with the constraint that the power production must be equal to the PV power production estimated </w:t>
                              </w:r>
                              <w:r>
                                <w:t>for</w:t>
                              </w:r>
                              <w:r w:rsidRPr="00E21906">
                                <w:t xml:space="preserve"> 2050. The estimated needed total installed PV capacit</w:t>
                              </w:r>
                              <w:r w:rsidR="009D512E">
                                <w:t>ies</w:t>
                              </w:r>
                              <w:r w:rsidR="00BB4C04">
                                <w:t xml:space="preserve"> for 2050</w:t>
                              </w:r>
                              <w:r w:rsidRPr="00E21906">
                                <w:t xml:space="preserve"> are 0.891 TW, 1.94TW and 8.8 TW.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Grafik 33"/>
                          <pic:cNvPicPr>
                            <a:picLocks noChangeAspect="1"/>
                          </pic:cNvPicPr>
                        </pic:nvPicPr>
                        <pic:blipFill>
                          <a:blip r:embed="rId34"/>
                          <a:stretch>
                            <a:fillRect/>
                          </a:stretch>
                        </pic:blipFill>
                        <pic:spPr bwMode="auto">
                          <a:xfrm>
                            <a:off x="10633" y="0"/>
                            <a:ext cx="5954395" cy="6059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1FFC43" id="Gruppieren 15" o:spid="_x0000_s1037" style="position:absolute;margin-left:0;margin-top:0;width:469.7pt;height:548.05pt;z-index:251737088;mso-position-horizontal:center;mso-position-vertical:center;mso-position-vertical-relative:page;mso-width-relative:margin;mso-height-relative:margin" coordsize="59650,696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">
                <v:shape id="Textfeld 32" o:spid="_x0000_s1038" type="#_x0000_t202" style="position:absolute;top:61028;width:59618;height:8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DAA5828" w14:textId="762ABD95" w:rsidR="0070228C" w:rsidRPr="00A22060" w:rsidRDefault="0070228C" w:rsidP="005A3A2F">
                        <w:pPr>
                          <w:pStyle w:val="Beschriftung"/>
                          <w:rPr>
                            <w:noProof/>
                          </w:rPr>
                        </w:pPr>
                        <w:bookmarkStart w:id="96" w:name="_Ref64993375"/>
                        <w:bookmarkStart w:id="97" w:name="_Hlk65592583"/>
                        <w:bookmarkStart w:id="98" w:name="_Hlk65592584"/>
                        <w:bookmarkStart w:id="99" w:name="_Hlk65592594"/>
                        <w:bookmarkStart w:id="100"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2</w:t>
                        </w:r>
                        <w:r w:rsidRPr="00EF18A9">
                          <w:rPr>
                            <w:b/>
                            <w:bCs/>
                          </w:rPr>
                          <w:fldChar w:fldCharType="end"/>
                        </w:r>
                        <w:bookmarkEnd w:id="96"/>
                        <w:r w:rsidRPr="00EF18A9">
                          <w:rPr>
                            <w:b/>
                            <w:bCs/>
                          </w:rPr>
                          <w:t>:</w:t>
                        </w:r>
                        <w:r>
                          <w:t xml:space="preserve"> </w:t>
                        </w:r>
                        <w:bookmarkEnd w:id="97"/>
                        <w:bookmarkEnd w:id="98"/>
                        <w:bookmarkEnd w:id="99"/>
                        <w:bookmarkEnd w:id="100"/>
                        <w:r w:rsidRPr="00E21906">
                          <w:t>Additional installed PV capacities of 2050 (</w:t>
                        </w:r>
                        <w:r>
                          <w:t>upscaled</w:t>
                        </w:r>
                        <w:r w:rsidRPr="00E21906">
                          <w:t xml:space="preserve"> from the distribution of 2019) and of scenario 2-1, 2-2 and 2-3. </w:t>
                        </w:r>
                        <w:r w:rsidR="00BB4C04" w:rsidRPr="00E21906">
                          <w:t>Scenarios</w:t>
                        </w:r>
                        <w:r w:rsidRPr="00E21906">
                          <w:t xml:space="preserve"> 2-1, 2-2 and 2-3 minimize the variability of PV power production with the constraint that the power production must be equal to the PV power production estimated </w:t>
                        </w:r>
                        <w:r>
                          <w:t>for</w:t>
                        </w:r>
                        <w:r w:rsidRPr="00E21906">
                          <w:t xml:space="preserve"> 2050. The estimated needed total installed PV capacit</w:t>
                        </w:r>
                        <w:r w:rsidR="009D512E">
                          <w:t>ies</w:t>
                        </w:r>
                        <w:r w:rsidR="00BB4C04">
                          <w:t xml:space="preserve"> for 2050</w:t>
                        </w:r>
                        <w:r w:rsidRPr="00E21906">
                          <w:t xml:space="preserve"> are 0.891 TW, 1.94TW and 8.8 TW. Hatched countries indicate that the upper bound (potential for roof-top mounted PV systems) is reached.</w:t>
                        </w:r>
                      </w:p>
                    </w:txbxContent>
                  </v:textbox>
                </v:shape>
                <v:shape id="Grafik 33" o:spid="_x0000_s1039" type="#_x0000_t75" style="position:absolute;left:106;width:59544;height:6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">
                  <v:imagedata r:id="rId35" o:title=""/>
                </v:shape>
                <w10:wrap type="topAndBottom" anchory="page"/>
              </v:group>
            </w:pict>
          </mc:Fallback>
        </mc:AlternateContent>
      </w:r>
      <w:r w:rsidR="002B7F15">
        <w:br w:type="page"/>
      </w:r>
    </w:p>
    <w:p w14:paraId="6603A28A" w14:textId="79F0D747" w:rsidR="00B5495F" w:rsidRDefault="00754057" w:rsidP="005B795B">
      <w:pPr>
        <w:pStyle w:val="berschrift3"/>
      </w:pPr>
      <w:bookmarkStart w:id="101" w:name="_Toc70173020"/>
      <w:r>
        <w:rPr>
          <w:noProof/>
        </w:rPr>
        <w:lastRenderedPageBreak/>
        <w:drawing>
          <wp:anchor distT="0" distB="0" distL="114300" distR="114300" simplePos="0" relativeHeight="251699200" behindDoc="0" locked="0" layoutInCell="1" allowOverlap="1" wp14:anchorId="3369BC29" wp14:editId="60899CB0">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36"/>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9CBB743" wp14:editId="1A4CE973">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272BEFEE" w:rsidR="0070228C" w:rsidRPr="001E1400" w:rsidRDefault="0070228C" w:rsidP="00816D8E">
                            <w:pPr>
                              <w:pStyle w:val="Beschriftung"/>
                              <w:rPr>
                                <w:noProof/>
                              </w:rPr>
                            </w:pPr>
                            <w:bookmarkStart w:id="102"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3</w:t>
                            </w:r>
                            <w:r w:rsidRPr="00EF18A9">
                              <w:rPr>
                                <w:b/>
                                <w:bCs/>
                              </w:rPr>
                              <w:fldChar w:fldCharType="end"/>
                            </w:r>
                            <w:bookmarkEnd w:id="102"/>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40" type="#_x0000_t202" style="position:absolute;left:0;text-align:left;margin-left:-.15pt;margin-top:265.15pt;width:470.4pt;height:56.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272BEFEE" w:rsidR="0070228C" w:rsidRPr="001E1400" w:rsidRDefault="0070228C" w:rsidP="00816D8E">
                      <w:pPr>
                        <w:pStyle w:val="Beschriftung"/>
                        <w:rPr>
                          <w:noProof/>
                        </w:rPr>
                      </w:pPr>
                      <w:bookmarkStart w:id="103"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3</w:t>
                      </w:r>
                      <w:r w:rsidRPr="00EF18A9">
                        <w:rPr>
                          <w:b/>
                          <w:bCs/>
                        </w:rPr>
                        <w:fldChar w:fldCharType="end"/>
                      </w:r>
                      <w:bookmarkEnd w:id="103"/>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1"/>
    </w:p>
    <w:p w14:paraId="7B822F56" w14:textId="1D17F20D" w:rsidR="0003097A" w:rsidRPr="007F0E63" w:rsidRDefault="0076127D" w:rsidP="007849E5">
      <w:r>
        <w:t>With the focus on cost and variability minimisation, w</w:t>
      </w:r>
      <w:r w:rsidR="00CB0AEB">
        <w:t>e see a shift from the South-Eastern / North-western distribution (S1) to a South-eastern / South-western distribution (Figure 13,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w:t>
      </w:r>
      <w:r w:rsidR="00B106DF" w:rsidRPr="007F0E63">
        <w:t xml:space="preserve">for the </w:t>
      </w:r>
      <w:r w:rsidR="00264C5E" w:rsidRPr="007F0E63">
        <w:t xml:space="preserve">mean </w:t>
      </w:r>
      <w:r w:rsidR="000C5C52" w:rsidRPr="007F0E63">
        <w:t xml:space="preserve">variability </w:t>
      </w:r>
      <w:r w:rsidR="00C0689E" w:rsidRPr="007F0E63">
        <w:t>gets reduced</w:t>
      </w:r>
      <w:r w:rsidR="000C5C52" w:rsidRPr="007F0E63">
        <w:t xml:space="preserve"> from 44.4% (S1) to 33.3%</w:t>
      </w:r>
      <w:r w:rsidR="00264C5E" w:rsidRPr="007F0E63">
        <w:t xml:space="preserve"> (S3)</w:t>
      </w:r>
      <w:r w:rsidR="000C5C52" w:rsidRPr="007F0E63">
        <w:t>.</w:t>
      </w:r>
      <w:r w:rsidR="00264C5E" w:rsidRPr="007F0E63">
        <w:t xml:space="preserve"> The maximum variability could be reduced from 8.5 GW to 6.2 GW (5.2 GW in S1)</w:t>
      </w:r>
      <w:r w:rsidR="00CB0AEB" w:rsidRPr="007F0E63">
        <w:t>, w</w:t>
      </w:r>
      <w:r w:rsidR="00264C5E" w:rsidRPr="007F0E63">
        <w:t>hich decreases the reduction potential from 38.8% (S1) to 27.1%.</w:t>
      </w:r>
      <w:r w:rsidR="0003097A" w:rsidRPr="007F0E63">
        <w:t xml:space="preserve"> The benefit of S3 is that it takes 35.9 GW less installed PV capacity to produce the same amount of electricity compared to S1.</w:t>
      </w:r>
    </w:p>
    <w:p w14:paraId="1F7D963F" w14:textId="45DADA82" w:rsidR="002B7F15" w:rsidRPr="007F0E63" w:rsidRDefault="00990BA6" w:rsidP="00AF1178">
      <w:pPr>
        <w:rPr>
          <w:rFonts w:eastAsiaTheme="majorEastAsia" w:cstheme="majorBidi"/>
          <w:sz w:val="24"/>
          <w:szCs w:val="24"/>
        </w:rPr>
      </w:pPr>
      <w:r w:rsidRPr="007F0E63">
        <w:t xml:space="preserve">By doing the same analysis with the estimate of 1.94TW </w:t>
      </w:r>
      <w:r w:rsidR="00084EF3" w:rsidRPr="007F0E63">
        <w:t>for</w:t>
      </w:r>
      <w:r w:rsidRPr="007F0E63">
        <w:t xml:space="preserve"> 2050 (Europe</w:t>
      </w:r>
      <w:r w:rsidR="0051481A" w:rsidRPr="007F0E63">
        <w:t xml:space="preserve"> </w:t>
      </w:r>
      <w:r w:rsidRPr="007F0E63">
        <w:t>Watch Group</w:t>
      </w:r>
      <w:r w:rsidR="00CF4C77" w:rsidRPr="007F0E63">
        <w:t>, S2-2</w:t>
      </w:r>
      <w:r w:rsidRPr="007F0E63">
        <w:t xml:space="preserve">), we get the distribution shown in </w:t>
      </w:r>
      <w:r w:rsidRPr="007F0E63">
        <w:fldChar w:fldCharType="begin"/>
      </w:r>
      <w:r w:rsidRPr="007F0E63">
        <w:instrText xml:space="preserve"> REF _Ref65335783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14</w:t>
      </w:r>
      <w:r w:rsidRPr="007F0E63">
        <w:fldChar w:fldCharType="end"/>
      </w:r>
      <w:r w:rsidRPr="007F0E63">
        <w:t>. The method now place</w:t>
      </w:r>
      <w:r w:rsidR="00CF4C77" w:rsidRPr="007F0E63">
        <w:t>s</w:t>
      </w:r>
      <w:r w:rsidRPr="007F0E63">
        <w:t xml:space="preserve"> all the installed capacities to Southern countries</w:t>
      </w:r>
      <w:r w:rsidR="00B106DF" w:rsidRPr="007F0E63">
        <w:t xml:space="preserve"> because the </w:t>
      </w:r>
      <w:r w:rsidR="009539CC" w:rsidRPr="007F0E63">
        <w:t>capacity factors</w:t>
      </w:r>
      <w:r w:rsidR="00B106DF" w:rsidRPr="007F0E63">
        <w:t xml:space="preserve"> are generally higher for Southern Europe than Northern Europe (</w:t>
      </w:r>
      <w:r w:rsidR="00B106DF" w:rsidRPr="007F0E63">
        <w:fldChar w:fldCharType="begin"/>
      </w:r>
      <w:r w:rsidR="00B106DF" w:rsidRPr="007F0E63">
        <w:instrText xml:space="preserve"> REF _Ref67223998 \h </w:instrText>
      </w:r>
      <w:r w:rsidR="007F0E63" w:rsidRPr="007F0E63">
        <w:instrText xml:space="preserve"> \* MERGEFORMAT </w:instrText>
      </w:r>
      <w:r w:rsidR="00B106DF" w:rsidRPr="007F0E63">
        <w:fldChar w:fldCharType="separate"/>
      </w:r>
      <w:r w:rsidR="00CF7B16" w:rsidRPr="00CF7B16">
        <w:t xml:space="preserve">Table </w:t>
      </w:r>
      <w:r w:rsidR="00CF7B16" w:rsidRPr="00CF7B16">
        <w:rPr>
          <w:noProof/>
        </w:rPr>
        <w:t>2</w:t>
      </w:r>
      <w:r w:rsidR="00B106DF" w:rsidRPr="007F0E63">
        <w:fldChar w:fldCharType="end"/>
      </w:r>
      <w:r w:rsidR="00B106DF" w:rsidRPr="007F0E63">
        <w:t>)</w:t>
      </w:r>
      <w:r w:rsidR="00CB0AEB" w:rsidRPr="007F0E63">
        <w:t>. T</w:t>
      </w:r>
      <w:r w:rsidR="00B106DF" w:rsidRPr="007F0E63">
        <w:t xml:space="preserve">he variability can still be reduced with a distribution from </w:t>
      </w:r>
      <w:r w:rsidR="00CB0AEB" w:rsidRPr="007F0E63">
        <w:t xml:space="preserve">the </w:t>
      </w:r>
      <w:r w:rsidR="00B106DF" w:rsidRPr="007F0E63">
        <w:t>South-West to South-East.</w:t>
      </w:r>
      <w:r w:rsidR="00373DC8" w:rsidRPr="007F0E63">
        <w:t xml:space="preserve"> The mean variability gets reduced from 13.9 GW to 11.9 GW (9.2 GW in S2-2)</w:t>
      </w:r>
      <w:r w:rsidR="00CB0AEB" w:rsidRPr="007F0E63">
        <w:t>,</w:t>
      </w:r>
      <w:r w:rsidR="00373DC8" w:rsidRPr="007F0E63">
        <w:t xml:space="preserve"> and the maximum variability ge</w:t>
      </w:r>
      <w:r w:rsidR="00C41501" w:rsidRPr="007F0E63">
        <w:t>t</w:t>
      </w:r>
      <w:r w:rsidR="00373DC8" w:rsidRPr="007F0E63">
        <w:t>s reduced from 43.8 GW to 35.0 GW (30.7 GW in S2-2).</w:t>
      </w:r>
      <w:r w:rsidRPr="007F0E63">
        <w:t xml:space="preserve"> </w:t>
      </w:r>
      <w:r w:rsidR="00CB0AEB" w:rsidRPr="007F0E63">
        <w:t>This decreases</w:t>
      </w:r>
      <w:r w:rsidR="00C41501" w:rsidRPr="007F0E63">
        <w:t xml:space="preserve"> the</w:t>
      </w:r>
      <w:r w:rsidRPr="007F0E63">
        <w:t xml:space="preserve"> mean variability reduction potential from 33.8% (S2-2) to 14.4% </w:t>
      </w:r>
      <w:r w:rsidR="00373DC8" w:rsidRPr="007F0E63">
        <w:t>a</w:t>
      </w:r>
      <w:r w:rsidR="006B07F9" w:rsidRPr="007F0E63">
        <w:t>nd</w:t>
      </w:r>
      <w:r w:rsidR="00C41501" w:rsidRPr="007F0E63">
        <w:t xml:space="preserve"> </w:t>
      </w:r>
      <w:r w:rsidR="006B07F9" w:rsidRPr="007F0E63">
        <w:t xml:space="preserve">the maximum variability reduction potential </w:t>
      </w:r>
      <w:r w:rsidR="00C15779" w:rsidRPr="007F0E63">
        <w:t xml:space="preserve">from 29.9% to 20.1%. </w:t>
      </w:r>
      <w:r w:rsidR="00257BC4" w:rsidRPr="007F0E63">
        <w:t>S3-2 needs 166.8 GW less installed capacity to</w:t>
      </w:r>
      <w:r w:rsidR="00EC2C6F" w:rsidRPr="007F0E63">
        <w:t xml:space="preserve"> </w:t>
      </w:r>
      <w:r w:rsidR="00257BC4" w:rsidRPr="007F0E63">
        <w:t xml:space="preserve">produce </w:t>
      </w:r>
      <w:r w:rsidR="00EC2C6F" w:rsidRPr="007F0E63">
        <w:t xml:space="preserve">on average </w:t>
      </w:r>
      <w:r w:rsidR="00257BC4" w:rsidRPr="007F0E63">
        <w:t xml:space="preserve">4.4 GW more </w:t>
      </w:r>
      <w:r w:rsidR="00EC2C6F" w:rsidRPr="007F0E63">
        <w:t>electricity</w:t>
      </w:r>
      <w:r w:rsidR="00257BC4" w:rsidRPr="007F0E63">
        <w:t xml:space="preserve"> </w:t>
      </w:r>
      <w:r w:rsidR="00531C0B" w:rsidRPr="007F0E63">
        <w:t>than</w:t>
      </w:r>
      <w:r w:rsidR="00257BC4" w:rsidRPr="007F0E63">
        <w:t xml:space="preserve"> S2-2.</w:t>
      </w:r>
    </w:p>
    <w:p w14:paraId="01B5F85D" w14:textId="210B8762" w:rsidR="00B5495F" w:rsidRDefault="00B14D32" w:rsidP="005B795B">
      <w:pPr>
        <w:pStyle w:val="berschrift3"/>
      </w:pPr>
      <w:bookmarkStart w:id="104" w:name="_Ref67998346"/>
      <w:bookmarkStart w:id="105" w:name="_Ref68012071"/>
      <w:bookmarkStart w:id="106" w:name="_Toc70173021"/>
      <w:r>
        <w:rPr>
          <w:noProof/>
        </w:rPr>
        <w:lastRenderedPageBreak/>
        <mc:AlternateContent>
          <mc:Choice Requires="wps">
            <w:drawing>
              <wp:anchor distT="0" distB="0" distL="114300" distR="114300" simplePos="0" relativeHeight="251703296" behindDoc="0" locked="0" layoutInCell="1" allowOverlap="1" wp14:anchorId="34F5CAE3" wp14:editId="13A4AEA2">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DE3E6AF" w:rsidR="0070228C" w:rsidRPr="00DD033D" w:rsidRDefault="0070228C" w:rsidP="00990BA6">
                            <w:pPr>
                              <w:pStyle w:val="Beschriftung"/>
                              <w:rPr>
                                <w:noProof/>
                              </w:rPr>
                            </w:pPr>
                            <w:bookmarkStart w:id="107"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4</w:t>
                            </w:r>
                            <w:r w:rsidRPr="00EF18A9">
                              <w:rPr>
                                <w:b/>
                                <w:bCs/>
                              </w:rPr>
                              <w:fldChar w:fldCharType="end"/>
                            </w:r>
                            <w:bookmarkEnd w:id="107"/>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1" type="#_x0000_t202" style="position:absolute;left:0;text-align:left;margin-left:419.75pt;margin-top:239.75pt;width:470.95pt;height:63.75pt;z-index:25170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5DE3E6AF" w:rsidR="0070228C" w:rsidRPr="00DD033D" w:rsidRDefault="0070228C" w:rsidP="00990BA6">
                      <w:pPr>
                        <w:pStyle w:val="Beschriftung"/>
                        <w:rPr>
                          <w:noProof/>
                        </w:rPr>
                      </w:pPr>
                      <w:bookmarkStart w:id="108"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4</w:t>
                      </w:r>
                      <w:r w:rsidRPr="00EF18A9">
                        <w:rPr>
                          <w:b/>
                          <w:bCs/>
                        </w:rPr>
                        <w:fldChar w:fldCharType="end"/>
                      </w:r>
                      <w:bookmarkEnd w:id="108"/>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025B3B07" wp14:editId="2FCC25C4">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7"/>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4"/>
      <w:bookmarkEnd w:id="105"/>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6"/>
    </w:p>
    <w:p w14:paraId="6474DC7C" w14:textId="0CFCE507" w:rsidR="004B147F" w:rsidRPr="007F0E63"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w:t>
      </w:r>
      <w:r w:rsidR="0076127D">
        <w:t xml:space="preserve"> local</w:t>
      </w:r>
      <w:r w:rsidR="00086992">
        <w:t xml:space="preserve">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w:t>
      </w:r>
      <w:r w:rsidR="00A53158" w:rsidRPr="007F0E63">
        <w:t>produce more</w:t>
      </w:r>
      <w:r w:rsidR="00B75B1A" w:rsidRPr="007F0E63">
        <w:t xml:space="preserve"> power than</w:t>
      </w:r>
      <w:r w:rsidR="00A53158" w:rsidRPr="007F0E63">
        <w:t xml:space="preserve"> the</w:t>
      </w:r>
      <w:r w:rsidR="00B75B1A" w:rsidRPr="007F0E63">
        <w:t xml:space="preserve"> estimate</w:t>
      </w:r>
      <w:r w:rsidR="00A53158" w:rsidRPr="007F0E63">
        <w:t>s</w:t>
      </w:r>
      <w:r w:rsidR="00B75B1A" w:rsidRPr="007F0E63">
        <w:t xml:space="preserve"> </w:t>
      </w:r>
      <w:r w:rsidR="00084EF3" w:rsidRPr="007F0E63">
        <w:t>for</w:t>
      </w:r>
      <w:r w:rsidR="00B75B1A" w:rsidRPr="007F0E63">
        <w:t xml:space="preserve"> 2030</w:t>
      </w:r>
      <w:r w:rsidR="00A53158" w:rsidRPr="007F0E63">
        <w:t xml:space="preserve"> with the NECPs</w:t>
      </w:r>
      <w:r w:rsidR="00B75B1A" w:rsidRPr="007F0E63">
        <w:t>.</w:t>
      </w:r>
      <w:r w:rsidR="00A53158" w:rsidRPr="007F0E63">
        <w:t xml:space="preserve"> </w:t>
      </w:r>
      <w:r w:rsidR="00A13DDE" w:rsidRPr="007F0E63">
        <w:t>And a comparison of the variability with different PV power productions would not be feasible.</w:t>
      </w:r>
    </w:p>
    <w:p w14:paraId="7AC0791C" w14:textId="63256A07" w:rsidR="002B7F15" w:rsidRDefault="00BF4582" w:rsidP="002B7F15">
      <w:r w:rsidRPr="007F0E63">
        <w:t xml:space="preserve">The results are shown in </w:t>
      </w:r>
      <w:r w:rsidRPr="007F0E63">
        <w:fldChar w:fldCharType="begin"/>
      </w:r>
      <w:r w:rsidRPr="007F0E63">
        <w:instrText xml:space="preserve"> REF _Ref65399700 \h </w:instrText>
      </w:r>
      <w:r w:rsidR="007F0E63" w:rsidRPr="007F0E63">
        <w:instrText xml:space="preserve"> \* MERGEFORMAT </w:instrText>
      </w:r>
      <w:r w:rsidRPr="007F0E63">
        <w:fldChar w:fldCharType="separate"/>
      </w:r>
      <w:r w:rsidR="00CF7B16" w:rsidRPr="00CF7B16">
        <w:t xml:space="preserve">Figure </w:t>
      </w:r>
      <w:r w:rsidR="00CF7B16" w:rsidRPr="00CF7B16">
        <w:rPr>
          <w:noProof/>
        </w:rPr>
        <w:t>15</w:t>
      </w:r>
      <w:r w:rsidRPr="007F0E63">
        <w:fldChar w:fldCharType="end"/>
      </w:r>
      <w:r w:rsidRPr="007F0E63">
        <w:t xml:space="preserve">. All countries get their needed installed capacities to cover 10% </w:t>
      </w:r>
      <w:r w:rsidR="007E670B" w:rsidRPr="007F0E63">
        <w:t>o</w:t>
      </w:r>
      <w:r w:rsidRPr="007F0E63">
        <w:t>f the</w:t>
      </w:r>
      <w:r w:rsidR="007E670B" w:rsidRPr="007F0E63">
        <w:t>ir</w:t>
      </w:r>
      <w:r w:rsidRPr="007F0E63">
        <w:t xml:space="preserve"> consumption</w:t>
      </w:r>
      <w:r w:rsidR="00157E8F" w:rsidRPr="007F0E63">
        <w:t>,</w:t>
      </w:r>
      <w:r w:rsidRPr="007F0E63">
        <w:t xml:space="preserve"> and the rest is again distributed to South-eastern and North-western Europe. </w:t>
      </w:r>
      <w:r w:rsidR="00AF1178" w:rsidRPr="007F0E63">
        <w:t>The</w:t>
      </w:r>
      <w:r w:rsidRPr="007F0E63">
        <w:t xml:space="preserve"> flatter distribution is at the expense of the </w:t>
      </w:r>
      <w:r w:rsidR="00467A79" w:rsidRPr="007F0E63">
        <w:t>variability</w:t>
      </w:r>
      <w:r w:rsidRPr="007F0E63">
        <w:t xml:space="preserve"> reduction</w:t>
      </w:r>
      <w:r>
        <w:t xml:space="preserve">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2FA8D1F0" w:rsidR="00AF1178" w:rsidRDefault="00B14D32" w:rsidP="0023279E">
      <w:pPr>
        <w:ind w:firstLine="0"/>
      </w:pPr>
      <w:r>
        <w:rPr>
          <w:noProof/>
        </w:rPr>
        <w:lastRenderedPageBreak/>
        <mc:AlternateContent>
          <mc:Choice Requires="wps">
            <w:drawing>
              <wp:anchor distT="0" distB="0" distL="114300" distR="114300" simplePos="0" relativeHeight="251707392" behindDoc="0" locked="0" layoutInCell="1" allowOverlap="1" wp14:anchorId="47073701" wp14:editId="45D18A6C">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471A5F43" w:rsidR="0070228C" w:rsidRPr="005F229B" w:rsidRDefault="0070228C" w:rsidP="00BF4582">
                            <w:pPr>
                              <w:pStyle w:val="Beschriftung"/>
                              <w:rPr>
                                <w:noProof/>
                              </w:rPr>
                            </w:pPr>
                            <w:bookmarkStart w:id="109"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5</w:t>
                            </w:r>
                            <w:r w:rsidRPr="00EF18A9">
                              <w:rPr>
                                <w:b/>
                                <w:bCs/>
                              </w:rPr>
                              <w:fldChar w:fldCharType="end"/>
                            </w:r>
                            <w:bookmarkEnd w:id="109"/>
                            <w:r>
                              <w:rPr>
                                <w:b/>
                                <w:bCs/>
                              </w:rPr>
                              <w:t>:</w:t>
                            </w:r>
                            <w:r>
                              <w:t xml:space="preserve"> </w:t>
                            </w:r>
                            <w:bookmarkStart w:id="110"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2" type="#_x0000_t202" style="position:absolute;left:0;text-align:left;margin-left:-.7pt;margin-top:242.8pt;width:470.8pt;height:5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471A5F43" w:rsidR="0070228C" w:rsidRPr="005F229B" w:rsidRDefault="0070228C" w:rsidP="00BF4582">
                      <w:pPr>
                        <w:pStyle w:val="Beschriftung"/>
                        <w:rPr>
                          <w:noProof/>
                        </w:rPr>
                      </w:pPr>
                      <w:bookmarkStart w:id="111"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5</w:t>
                      </w:r>
                      <w:r w:rsidRPr="00EF18A9">
                        <w:rPr>
                          <w:b/>
                          <w:bCs/>
                        </w:rPr>
                        <w:fldChar w:fldCharType="end"/>
                      </w:r>
                      <w:bookmarkEnd w:id="111"/>
                      <w:r>
                        <w:rPr>
                          <w:b/>
                          <w:bCs/>
                        </w:rPr>
                        <w:t>:</w:t>
                      </w:r>
                      <w:r>
                        <w:t xml:space="preserve"> </w:t>
                      </w:r>
                      <w:bookmarkStart w:id="112"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2"/>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18A61D12" wp14:editId="12B8303F">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8"/>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w:t>
      </w:r>
      <w:r w:rsidR="00084EF3">
        <w:t>for</w:t>
      </w:r>
      <w:r w:rsidR="004940BE">
        <w:t xml:space="preserve"> 2050 by the </w:t>
      </w:r>
      <w:r w:rsidR="00833B83">
        <w:t xml:space="preserve">Energy </w:t>
      </w:r>
      <w:r w:rsidR="004940BE">
        <w:t xml:space="preserve">Watch Group and the constraint </w:t>
      </w:r>
      <w:r w:rsidR="004940BE" w:rsidRPr="007F0E63">
        <w:t xml:space="preserve">that 30% of the </w:t>
      </w:r>
      <w:r w:rsidR="008E4C5D" w:rsidRPr="007F0E63">
        <w:t>consumption</w:t>
      </w:r>
      <w:r w:rsidR="004940BE" w:rsidRPr="007F0E63">
        <w:t xml:space="preserve"> </w:t>
      </w:r>
      <w:r w:rsidR="004B147F" w:rsidRPr="007F0E63">
        <w:t xml:space="preserve">per country </w:t>
      </w:r>
      <w:r w:rsidR="004940BE" w:rsidRPr="007F0E63">
        <w:t xml:space="preserve">must be covered with PV power production yields the results presented in </w:t>
      </w:r>
      <w:r w:rsidR="004940BE" w:rsidRPr="007F0E63">
        <w:fldChar w:fldCharType="begin"/>
      </w:r>
      <w:r w:rsidR="004940BE" w:rsidRPr="007F0E63">
        <w:instrText xml:space="preserve"> REF _Ref65402092 \h </w:instrText>
      </w:r>
      <w:r w:rsidR="007F0E63" w:rsidRPr="007F0E63">
        <w:instrText xml:space="preserve"> \* MERGEFORMAT </w:instrText>
      </w:r>
      <w:r w:rsidR="004940BE" w:rsidRPr="007F0E63">
        <w:fldChar w:fldCharType="separate"/>
      </w:r>
      <w:r w:rsidR="00CF7B16" w:rsidRPr="00CF7B16">
        <w:t xml:space="preserve">Figure </w:t>
      </w:r>
      <w:r w:rsidR="00CF7B16" w:rsidRPr="00CF7B16">
        <w:rPr>
          <w:noProof/>
        </w:rPr>
        <w:t>16</w:t>
      </w:r>
      <w:r w:rsidR="004940BE" w:rsidRPr="007F0E63">
        <w:fldChar w:fldCharType="end"/>
      </w:r>
      <w:r w:rsidR="008E4C5D" w:rsidRPr="007F0E63">
        <w:t xml:space="preserve">. The flatter </w:t>
      </w:r>
      <w:r w:rsidR="00947E2F" w:rsidRPr="007F0E63">
        <w:t>distribution</w:t>
      </w:r>
      <w:r w:rsidR="008E4C5D" w:rsidRPr="007F0E63">
        <w:t xml:space="preserve"> is again at the expense of the mean variability </w:t>
      </w:r>
      <w:r w:rsidR="00947E2F" w:rsidRPr="007F0E63">
        <w:t>reduction</w:t>
      </w:r>
      <w:r w:rsidR="008E4C5D" w:rsidRPr="007F0E63">
        <w:t xml:space="preserve"> potential. It decreases from 33.8% (S2-2) to 28.1%</w:t>
      </w:r>
      <w:r w:rsidR="0023279E" w:rsidRPr="007F0E63">
        <w:t xml:space="preserve">, </w:t>
      </w:r>
      <w:r w:rsidR="008E4C5D" w:rsidRPr="007F0E63">
        <w:t>a reduction from 13.9 GW to 10.0 GW (9.2 GW in S2-2). Interestingly the maximum variability reduction potential increases within this scenario from 29.9% (S2-2) to 30.</w:t>
      </w:r>
      <w:r w:rsidR="00270029" w:rsidRPr="007F0E63">
        <w:t>4</w:t>
      </w:r>
      <w:r w:rsidR="008E4C5D" w:rsidRPr="007F0E63">
        <w:t>%</w:t>
      </w:r>
      <w:r w:rsidR="0023279E" w:rsidRPr="007F0E63">
        <w:t>,</w:t>
      </w:r>
      <w:r w:rsidR="008E4C5D" w:rsidRPr="007F0E63">
        <w:t xml:space="preserve"> </w:t>
      </w:r>
      <w:r w:rsidR="0023279E" w:rsidRPr="007F0E63">
        <w:t>w</w:t>
      </w:r>
      <w:r w:rsidR="008E4C5D" w:rsidRPr="007F0E63">
        <w:t>hich is a reduction</w:t>
      </w:r>
      <w:r w:rsidR="008E4C5D">
        <w:t xml:space="preserve"> from 43.8 GW to 30.5 GW (30.7 GW in S2-2).</w:t>
      </w:r>
    </w:p>
    <w:p w14:paraId="52E1C516" w14:textId="66B4F7B0" w:rsidR="007763C3" w:rsidRDefault="007763C3">
      <w:pPr>
        <w:spacing w:after="160" w:line="259" w:lineRule="auto"/>
        <w:ind w:firstLine="0"/>
        <w:jc w:val="left"/>
      </w:pPr>
      <w:r>
        <w:br w:type="page"/>
      </w:r>
    </w:p>
    <w:p w14:paraId="792CDCDC" w14:textId="35192B17" w:rsidR="00AF1178" w:rsidRDefault="00B14D32" w:rsidP="00AF1178">
      <w:r>
        <w:rPr>
          <w:noProof/>
        </w:rPr>
        <w:lastRenderedPageBreak/>
        <w:drawing>
          <wp:anchor distT="0" distB="0" distL="114300" distR="114300" simplePos="0" relativeHeight="251717632" behindDoc="0" locked="0" layoutInCell="1" allowOverlap="1" wp14:anchorId="4548E2CD" wp14:editId="3F1FA0A7">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9"/>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18656" behindDoc="0" locked="0" layoutInCell="1" allowOverlap="1" wp14:anchorId="42F47E85" wp14:editId="3B62F040">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6285F42" w:rsidR="0070228C" w:rsidRPr="00F4458C" w:rsidRDefault="0070228C" w:rsidP="00AF1178">
                            <w:pPr>
                              <w:pStyle w:val="Beschriftung"/>
                              <w:rPr>
                                <w:noProof/>
                              </w:rPr>
                            </w:pPr>
                            <w:bookmarkStart w:id="113"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6</w:t>
                            </w:r>
                            <w:r w:rsidRPr="00EF18A9">
                              <w:rPr>
                                <w:b/>
                                <w:bCs/>
                              </w:rPr>
                              <w:fldChar w:fldCharType="end"/>
                            </w:r>
                            <w:bookmarkEnd w:id="113"/>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3" type="#_x0000_t202" style="position:absolute;left:0;text-align:left;margin-left:-.7pt;margin-top:256.75pt;width:470.9pt;height:80.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76285F42" w:rsidR="0070228C" w:rsidRPr="00F4458C" w:rsidRDefault="0070228C" w:rsidP="00AF1178">
                      <w:pPr>
                        <w:pStyle w:val="Beschriftung"/>
                        <w:rPr>
                          <w:noProof/>
                        </w:rPr>
                      </w:pPr>
                      <w:bookmarkStart w:id="114"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6</w:t>
                      </w:r>
                      <w:r w:rsidRPr="00EF18A9">
                        <w:rPr>
                          <w:b/>
                          <w:bCs/>
                        </w:rPr>
                        <w:fldChar w:fldCharType="end"/>
                      </w:r>
                      <w:bookmarkEnd w:id="114"/>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v:textbox>
                <w10:wrap type="topAndBottom" anchorx="margin"/>
              </v:shape>
            </w:pict>
          </mc:Fallback>
        </mc:AlternateContent>
      </w:r>
      <w:r w:rsidR="00AF1178">
        <w:t>A</w:t>
      </w:r>
      <w:r w:rsidR="00AF1178" w:rsidRPr="00323F51">
        <w:t xml:space="preserve">n overview of all the </w:t>
      </w:r>
      <w:r w:rsidR="0034229E" w:rsidRPr="00323F51">
        <w:t>four scenarios' important result</w:t>
      </w:r>
      <w:r w:rsidR="00AF1178" w:rsidRPr="00323F51">
        <w:t>s can be found in</w:t>
      </w:r>
      <w:r w:rsidR="00FF70DD" w:rsidRPr="00323F51">
        <w:t xml:space="preserve">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5</w:t>
      </w:r>
      <w:r w:rsidR="007F6CDA" w:rsidRPr="00323F51">
        <w:fldChar w:fldCharType="end"/>
      </w:r>
      <w:r w:rsidR="007F6CDA" w:rsidRPr="00323F51">
        <w:t xml:space="preserve"> and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6</w:t>
      </w:r>
      <w:r w:rsidR="007F6CDA" w:rsidRPr="00323F51">
        <w:fldChar w:fldCharType="end"/>
      </w:r>
      <w:r w:rsidR="007F6CDA" w:rsidRPr="00323F51">
        <w:t>.</w:t>
      </w:r>
      <w:r w:rsidR="00AF1178" w:rsidRPr="00323F51">
        <w:t xml:space="preserve"> </w:t>
      </w:r>
      <w:r w:rsidR="007F6CDA" w:rsidRPr="00323F51">
        <w:t>They have separated into all results for 2030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5</w:t>
      </w:r>
      <w:r w:rsidR="007F6CDA" w:rsidRPr="00323F51">
        <w:fldChar w:fldCharType="end"/>
      </w:r>
      <w:r w:rsidR="007F6CDA" w:rsidRPr="00323F51">
        <w:t>) and all results for 2050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CF7B16" w:rsidRPr="00CF7B16">
        <w:t xml:space="preserve">Table </w:t>
      </w:r>
      <w:r w:rsidR="00CF7B16" w:rsidRPr="00CF7B16">
        <w:rPr>
          <w:noProof/>
        </w:rPr>
        <w:t>6</w:t>
      </w:r>
      <w:r w:rsidR="007F6CDA" w:rsidRPr="00323F51">
        <w:fldChar w:fldCharType="end"/>
      </w:r>
      <w:r w:rsidR="007F6CDA" w:rsidRPr="00323F51">
        <w:t>)</w:t>
      </w:r>
      <w:r w:rsidR="0034229E" w:rsidRPr="00323F51">
        <w:t xml:space="preserve"> to </w:t>
      </w:r>
      <w:r w:rsidR="0076127D" w:rsidRPr="00323F51">
        <w:t>facilitate comparisons between</w:t>
      </w:r>
      <w:r w:rsidR="007F6CDA" w:rsidRPr="00323F51">
        <w:t xml:space="preserve"> the different scenarios for the same year. </w:t>
      </w:r>
      <w:r w:rsidR="00AF1178" w:rsidRPr="00323F51">
        <w:t>A detailed analysis of the over</w:t>
      </w:r>
      <w:r w:rsidR="0076127D" w:rsidRPr="00323F51">
        <w:t xml:space="preserve">- </w:t>
      </w:r>
      <w:r w:rsidR="00AF1178" w:rsidRPr="00323F51">
        <w:t xml:space="preserve">and underproductions for every weather regime and season compared to their seasonal mean </w:t>
      </w:r>
      <w:r w:rsidR="00915DA9" w:rsidRPr="00323F51">
        <w:t>a</w:t>
      </w:r>
      <w:r w:rsidR="00AF1178" w:rsidRPr="00323F51">
        <w:t>nd the consolidate</w:t>
      </w:r>
      <w:r w:rsidR="004C61A4" w:rsidRPr="00323F51">
        <w:t>d</w:t>
      </w:r>
      <w:r w:rsidR="00AF1178" w:rsidRPr="00323F51">
        <w:t xml:space="preserve"> view of the variabilities for every scenario can be found in the </w:t>
      </w:r>
      <w:r w:rsidR="00F774F6">
        <w:t>Appendix</w:t>
      </w:r>
      <w:r w:rsidR="00AF1178" w:rsidRPr="00323F51">
        <w:t xml:space="preserve"> </w:t>
      </w:r>
      <w:r w:rsidR="0076127D" w:rsidRPr="00323F51">
        <w:t>(</w:t>
      </w:r>
      <w:r w:rsidR="00915DA9" w:rsidRPr="00323F51">
        <w:fldChar w:fldCharType="begin"/>
      </w:r>
      <w:r w:rsidR="00915DA9" w:rsidRPr="00323F51">
        <w:instrText xml:space="preserve"> REF _Ref67583372 \h </w:instrText>
      </w:r>
      <w:r w:rsidR="007F0E63" w:rsidRPr="00323F51">
        <w:instrText xml:space="preserve"> \* MERGEFORMAT </w:instrText>
      </w:r>
      <w:r w:rsidR="00915DA9" w:rsidRPr="00323F51">
        <w:fldChar w:fldCharType="separate"/>
      </w:r>
      <w:r w:rsidR="00CF7B16" w:rsidRPr="00CF7B16">
        <w:t xml:space="preserve">Figure </w:t>
      </w:r>
      <w:r w:rsidR="00CF7B16" w:rsidRPr="00CF7B16">
        <w:rPr>
          <w:noProof/>
        </w:rPr>
        <w:t>17</w:t>
      </w:r>
      <w:r w:rsidR="00915DA9" w:rsidRPr="00323F51">
        <w:fldChar w:fldCharType="end"/>
      </w:r>
      <w:r w:rsidR="00915DA9" w:rsidRPr="00323F51">
        <w:t xml:space="preserve"> - </w:t>
      </w:r>
      <w:r w:rsidR="00915DA9" w:rsidRPr="00323F51">
        <w:fldChar w:fldCharType="begin"/>
      </w:r>
      <w:r w:rsidR="00915DA9" w:rsidRPr="00323F51">
        <w:instrText xml:space="preserve"> REF _Ref67583379 \h </w:instrText>
      </w:r>
      <w:r w:rsidR="007F0E63" w:rsidRPr="00323F51">
        <w:instrText xml:space="preserve"> \* MERGEFORMAT </w:instrText>
      </w:r>
      <w:r w:rsidR="00915DA9" w:rsidRPr="00323F51">
        <w:fldChar w:fldCharType="separate"/>
      </w:r>
      <w:r w:rsidR="00CF7B16" w:rsidRPr="00CF7B16">
        <w:t xml:space="preserve">Figure </w:t>
      </w:r>
      <w:r w:rsidR="00CF7B16" w:rsidRPr="00CF7B16">
        <w:rPr>
          <w:noProof/>
        </w:rPr>
        <w:t>29</w:t>
      </w:r>
      <w:r w:rsidR="00915DA9" w:rsidRPr="00323F51">
        <w:fldChar w:fldCharType="end"/>
      </w:r>
      <w:r w:rsidR="0076127D" w:rsidRPr="00323F51">
        <w:t>)</w:t>
      </w:r>
      <w:r w:rsidR="00AF1178" w:rsidRPr="00323F51">
        <w:t>.</w:t>
      </w:r>
      <w:r w:rsidR="00AF1178" w:rsidRPr="007F0E63">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7F35AB3" w14:textId="7A90A1CB" w:rsidR="00323F51" w:rsidRDefault="00323F51" w:rsidP="00323F51">
      <w:pPr>
        <w:spacing w:after="160" w:line="259" w:lineRule="auto"/>
        <w:ind w:firstLine="0"/>
        <w:jc w:val="left"/>
        <w:sectPr w:rsidR="00323F51" w:rsidSect="00A00022">
          <w:headerReference w:type="first" r:id="rId40"/>
          <w:pgSz w:w="12240" w:h="15840"/>
          <w:pgMar w:top="1134" w:right="1417" w:bottom="1417" w:left="1417" w:header="708" w:footer="708" w:gutter="0"/>
          <w:cols w:space="708"/>
          <w:titlePg/>
          <w:docGrid w:linePitch="360"/>
        </w:sectPr>
      </w:pPr>
      <w:r>
        <w:br w:type="page"/>
      </w:r>
    </w:p>
    <w:p w14:paraId="312AD270" w14:textId="2BD9A103" w:rsidR="00AC1C8F" w:rsidRDefault="00AC1C8F" w:rsidP="00AC1C8F">
      <w:pPr>
        <w:pStyle w:val="Beschriftung"/>
        <w:keepNext/>
      </w:pPr>
      <w:bookmarkStart w:id="115" w:name="_Ref67660215"/>
      <w:bookmarkStart w:id="116" w:name="_Ref67660329"/>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5</w:t>
      </w:r>
      <w:r w:rsidR="00603690" w:rsidRPr="00EF18A9">
        <w:rPr>
          <w:b/>
          <w:bCs/>
        </w:rPr>
        <w:fldChar w:fldCharType="end"/>
      </w:r>
      <w:bookmarkEnd w:id="115"/>
      <w:r w:rsidRPr="00EF18A9">
        <w:rPr>
          <w:b/>
          <w:bCs/>
        </w:rPr>
        <w:t>:</w:t>
      </w:r>
      <w:r>
        <w:t xml:space="preserve"> </w:t>
      </w:r>
      <w:r w:rsidRPr="007E7C36">
        <w:t xml:space="preserve">Overview of all </w:t>
      </w:r>
      <w:r w:rsidR="00A12676">
        <w:t xml:space="preserve">the </w:t>
      </w:r>
      <w:r w:rsidRPr="007E7C36">
        <w:t xml:space="preserve">important variables of the </w:t>
      </w:r>
      <w:r w:rsidR="00323F51">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6"/>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68F769E" w:rsidR="00AC1C8F" w:rsidRPr="00D82936" w:rsidRDefault="00AC1C8F" w:rsidP="0034229E">
            <w:pPr>
              <w:spacing w:line="240" w:lineRule="auto"/>
              <w:ind w:firstLine="0"/>
              <w:jc w:val="left"/>
              <w:rPr>
                <w:color w:val="000000"/>
                <w:lang w:eastAsia="de-CH"/>
              </w:rPr>
            </w:pPr>
            <w:r w:rsidRPr="00D82936">
              <w:rPr>
                <w:color w:val="000000"/>
                <w:lang w:eastAsia="de-CH"/>
              </w:rPr>
              <w:t>[GW</w:t>
            </w:r>
            <w:r w:rsidR="00B9249B">
              <w:rPr>
                <w:color w:val="000000"/>
                <w:lang w:eastAsia="de-CH"/>
              </w:rPr>
              <w:t>]</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3650E9EE" w14:textId="3F70A21E" w:rsidR="00AC1C8F" w:rsidRDefault="00AC1C8F" w:rsidP="00AC1C8F">
      <w:pPr>
        <w:pStyle w:val="Beschriftung"/>
        <w:keepNext/>
      </w:pPr>
      <w:bookmarkStart w:id="117" w:name="_Ref67660485"/>
      <w:bookmarkStart w:id="118" w:name="_Ref6766050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6</w:t>
      </w:r>
      <w:r w:rsidR="00603690" w:rsidRPr="00EF18A9">
        <w:rPr>
          <w:b/>
          <w:bCs/>
        </w:rPr>
        <w:fldChar w:fldCharType="end"/>
      </w:r>
      <w:bookmarkEnd w:id="117"/>
      <w:r w:rsidRPr="00EF18A9">
        <w:rPr>
          <w:b/>
          <w:bCs/>
        </w:rPr>
        <w:t>:</w:t>
      </w:r>
      <w:r>
        <w:t xml:space="preserve"> </w:t>
      </w:r>
      <w:r w:rsidRPr="007D0BEB">
        <w:t>Overview of all</w:t>
      </w:r>
      <w:r w:rsidR="00A12676">
        <w:t xml:space="preserve"> the</w:t>
      </w:r>
      <w:r w:rsidRPr="007D0BEB">
        <w:t xml:space="preserve"> important variables of the </w:t>
      </w:r>
      <w:r>
        <w:t>three</w:t>
      </w:r>
      <w:r w:rsidRPr="007D0BEB">
        <w:t xml:space="preserve"> scenarios </w:t>
      </w:r>
      <w:r w:rsidR="00084EF3">
        <w:t>for</w:t>
      </w:r>
      <w:r w:rsidRPr="007D0BEB">
        <w:t xml:space="preserve"> 20</w:t>
      </w:r>
      <w:r>
        <w:t>5</w:t>
      </w:r>
      <w:r w:rsidRPr="007D0BEB">
        <w:t>0 and their reference data</w:t>
      </w:r>
      <w:r>
        <w:t>.</w:t>
      </w:r>
      <w:r w:rsidR="00A12676">
        <w:t xml:space="preserve"> Scenario 2-1 to 2-3 are constrained by equal PV power production. Scenario S3-2 is constrained by equal PV power production and cost minimization. Scenario 4-2 is</w:t>
      </w:r>
      <w:r w:rsidR="00A12676" w:rsidRPr="00A12676">
        <w:t xml:space="preserve"> </w:t>
      </w:r>
      <w:r w:rsidR="00A12676">
        <w:t>constrained by equal PV power production and that 30% of the country-specific consumption must be produced with PV systems.</w:t>
      </w:r>
      <w:bookmarkEnd w:id="118"/>
    </w:p>
    <w:tbl>
      <w:tblPr>
        <w:tblStyle w:val="Gitternetztabelle5dunkelAkzent3"/>
        <w:tblpPr w:leftFromText="142" w:rightFromText="142" w:vertAnchor="page" w:horzAnchor="margin" w:tblpXSpec="center" w:tblpY="2568"/>
        <w:tblW w:w="14456" w:type="dxa"/>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5275D6">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5275D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5275D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5275D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5275D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8C68CCC" w:rsidR="00507845" w:rsidRPr="00D82936" w:rsidRDefault="00507845" w:rsidP="005275D6">
            <w:pPr>
              <w:spacing w:line="240" w:lineRule="auto"/>
              <w:ind w:firstLine="0"/>
              <w:jc w:val="left"/>
              <w:rPr>
                <w:color w:val="000000"/>
                <w:lang w:eastAsia="de-CH"/>
              </w:rPr>
            </w:pPr>
            <w:r w:rsidRPr="00D82936">
              <w:rPr>
                <w:color w:val="000000"/>
                <w:lang w:eastAsia="de-CH"/>
              </w:rPr>
              <w:t>[GW</w:t>
            </w:r>
            <w:r w:rsidR="00B9249B">
              <w:rPr>
                <w:color w:val="000000"/>
                <w:lang w:eastAsia="de-CH"/>
              </w:rPr>
              <w:t>]</w:t>
            </w:r>
          </w:p>
        </w:tc>
        <w:tc>
          <w:tcPr>
            <w:tcW w:w="1160" w:type="dxa"/>
            <w:vAlign w:val="center"/>
          </w:tcPr>
          <w:p w14:paraId="23AAC2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19" w:name="_Toc70173022"/>
      <w:r>
        <w:lastRenderedPageBreak/>
        <w:t>Discussion</w:t>
      </w:r>
      <w:bookmarkEnd w:id="119"/>
    </w:p>
    <w:p w14:paraId="6AA72738" w14:textId="50D44DD2" w:rsidR="009A0606" w:rsidRPr="00AC3DDD" w:rsidRDefault="009A0606" w:rsidP="009A0606">
      <w:bookmarkStart w:id="120" w:name="_Ref67823327"/>
      <w:r>
        <w:t>Our results suggest</w:t>
      </w:r>
      <w:r w:rsidRPr="00E10CEA">
        <w:t xml:space="preserve"> that</w:t>
      </w:r>
      <w:r>
        <w:t xml:space="preserve"> with the derived seven weather regimes for Europe, it is possible to assess PV power production variability year-round. With that as a basis, we estimate</w:t>
      </w:r>
      <w:r w:rsidR="0076127D">
        <w:t>d</w:t>
      </w:r>
      <w:r>
        <w:t xml:space="preserve"> how PV power production variability could change as its deployment proceeds </w:t>
      </w:r>
      <w:r w:rsidR="00FC7B7E">
        <w:t xml:space="preserve">in </w:t>
      </w:r>
      <w:r>
        <w:t>the years 2030 and 2050. We introduce a novel method to numerically find a</w:t>
      </w:r>
      <w:r w:rsidR="0076127D">
        <w:t xml:space="preserve"> spatial</w:t>
      </w:r>
      <w:r>
        <w:t xml:space="preserve"> distribution of installed PV capacities, which reduces the PV power production variability</w:t>
      </w:r>
      <w:r w:rsidR="0076127D">
        <w:t xml:space="preserve"> related to changing weather regimes</w:t>
      </w:r>
      <w:r>
        <w:t xml:space="preserve">. The four scenarios' derived results emphasize how </w:t>
      </w:r>
      <w:r w:rsidR="0076127D">
        <w:t>readily</w:t>
      </w:r>
      <w:r>
        <w:t xml:space="preserve">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w:t>
      </w:r>
      <w:r w:rsidR="0076127D">
        <w:t>-</w:t>
      </w:r>
      <w:r>
        <w:t>associated PV production and its variability under present-day conditions. Finally, we return to this study's initial motivation</w:t>
      </w:r>
      <w:r w:rsidR="0076127D">
        <w:t xml:space="preserve"> to answer the following question</w:t>
      </w:r>
      <w:r>
        <w:t xml:space="preserve">: </w:t>
      </w:r>
      <w:r w:rsidR="0076127D">
        <w:t>I</w:t>
      </w:r>
      <w:r>
        <w:t>n a future where renewables will dominate energy production, to what degree can WR</w:t>
      </w:r>
      <w:r w:rsidR="0076127D">
        <w:t>-</w:t>
      </w:r>
      <w:r>
        <w:t>associated variability of PV power production be counteracted by an optimized spatial distribution of future PV systems?</w:t>
      </w:r>
    </w:p>
    <w:p w14:paraId="4121B77D" w14:textId="136D9AD6" w:rsidR="00706ABD" w:rsidRDefault="00706ABD" w:rsidP="00192806">
      <w:pPr>
        <w:pStyle w:val="berschrift2"/>
      </w:pPr>
      <w:bookmarkStart w:id="121" w:name="_Toc70173023"/>
      <w:r>
        <w:rPr>
          <w:rFonts w:ascii="Liberation Serif" w:eastAsia="DejaVu Sans" w:hAnsi="Liberation Serif" w:cs="DejaVu Sans"/>
          <w:szCs w:val="24"/>
          <w:lang w:val="en-US" w:eastAsia="en-US" w:bidi="en-US"/>
        </w:rPr>
        <w:t>Comparison to past work</w:t>
      </w:r>
      <w:bookmarkEnd w:id="121"/>
    </w:p>
    <w:p w14:paraId="1C61F6BC" w14:textId="398F14E7" w:rsidR="00192806" w:rsidRPr="00192806" w:rsidRDefault="00192806" w:rsidP="00706ABD">
      <w:pPr>
        <w:pStyle w:val="berschrift3"/>
      </w:pPr>
      <w:bookmarkStart w:id="122" w:name="_Toc70173024"/>
      <w:r>
        <w:t xml:space="preserve">Weather regimes </w:t>
      </w:r>
      <w:r w:rsidR="00EE3A9B">
        <w:t>classification</w:t>
      </w:r>
      <w:bookmarkEnd w:id="120"/>
      <w:bookmarkEnd w:id="122"/>
    </w:p>
    <w:p w14:paraId="371FA830" w14:textId="2C9BF6AE" w:rsidR="00DF30FA" w:rsidRDefault="000F7C3D" w:rsidP="00E424C5">
      <w:r>
        <w:t>As the weather regimes are the basis for our analysis, w</w:t>
      </w:r>
      <w:r w:rsidR="007C21F1" w:rsidRPr="007C21F1">
        <w:t xml:space="preserve">e first need to see how </w:t>
      </w:r>
      <w:r w:rsidR="0076127D">
        <w:t>our results</w:t>
      </w:r>
      <w:r w:rsidR="007C21F1">
        <w:t xml:space="preserve"> </w:t>
      </w:r>
      <w:r w:rsidR="007C21F1" w:rsidRPr="007C21F1">
        <w:t>compare with</w:t>
      </w:r>
      <w:r w:rsidR="0076127D">
        <w:t xml:space="preserve"> the</w:t>
      </w:r>
      <w:r w:rsidR="007C21F1" w:rsidRPr="007C21F1">
        <w:t xml:space="preserve"> </w:t>
      </w:r>
      <w:r>
        <w:t>literature</w:t>
      </w:r>
      <w:r w:rsidR="007C21F1">
        <w:t xml:space="preserve"> i</w:t>
      </w:r>
      <w:r w:rsidR="007C21F1" w:rsidRPr="007C21F1">
        <w:t>f we want to compare PV</w:t>
      </w:r>
      <w:r>
        <w:t xml:space="preserve"> power</w:t>
      </w:r>
      <w:r w:rsidR="007C21F1" w:rsidRPr="007C21F1">
        <w:t xml:space="preserve"> variability with</w:t>
      </w:r>
      <w:r w:rsidR="0076127D">
        <w:t xml:space="preserve"> the</w:t>
      </w:r>
      <w:r w:rsidR="007C21F1" w:rsidRPr="007C21F1">
        <w:t xml:space="preserve">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rsidRPr="007F0E63">
        <w:fldChar w:fldCharType="begin" w:fldLock="1"/>
      </w:r>
      <w:r w:rsidR="008D0951">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rsidRPr="007F0E63">
        <w:fldChar w:fldCharType="separate"/>
      </w:r>
      <w:r w:rsidR="00D55C61" w:rsidRPr="00D55C61">
        <w:rPr>
          <w:noProof/>
        </w:rPr>
        <w:t>(Cassou, 2008; Michelangeli et al., 1995; van der Wiel et al., 2019; Vautard, 1990)</w:t>
      </w:r>
      <w:r w:rsidR="003B295F" w:rsidRPr="007F0E63">
        <w:fldChar w:fldCharType="end"/>
      </w:r>
      <w:r w:rsidR="009A0606" w:rsidRPr="007F0E63">
        <w:t>:</w:t>
      </w:r>
      <w:r w:rsidR="000B1921" w:rsidRPr="007F0E63">
        <w:t xml:space="preserve"> </w:t>
      </w:r>
      <w:r w:rsidR="00B9249B">
        <w:t>T</w:t>
      </w:r>
      <w:r w:rsidR="000B1921" w:rsidRPr="007F0E63">
        <w:t xml:space="preserve">he </w:t>
      </w:r>
      <w:r w:rsidR="00B53FB0" w:rsidRPr="007F0E63">
        <w:t>p</w:t>
      </w:r>
      <w:r w:rsidR="000B1921" w:rsidRPr="007F0E63">
        <w:t xml:space="preserve">ositive phase of the </w:t>
      </w:r>
      <w:r w:rsidR="00B53FB0" w:rsidRPr="007F0E63">
        <w:t>NAO</w:t>
      </w:r>
      <w:r w:rsidR="000B1921" w:rsidRPr="007F0E63">
        <w:t xml:space="preserve"> (WR0), </w:t>
      </w:r>
      <w:r w:rsidR="00B53FB0" w:rsidRPr="007F0E63">
        <w:t xml:space="preserve">the </w:t>
      </w:r>
      <w:r w:rsidR="00A262DA" w:rsidRPr="007F0E63">
        <w:t>n</w:t>
      </w:r>
      <w:r w:rsidR="000B1921" w:rsidRPr="007F0E63">
        <w:t xml:space="preserve">egative phase of the </w:t>
      </w:r>
      <w:r w:rsidR="00B53FB0" w:rsidRPr="003E6466">
        <w:t>NAO</w:t>
      </w:r>
      <w:r w:rsidR="000B1921" w:rsidRPr="003E6466">
        <w:t xml:space="preserve"> (WR2), </w:t>
      </w:r>
      <w:r w:rsidR="00B53FB0" w:rsidRPr="003E6466">
        <w:t xml:space="preserve">the </w:t>
      </w:r>
      <w:r w:rsidR="000B1921" w:rsidRPr="003E6466">
        <w:t>Atlantic ridge (WR3) and the Scandinavian blocking (WR6). Their frequenc</w:t>
      </w:r>
      <w:r w:rsidR="000A6641" w:rsidRPr="003E6466">
        <w:t>ies</w:t>
      </w:r>
      <w:r w:rsidR="000B1921" w:rsidRPr="003E6466">
        <w:t xml:space="preserve"> (</w:t>
      </w:r>
      <w:r w:rsidR="00C66B40" w:rsidRPr="003E6466">
        <w:fldChar w:fldCharType="begin"/>
      </w:r>
      <w:r w:rsidR="00C66B40" w:rsidRPr="003E6466">
        <w:instrText xml:space="preserve"> REF _Ref65573728 \h </w:instrText>
      </w:r>
      <w:r w:rsidR="007F0E63" w:rsidRPr="003E6466">
        <w:instrText xml:space="preserve"> \* MERGEFORMAT </w:instrText>
      </w:r>
      <w:r w:rsidR="00C66B40" w:rsidRPr="003E6466">
        <w:fldChar w:fldCharType="separate"/>
      </w:r>
      <w:r w:rsidR="00CF7B16" w:rsidRPr="00CF7B16">
        <w:t xml:space="preserve">Figure </w:t>
      </w:r>
      <w:r w:rsidR="00CF7B16" w:rsidRPr="00CF7B16">
        <w:rPr>
          <w:noProof/>
        </w:rPr>
        <w:t>6</w:t>
      </w:r>
      <w:r w:rsidR="00C66B40" w:rsidRPr="003E6466">
        <w:fldChar w:fldCharType="end"/>
      </w:r>
      <w:r w:rsidR="00C66B40" w:rsidRPr="003E6466">
        <w:t xml:space="preserve"> </w:t>
      </w:r>
      <w:r w:rsidR="000B1921" w:rsidRPr="003E6466">
        <w:t xml:space="preserve">and </w:t>
      </w:r>
      <w:r w:rsidR="00F774F6">
        <w:t>Appendix</w:t>
      </w:r>
      <w:r w:rsidR="004D67E7" w:rsidRPr="004D67E7">
        <w:t xml:space="preserve"> </w:t>
      </w:r>
      <w:r w:rsidR="004D67E7" w:rsidRPr="004D67E7">
        <w:fldChar w:fldCharType="begin"/>
      </w:r>
      <w:r w:rsidR="004D67E7" w:rsidRPr="004D67E7">
        <w:instrText xml:space="preserve"> REF _Ref70077953 \h  \* MERGEFORMAT </w:instrText>
      </w:r>
      <w:r w:rsidR="004D67E7" w:rsidRPr="004D67E7">
        <w:fldChar w:fldCharType="separate"/>
      </w:r>
      <w:r w:rsidR="00CF7B16" w:rsidRPr="00CF7B16">
        <w:t xml:space="preserve">Table </w:t>
      </w:r>
      <w:r w:rsidR="00CF7B16" w:rsidRPr="00CF7B16">
        <w:rPr>
          <w:noProof/>
        </w:rPr>
        <w:t>8</w:t>
      </w:r>
      <w:r w:rsidR="004D67E7" w:rsidRPr="004D67E7">
        <w:fldChar w:fldCharType="end"/>
      </w:r>
      <w:r w:rsidR="000B1921" w:rsidRPr="004D67E7">
        <w:t xml:space="preserve">) </w:t>
      </w:r>
      <w:r w:rsidR="000A6641" w:rsidRPr="004D67E7">
        <w:t>suggest that</w:t>
      </w:r>
      <w:r w:rsidR="000B1921" w:rsidRPr="004D67E7">
        <w:t xml:space="preserve"> we are in line with these studies because they </w:t>
      </w:r>
      <w:r w:rsidR="00807C28" w:rsidRPr="004D67E7">
        <w:t>occur most often in winter</w:t>
      </w:r>
      <w:r w:rsidR="00B53FB0" w:rsidRPr="004D67E7">
        <w:t>,</w:t>
      </w:r>
      <w:r w:rsidR="000B1921" w:rsidRPr="004D67E7">
        <w:t xml:space="preserve"> ex</w:t>
      </w:r>
      <w:r w:rsidR="009539CC" w:rsidRPr="004D67E7">
        <w:t>cep</w:t>
      </w:r>
      <w:r w:rsidR="000B1921" w:rsidRPr="004D67E7">
        <w:t>t the Scandinavian</w:t>
      </w:r>
      <w:r w:rsidR="000B1921" w:rsidRPr="007F0E63">
        <w:t xml:space="preserve"> blocking. </w:t>
      </w:r>
      <w:r w:rsidR="00B53FB0" w:rsidRPr="007F0E63">
        <w:t>The most likely explanation for this is</w:t>
      </w:r>
      <w:r w:rsidR="00B70F21" w:rsidRPr="007F0E63">
        <w:t xml:space="preserve"> that the European blocking belongs to the top four weather regime during wintertime in our analysis</w:t>
      </w:r>
      <w:r w:rsidR="000A6641" w:rsidRPr="007F0E63">
        <w:t xml:space="preserve"> instead of the Scandinavian blocking</w:t>
      </w:r>
      <w:r w:rsidR="00B70F21" w:rsidRPr="007F0E63">
        <w:t>. Since these two weather regimes</w:t>
      </w:r>
      <w:r w:rsidR="00B70F21">
        <w:t xml:space="preserve">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7BFA6B6E"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w:t>
      </w:r>
      <w:r w:rsidR="009A0606">
        <w:lastRenderedPageBreak/>
        <w:t>lower in</w:t>
      </w:r>
      <w:r w:rsidR="00631A2B">
        <w:t xml:space="preserve"> </w:t>
      </w:r>
      <w:r w:rsidR="003D06CD">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8D0951">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8D0951">
        <w:rPr>
          <w:rFonts w:ascii="Cambria Math" w:hAnsi="Cambria Math" w:cs="Cambria Math"/>
        </w:rPr>
        <w:instrText>∼</w:instrText>
      </w:r>
      <w:r w:rsidR="008D0951">
        <w:instrText xml:space="preserve">70 per cent of the cases based on the knowledge of the previous </w:instrText>
      </w:r>
      <w:r w:rsidR="008D0951">
        <w:rPr>
          <w:rFonts w:ascii="Cambria Math" w:hAnsi="Cambria Math" w:cs="Cambria Math"/>
        </w:rPr>
        <w:instrText>∼</w:instrText>
      </w:r>
      <w:r w:rsidR="008D0951">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8D0951" w:rsidRPr="008D0951">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D55C61" w:rsidRPr="00D55C61">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3" w:name="_Toc70173025"/>
      <w:r>
        <w:t>Capacity factor anomal</w:t>
      </w:r>
      <w:r w:rsidR="00EE3A9B">
        <w:t>ies</w:t>
      </w:r>
      <w:r>
        <w:t xml:space="preserve"> and surface weather variables</w:t>
      </w:r>
      <w:bookmarkEnd w:id="123"/>
    </w:p>
    <w:p w14:paraId="1BE4C766" w14:textId="046691C4"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8D0951" w:rsidRPr="008D0951">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D55C61" w:rsidRPr="00D55C61">
        <w:rPr>
          <w:noProof/>
          <w:lang w:val="fr-CH"/>
        </w:rPr>
        <w:t>(Bloomfield et al., 2020; Grams et al., 2017; Jones et al., 2020; Pozo-Vazquez et al., 2011; van der Wiel et al., 2019)</w:t>
      </w:r>
      <w:r w:rsidR="00155A7E">
        <w:fldChar w:fldCharType="end"/>
      </w:r>
      <w:r w:rsidR="00155A7E" w:rsidRPr="00D55C61">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72081E49"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rsidRPr="007F0E63">
        <w:t>(</w:t>
      </w:r>
      <w:r w:rsidR="00F35509" w:rsidRPr="007F0E63">
        <w:fldChar w:fldCharType="begin"/>
      </w:r>
      <w:r w:rsidR="00F35509" w:rsidRPr="007F0E63">
        <w:instrText xml:space="preserve"> REF _Ref60749590 \h </w:instrText>
      </w:r>
      <w:r w:rsidR="007F0E63" w:rsidRPr="007F0E63">
        <w:instrText xml:space="preserve"> \* MERGEFORMAT </w:instrText>
      </w:r>
      <w:r w:rsidR="00F35509" w:rsidRPr="007F0E63">
        <w:fldChar w:fldCharType="separate"/>
      </w:r>
      <w:r w:rsidR="00CF7B16" w:rsidRPr="00CF7B16">
        <w:t xml:space="preserve">Figure </w:t>
      </w:r>
      <w:r w:rsidR="00CF7B16" w:rsidRPr="00CF7B16">
        <w:rPr>
          <w:noProof/>
        </w:rPr>
        <w:t>4</w:t>
      </w:r>
      <w:r w:rsidR="00F35509" w:rsidRPr="007F0E63">
        <w:fldChar w:fldCharType="end"/>
      </w:r>
      <w:r w:rsidR="00F35509" w:rsidRPr="007F0E63">
        <w:t>)</w:t>
      </w:r>
      <w:r w:rsidR="00012342" w:rsidRPr="007F0E63">
        <w:t xml:space="preserve">. </w:t>
      </w:r>
      <w:r w:rsidR="006C76CC" w:rsidRPr="007F0E63">
        <w:t>Consequently,</w:t>
      </w:r>
      <w:r w:rsidR="00012342" w:rsidRPr="007F0E63">
        <w:t xml:space="preserve"> CF anomalies behave similar</w:t>
      </w:r>
      <w:r w:rsidR="00F35509" w:rsidRPr="007F0E63">
        <w:t>ly</w:t>
      </w:r>
      <w:r w:rsidR="0036069B" w:rsidRPr="007F0E63">
        <w:t xml:space="preserve">: </w:t>
      </w:r>
      <w:r w:rsidR="00B9249B">
        <w:t>D</w:t>
      </w:r>
      <w:r w:rsidR="0036069B" w:rsidRPr="007F0E63">
        <w:t xml:space="preserve">uring </w:t>
      </w:r>
      <w:r w:rsidR="00E7060C" w:rsidRPr="007F0E63">
        <w:t>the</w:t>
      </w:r>
      <w:r w:rsidR="0036069B" w:rsidRPr="007F0E63">
        <w:t xml:space="preserve"> positive phase of the NAO, Southern Europe experiences</w:t>
      </w:r>
      <w:r w:rsidR="0036069B">
        <w:t xml:space="preserve">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8D0951">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8D0951">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8D0951">
        <w:rPr>
          <w:rFonts w:ascii="Cambria Math" w:hAnsi="Cambria Math" w:cs="Cambria Math"/>
        </w:rPr>
        <w:instrText>∧</w:instrText>
      </w:r>
      <w:r w:rsidR="008D0951">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67EE27ED"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8D0951" w:rsidRPr="008D0951">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D55C61" w:rsidRPr="00D55C61">
        <w:rPr>
          <w:noProof/>
          <w:lang w:val="fr-CH"/>
        </w:rPr>
        <w:t xml:space="preserve">(Grams </w:t>
      </w:r>
      <w:r w:rsidR="00D55C61" w:rsidRPr="00D55C61">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8D0951">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8D0951" w:rsidRPr="008D0951">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E9DA381"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w:t>
      </w:r>
      <w:r w:rsidR="00084EF3">
        <w:t>big</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67D4000C"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8D0951">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0F97D203"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65780E2B"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2FABF53E"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8D0951">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4" w:name="_Toc70173026"/>
      <w:r>
        <w:t>Current and projected PV power production v</w:t>
      </w:r>
      <w:r w:rsidR="00745701">
        <w:t>ariability</w:t>
      </w:r>
      <w:bookmarkEnd w:id="124"/>
    </w:p>
    <w:p w14:paraId="29D084E4" w14:textId="314C3D55"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CF7B16" w:rsidRPr="00CF7B16">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07105253" w:rsidR="00976047" w:rsidRDefault="00976047" w:rsidP="00976047">
      <w:pPr>
        <w:pStyle w:val="Beschriftung"/>
        <w:keepNext/>
      </w:pPr>
      <w:bookmarkStart w:id="125" w:name="_Ref6678335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7</w:t>
      </w:r>
      <w:r w:rsidR="00603690" w:rsidRPr="00EF18A9">
        <w:rPr>
          <w:b/>
          <w:bCs/>
        </w:rPr>
        <w:fldChar w:fldCharType="end"/>
      </w:r>
      <w:bookmarkEnd w:id="125"/>
      <w:r w:rsidRPr="00EF18A9">
        <w:rPr>
          <w:b/>
          <w:bCs/>
        </w:rPr>
        <w:t>:</w:t>
      </w:r>
      <w:r>
        <w:t xml:space="preserve"> Comparison of PV power production and variability with the study by</w:t>
      </w:r>
      <w:r>
        <w:rPr>
          <w:noProof/>
        </w:rPr>
        <w:t xml:space="preserve">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w:t>
      </w:r>
      <w:r w:rsidR="00B9249B">
        <w:t xml:space="preserve">divided </w:t>
      </w:r>
      <w:r w:rsidR="00F87E29">
        <w:t>by the installed capacity</w:t>
      </w:r>
      <w:r w:rsidR="00B9249B">
        <w:t xml:space="preserve"> of 2019</w:t>
      </w:r>
      <w:r w:rsidR="00F87E29">
        <w:t xml:space="preserve"> (131.2 GW</w:t>
      </w:r>
      <w:r w:rsidR="00685BCC">
        <w:t>)</w:t>
      </w:r>
      <w:r w:rsidR="00F87E29">
        <w:t xml:space="preserve">. The PV power production estimated by </w:t>
      </w:r>
      <w:r w:rsidR="00F87E29">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w:t>
      </w:r>
      <w:r w:rsidR="00B9249B">
        <w:t xml:space="preserve"> of 2015</w:t>
      </w:r>
      <w:r w:rsidR="00F87E29">
        <w:t xml:space="preserve"> (87.91 GW). This is done to make a comparison feasible. The same is done for the obtained maximum variability and PV power production of this study and</w:t>
      </w:r>
      <w:r w:rsidR="00B9249B">
        <w:t xml:space="preserve"> the study by</w:t>
      </w:r>
      <w:r w:rsidR="00F87E29">
        <w:t xml:space="preserve"> </w:t>
      </w:r>
      <w:r w:rsidR="00F87E29">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4B7FB96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8D0951">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719BBE7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8D0951">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5ED77AE5"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w:t>
      </w:r>
      <w:r w:rsidRPr="007F0E63">
        <w:t>production</w:t>
      </w:r>
      <w:r w:rsidR="004B3E91" w:rsidRPr="007F0E63">
        <w:t xml:space="preserve"> divided by the installed PV capacity</w:t>
      </w:r>
      <w:r w:rsidR="00813C07" w:rsidRPr="007F0E63">
        <w:t xml:space="preserve">. </w:t>
      </w:r>
      <w:r w:rsidR="00F87E29" w:rsidRPr="007F0E63">
        <w:t>T</w:t>
      </w:r>
      <w:r w:rsidR="00F54676" w:rsidRPr="007F0E63">
        <w:t>he</w:t>
      </w:r>
      <w:r w:rsidR="00813C07" w:rsidRPr="007F0E63">
        <w:t xml:space="preserve"> pattern from spring, to summer, to autumn</w:t>
      </w:r>
      <w:r w:rsidR="00084EF3" w:rsidRPr="007F0E63">
        <w:t>,</w:t>
      </w:r>
      <w:r w:rsidR="00813C07" w:rsidRPr="007F0E63">
        <w:t xml:space="preserve"> </w:t>
      </w:r>
      <w:r w:rsidR="00AC6647" w:rsidRPr="007F0E63">
        <w:t>are</w:t>
      </w:r>
      <w:r w:rsidR="00813C07" w:rsidRPr="007F0E63">
        <w:t xml:space="preserve"> </w:t>
      </w:r>
      <w:r w:rsidR="000B77D5" w:rsidRPr="007F0E63">
        <w:t>alike</w:t>
      </w:r>
      <w:r w:rsidR="00813C07" w:rsidRPr="007F0E63">
        <w:t xml:space="preserve"> and generally of similar sizes</w:t>
      </w:r>
      <w:r w:rsidR="000B77D5" w:rsidRPr="007F0E63">
        <w:t>.</w:t>
      </w:r>
      <w:r w:rsidR="00F87E29" w:rsidRPr="007F0E63">
        <w:t xml:space="preserve"> </w:t>
      </w:r>
      <w:r w:rsidR="004B3E91" w:rsidRPr="007F0E63">
        <w:t>I</w:t>
      </w:r>
      <w:r w:rsidR="00F87E29" w:rsidRPr="007F0E63">
        <w:t>n spring</w:t>
      </w:r>
      <w:r w:rsidR="00C9317F" w:rsidRPr="007F0E63">
        <w:t>,</w:t>
      </w:r>
      <w:r w:rsidR="004B3E91" w:rsidRPr="007F0E63">
        <w:t xml:space="preserve"> it</w:t>
      </w:r>
      <w:r w:rsidR="00F87E29" w:rsidRPr="007F0E63">
        <w:t xml:space="preserve"> amounts in our study to 13.6%</w:t>
      </w:r>
      <w:r w:rsidR="00C9317F" w:rsidRPr="007F0E63">
        <w:t>,</w:t>
      </w:r>
      <w:r w:rsidR="00F87E29" w:rsidRPr="007F0E63">
        <w:t xml:space="preserve"> whereas for  </w:t>
      </w:r>
      <w:r w:rsidR="00F87E29"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rsidRPr="007F0E63">
        <w:fldChar w:fldCharType="separate"/>
      </w:r>
      <w:r w:rsidR="00F87E29" w:rsidRPr="007F0E63">
        <w:rPr>
          <w:noProof/>
        </w:rPr>
        <w:t>Grams et al. (2017)</w:t>
      </w:r>
      <w:r w:rsidR="00F87E29" w:rsidRPr="007F0E63">
        <w:fldChar w:fldCharType="end"/>
      </w:r>
      <w:r w:rsidR="00F87E29" w:rsidRPr="007F0E63">
        <w:t xml:space="preserve"> it is 17.7% (</w:t>
      </w:r>
      <w:r w:rsidR="00F87E29" w:rsidRPr="007F0E63">
        <w:fldChar w:fldCharType="begin"/>
      </w:r>
      <w:r w:rsidR="00F87E29" w:rsidRPr="007F0E63">
        <w:instrText xml:space="preserve"> REF _Ref66783358 \h </w:instrText>
      </w:r>
      <w:r w:rsidR="007F0E63" w:rsidRPr="007F0E63">
        <w:instrText xml:space="preserve"> \* MERGEFORMAT </w:instrText>
      </w:r>
      <w:r w:rsidR="00F87E29" w:rsidRPr="007F0E63">
        <w:fldChar w:fldCharType="separate"/>
      </w:r>
      <w:r w:rsidR="00CF7B16" w:rsidRPr="00CF7B16">
        <w:t xml:space="preserve">Table </w:t>
      </w:r>
      <w:r w:rsidR="00CF7B16" w:rsidRPr="00CF7B16">
        <w:rPr>
          <w:noProof/>
        </w:rPr>
        <w:t>7</w:t>
      </w:r>
      <w:r w:rsidR="00F87E29" w:rsidRPr="007F0E63">
        <w:fldChar w:fldCharType="end"/>
      </w:r>
      <w:r w:rsidR="00F87E29" w:rsidRPr="007F0E63">
        <w:t>). In summer (6.8% vs. 5.1%) and autumn (21.1% vs 23.8%) they are even more similar.</w:t>
      </w:r>
      <w:r w:rsidR="000B77D5" w:rsidRPr="007F0E63">
        <w:t xml:space="preserve"> </w:t>
      </w:r>
      <w:r w:rsidR="00F87E29" w:rsidRPr="007F0E63">
        <w:t>But the maximum variability divided by the PV power production</w:t>
      </w:r>
      <w:r w:rsidR="00563078" w:rsidRPr="007F0E63">
        <w:t xml:space="preserve"> for winter</w:t>
      </w:r>
      <w:r w:rsidR="000B77D5" w:rsidRPr="007F0E63">
        <w:t xml:space="preserve"> </w:t>
      </w:r>
      <w:r w:rsidR="00F54676" w:rsidRPr="007F0E63">
        <w:t>shows</w:t>
      </w:r>
      <w:r w:rsidR="000B77D5" w:rsidRPr="007F0E63">
        <w:t xml:space="preserve"> </w:t>
      </w:r>
      <w:r w:rsidR="00FC3CF7" w:rsidRPr="007F0E63">
        <w:t xml:space="preserve">a </w:t>
      </w:r>
      <w:r w:rsidR="000B77D5" w:rsidRPr="007F0E63">
        <w:t>greater difference</w:t>
      </w:r>
      <w:r w:rsidR="00F87E29" w:rsidRPr="007F0E63">
        <w:t xml:space="preserve"> (19.3% vs 31.8%)</w:t>
      </w:r>
      <w:r w:rsidR="000B77D5" w:rsidRPr="007F0E63">
        <w:t>.</w:t>
      </w:r>
      <w:r w:rsidR="00FC3CF7" w:rsidRPr="007F0E63">
        <w:t xml:space="preserve"> The reason is</w:t>
      </w:r>
      <w:r w:rsidR="00FC3CF7">
        <w:t xml:space="preserve"> not yet clear.</w:t>
      </w:r>
      <w:r w:rsidR="00A60FC2">
        <w:t xml:space="preserve"> </w:t>
      </w:r>
      <w:r w:rsidR="009A0606">
        <w:t>But since PV power production</w:t>
      </w:r>
      <w:r w:rsidR="00FC7B7E">
        <w:t xml:space="preserve"> and</w:t>
      </w:r>
      <w:r w:rsidR="009A0606">
        <w:t xml:space="preserve"> therefore also the absolute variability </w:t>
      </w:r>
      <w:proofErr w:type="gramStart"/>
      <w:r w:rsidR="00591F5E">
        <w:t>are</w:t>
      </w:r>
      <w:proofErr w:type="gramEnd"/>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6" w:name="_Toc70173027"/>
      <w:r>
        <w:rPr>
          <w:lang w:val="en-US" w:eastAsia="en-US" w:bidi="en-US"/>
        </w:rPr>
        <w:t>Dangers of increased variability</w:t>
      </w:r>
      <w:bookmarkEnd w:id="126"/>
    </w:p>
    <w:p w14:paraId="6A7857DE" w14:textId="5449E496" w:rsidR="00613787" w:rsidRDefault="00613787" w:rsidP="00613787">
      <w:r w:rsidRPr="00785C6A">
        <w:t xml:space="preserve">While </w:t>
      </w:r>
      <w:r w:rsidRPr="007F0E63">
        <w:t xml:space="preserve">PV power production is still of minor importance compared to total power production, this will </w:t>
      </w:r>
      <w:r w:rsidRPr="004D67E7">
        <w:t xml:space="preserve">increasingly change. Once PV power production contributes substantially to total power production, the relative variabilities in </w:t>
      </w:r>
      <w:r w:rsidRPr="004D67E7">
        <w:fldChar w:fldCharType="begin"/>
      </w:r>
      <w:r w:rsidRPr="004D67E7">
        <w:instrText xml:space="preserve"> REF _Ref67660215 \h </w:instrText>
      </w:r>
      <w:r w:rsidR="007F0E63" w:rsidRPr="004D67E7">
        <w:instrText xml:space="preserve"> \* MERGEFORMAT </w:instrText>
      </w:r>
      <w:r w:rsidRPr="004D67E7">
        <w:fldChar w:fldCharType="separate"/>
      </w:r>
      <w:r w:rsidR="00CF7B16" w:rsidRPr="00CF7B16">
        <w:t xml:space="preserve">Table </w:t>
      </w:r>
      <w:r w:rsidR="00CF7B16" w:rsidRPr="00CF7B16">
        <w:rPr>
          <w:noProof/>
        </w:rPr>
        <w:t>5</w:t>
      </w:r>
      <w:r w:rsidRPr="004D67E7">
        <w:fldChar w:fldCharType="end"/>
      </w:r>
      <w:r w:rsidRPr="004D67E7">
        <w:t xml:space="preserve"> and </w:t>
      </w:r>
      <w:r w:rsidRPr="004D67E7">
        <w:fldChar w:fldCharType="begin"/>
      </w:r>
      <w:r w:rsidRPr="004D67E7">
        <w:instrText xml:space="preserve"> REF _Ref67660485 \h </w:instrText>
      </w:r>
      <w:r w:rsidR="007F0E63" w:rsidRPr="004D67E7">
        <w:instrText xml:space="preserve"> \* MERGEFORMAT </w:instrText>
      </w:r>
      <w:r w:rsidRPr="004D67E7">
        <w:fldChar w:fldCharType="separate"/>
      </w:r>
      <w:r w:rsidR="00CF7B16" w:rsidRPr="00CF7B16">
        <w:t xml:space="preserve">Table </w:t>
      </w:r>
      <w:r w:rsidR="00CF7B16" w:rsidRPr="00CF7B16">
        <w:rPr>
          <w:noProof/>
        </w:rPr>
        <w:t>6</w:t>
      </w:r>
      <w:r w:rsidRPr="004D67E7">
        <w:fldChar w:fldCharType="end"/>
      </w:r>
      <w:r w:rsidRPr="004D67E7">
        <w:t xml:space="preserve"> become significant. </w:t>
      </w:r>
      <w:r w:rsidRPr="004D67E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4D67E7">
        <w:fldChar w:fldCharType="separate"/>
      </w:r>
      <w:r w:rsidRPr="004D67E7">
        <w:rPr>
          <w:noProof/>
        </w:rPr>
        <w:t>Grams et al. (2017)</w:t>
      </w:r>
      <w:r w:rsidRPr="004D67E7">
        <w:fldChar w:fldCharType="end"/>
      </w:r>
      <w:r w:rsidRPr="004D67E7">
        <w:t xml:space="preserve"> stated that a tenfold PV installed capacity increase is required to be comparable</w:t>
      </w:r>
      <w:r w:rsidRPr="007F0E63">
        <w:t xml:space="preserve"> with the</w:t>
      </w:r>
      <w:r w:rsidR="00FC7B7E" w:rsidRPr="007F0E63">
        <w:t xml:space="preserve"> variability caused by</w:t>
      </w:r>
      <w:r w:rsidRPr="007F0E63">
        <w:t xml:space="preserve"> wind turbine</w:t>
      </w:r>
      <w:r w:rsidR="00FC7B7E" w:rsidRPr="007F0E63">
        <w:t>s</w:t>
      </w:r>
      <w:r w:rsidRPr="007F0E63">
        <w:t>. According to the plans by NECPs, installed PV capacity already triples in 2030. Our results suggest that this could lead to a variability of 8.5 GW (about 8 to 9 present</w:t>
      </w:r>
      <w:r>
        <w:t>-</w:t>
      </w:r>
      <w:r w:rsidRPr="00785C6A">
        <w:t>day nuclear power plants</w:t>
      </w:r>
      <w:r>
        <w:t xml:space="preserve">), which corresponds to 16% of the foreseen wind power production variability of 51.7 GW in 2030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00D55C61" w:rsidRPr="00D55C61">
        <w:rPr>
          <w:noProof/>
        </w:rPr>
        <w:t>(Grams et al., 2017)</w:t>
      </w:r>
      <w:r>
        <w:fldChar w:fldCharType="end"/>
      </w:r>
      <w:r>
        <w:t xml:space="preserve">. The estimates for a 100% renewable energy – power sector by the Energy Watch Group, which is the source for our scenario S2-2, suggest that the PV installed capacity must increase 19 times from 2015 until 2050. Simultaneously, a four-fold increase is estimated for </w:t>
      </w:r>
      <w:r w:rsidRPr="007F0E63">
        <w:t>wind installed capacity. This shows that towards 2050 PV power production becomes more important. As shown in S2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CF7B16" w:rsidRPr="00CF7B16">
        <w:t xml:space="preserve">Table </w:t>
      </w:r>
      <w:r w:rsidR="00CF7B16" w:rsidRPr="00CF7B16">
        <w:rPr>
          <w:noProof/>
        </w:rPr>
        <w:t>6</w:t>
      </w:r>
      <w:r w:rsidRPr="007F0E63">
        <w:fldChar w:fldCharType="end"/>
      </w:r>
      <w:r w:rsidRPr="007F0E63">
        <w:t xml:space="preserve">), this could lead to a PV power production variability </w:t>
      </w:r>
      <w:r w:rsidR="00CF7B16">
        <w:t>from 20.1 GW up to 198.6 GW</w:t>
      </w:r>
      <w:r w:rsidRPr="007F0E63">
        <w:t xml:space="preserve"> in the year 2050, which is</w:t>
      </w:r>
      <w:r w:rsidR="00CF7B16">
        <w:t xml:space="preserve"> of</w:t>
      </w:r>
      <w:r w:rsidRPr="007F0E63">
        <w:t xml:space="preserve"> </w:t>
      </w:r>
      <w:r w:rsidR="00CF7B16">
        <w:t>comparable size to</w:t>
      </w:r>
      <w:r w:rsidRPr="007F0E63">
        <w:t xml:space="preserve"> </w:t>
      </w:r>
      <w:r>
        <w:t xml:space="preserve">the 89.6 GW wind power production variability that we get if we simply upscale the variability estimates by </w:t>
      </w:r>
      <w:r>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6E1A829E" w:rsidR="00613787" w:rsidRDefault="00CF7B16" w:rsidP="00613787">
      <w:r>
        <w:t>As mentioned above, w</w:t>
      </w:r>
      <w:r w:rsidR="00FC7B7E">
        <w:t xml:space="preserve">ith the current planning strategies for 2030, </w:t>
      </w:r>
      <w:r w:rsidR="00613787">
        <w:t xml:space="preserve">energy system operators will need to </w:t>
      </w:r>
      <w:r w:rsidR="00FC7B7E">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8D0951">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D55C61" w:rsidRPr="00D55C61">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w:t>
      </w:r>
      <w:r w:rsidR="00613787">
        <w:lastRenderedPageBreak/>
        <w:t>and PV</w:t>
      </w:r>
      <w:r>
        <w:t>,</w:t>
      </w:r>
      <w:r w:rsidR="00613787">
        <w:t xml:space="preserve"> and higher 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D55C61" w:rsidRPr="00D55C61">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20EC01CB"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rsidRPr="007F0E63">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rsidRPr="007F0E63">
        <w:fldChar w:fldCharType="separate"/>
      </w:r>
      <w:r w:rsidR="00D57FCE" w:rsidRPr="007F0E63">
        <w:rPr>
          <w:noProof/>
        </w:rPr>
        <w:t>Grams et al. (2017)</w:t>
      </w:r>
      <w:r w:rsidR="00D57FCE" w:rsidRPr="007F0E63">
        <w:fldChar w:fldCharType="end"/>
      </w:r>
      <w:r w:rsidR="00C9317F" w:rsidRPr="007F0E63">
        <w:t>,</w:t>
      </w:r>
      <w:r w:rsidR="00D57FCE" w:rsidRPr="007F0E63">
        <w:t xml:space="preserve"> </w:t>
      </w:r>
      <w:r w:rsidR="00C9317F" w:rsidRPr="007F0E63">
        <w:t>which</w:t>
      </w:r>
      <w:r w:rsidR="00D57FCE" w:rsidRPr="007F0E63">
        <w:t xml:space="preserve"> also </w:t>
      </w:r>
      <w:r w:rsidR="006A043D" w:rsidRPr="007F0E63">
        <w:t>report</w:t>
      </w:r>
      <w:r w:rsidR="00D57FCE" w:rsidRPr="007F0E63">
        <w:t xml:space="preserve"> </w:t>
      </w:r>
      <w:r w:rsidR="009539CC" w:rsidRPr="007F0E63">
        <w:t xml:space="preserve">the </w:t>
      </w:r>
      <w:r w:rsidR="00D57FCE" w:rsidRPr="007F0E63">
        <w:t>highest overproduction</w:t>
      </w:r>
      <w:r w:rsidR="00C9317F" w:rsidRPr="007F0E63">
        <w:t>,</w:t>
      </w:r>
      <w:r w:rsidR="00D57FCE" w:rsidRPr="007F0E63">
        <w:t xml:space="preserve"> mainly during blocking</w:t>
      </w:r>
      <w:r w:rsidR="003D0279" w:rsidRPr="007F0E63">
        <w:t xml:space="preserve"> situations</w:t>
      </w:r>
      <w:r w:rsidR="00D57FCE" w:rsidRPr="007F0E63">
        <w:t xml:space="preserve">. </w:t>
      </w:r>
      <w:r w:rsidR="00D9211E" w:rsidRPr="007F0E63">
        <w:t xml:space="preserve">The lowest underproduction </w:t>
      </w:r>
      <w:r w:rsidR="00C9317F" w:rsidRPr="007F0E63">
        <w:t>always occur</w:t>
      </w:r>
      <w:r w:rsidR="00D9211E" w:rsidRPr="007F0E63">
        <w:t>s during WR1 (European through). An overview of the over</w:t>
      </w:r>
      <w:r w:rsidR="0076127D" w:rsidRPr="007F0E63">
        <w:t xml:space="preserve">- </w:t>
      </w:r>
      <w:r w:rsidR="00D9211E" w:rsidRPr="007F0E63">
        <w:t xml:space="preserve">and underproduction per weather regime and season can be found in </w:t>
      </w:r>
      <w:r w:rsidR="007D1DDB" w:rsidRPr="007F0E63">
        <w:fldChar w:fldCharType="begin"/>
      </w:r>
      <w:r w:rsidR="007D1DDB" w:rsidRPr="007F0E63">
        <w:instrText xml:space="preserve"> REF _Ref67583086 \h </w:instrText>
      </w:r>
      <w:r w:rsidR="007F0E63" w:rsidRPr="007F0E63">
        <w:instrText xml:space="preserve"> \* MERGEFORMAT </w:instrText>
      </w:r>
      <w:r w:rsidR="007D1DDB" w:rsidRPr="007F0E63">
        <w:fldChar w:fldCharType="separate"/>
      </w:r>
      <w:r w:rsidR="00CF7B16" w:rsidRPr="00CF7B16">
        <w:t xml:space="preserve">Figure </w:t>
      </w:r>
      <w:r w:rsidR="00CF7B16" w:rsidRPr="00CF7B16">
        <w:rPr>
          <w:noProof/>
        </w:rPr>
        <w:t>10</w:t>
      </w:r>
      <w:r w:rsidR="007D1DDB" w:rsidRPr="007F0E63">
        <w:fldChar w:fldCharType="end"/>
      </w:r>
      <w:r w:rsidR="00FC16C5" w:rsidRPr="007F0E63">
        <w:t xml:space="preserve"> and </w:t>
      </w:r>
      <w:r w:rsidR="00F774F6">
        <w:t>Appendix</w:t>
      </w:r>
      <w:r w:rsidR="00D9211E" w:rsidRPr="007F0E63">
        <w:t xml:space="preserve"> </w:t>
      </w:r>
      <w:r w:rsidR="005053A8" w:rsidRPr="007F0E63">
        <w:fldChar w:fldCharType="begin"/>
      </w:r>
      <w:r w:rsidR="005053A8" w:rsidRPr="007F0E63">
        <w:instrText xml:space="preserve"> REF _Ref66783785 \h </w:instrText>
      </w:r>
      <w:r w:rsidR="007F0E63" w:rsidRPr="007F0E63">
        <w:instrText xml:space="preserve"> \* MERGEFORMAT </w:instrText>
      </w:r>
      <w:r w:rsidR="005053A8" w:rsidRPr="007F0E63">
        <w:fldChar w:fldCharType="separate"/>
      </w:r>
      <w:r w:rsidR="00CF7B16" w:rsidRPr="00CF7B16">
        <w:t xml:space="preserve">Table </w:t>
      </w:r>
      <w:r w:rsidR="00CF7B16" w:rsidRPr="00CF7B16">
        <w:rPr>
          <w:noProof/>
        </w:rPr>
        <w:t>9</w:t>
      </w:r>
      <w:r w:rsidR="005053A8" w:rsidRPr="007F0E63">
        <w:fldChar w:fldCharType="end"/>
      </w:r>
      <w:r w:rsidR="00D9211E" w:rsidRPr="007F0E63">
        <w:t xml:space="preserve">. </w:t>
      </w:r>
      <w:r w:rsidR="0081624E" w:rsidRPr="007F0E63">
        <w:t xml:space="preserve">It is worth mentioning that </w:t>
      </w:r>
      <w:r w:rsidR="007B426D" w:rsidRPr="007F0E63">
        <w:t>if a</w:t>
      </w:r>
      <w:r w:rsidR="0081624E" w:rsidRPr="007F0E63">
        <w:t xml:space="preserve"> </w:t>
      </w:r>
      <w:r w:rsidR="007B426D" w:rsidRPr="007F0E63">
        <w:t>weather regime</w:t>
      </w:r>
      <w:r w:rsidR="0081624E" w:rsidRPr="007F0E63">
        <w:t xml:space="preserve"> exhibits over</w:t>
      </w:r>
      <w:r w:rsidR="007B426D" w:rsidRPr="007F0E63">
        <w:t>-</w:t>
      </w:r>
      <w:r w:rsidR="0076127D" w:rsidRPr="007F0E63">
        <w:t xml:space="preserve"> </w:t>
      </w:r>
      <w:r w:rsidR="007B426D" w:rsidRPr="007F0E63">
        <w:t>or underproduction</w:t>
      </w:r>
      <w:r w:rsidR="00C9317F" w:rsidRPr="007F0E63">
        <w:t>,</w:t>
      </w:r>
      <w:r w:rsidR="007B426D" w:rsidRPr="007F0E63">
        <w:t xml:space="preserve"> it does so through</w:t>
      </w:r>
      <w:r w:rsidR="00BF2737" w:rsidRPr="007F0E63">
        <w:t>out</w:t>
      </w:r>
      <w:r w:rsidR="007B426D" w:rsidRPr="007F0E63">
        <w:t xml:space="preserve"> the season. This gives rise to group the weather regimes accordingly. </w:t>
      </w:r>
      <w:r w:rsidR="00FC16C5" w:rsidRPr="007F0E63">
        <w:t>W</w:t>
      </w:r>
      <w:r w:rsidR="007B426D" w:rsidRPr="007F0E63">
        <w:t>eather regimes with a positive geopotential height anomaly</w:t>
      </w:r>
      <w:r w:rsidR="007B426D">
        <w:t xml:space="preserve">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w:t>
      </w:r>
      <w:r w:rsidR="0076127D">
        <w:t xml:space="preserve">- </w:t>
      </w:r>
      <w:r w:rsidR="00D61EA7">
        <w:t xml:space="preserve">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8D095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D55C61" w:rsidRPr="00D55C61">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7" w:name="_Toc70173028"/>
      <w:r w:rsidRPr="00706ABD">
        <w:lastRenderedPageBreak/>
        <w:t xml:space="preserve">Opportunities to decrease </w:t>
      </w:r>
      <w:proofErr w:type="gramStart"/>
      <w:r w:rsidRPr="00706ABD">
        <w:t>variability</w:t>
      </w:r>
      <w:bookmarkEnd w:id="127"/>
      <w:proofErr w:type="gramEnd"/>
    </w:p>
    <w:p w14:paraId="5A50A9A4" w14:textId="6A0C883B"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rsidR="0076127D">
        <w:t xml:space="preserve"> </w:t>
      </w:r>
      <w:r>
        <w:t>and underproduction of PV power</w:t>
      </w:r>
      <w:r w:rsidR="00694E08">
        <w:t xml:space="preserve"> production</w:t>
      </w:r>
      <w:r>
        <w:t xml:space="preserve"> in different parts of Europe and weather regimes associated with an overall over</w:t>
      </w:r>
      <w:r w:rsidR="00694E08">
        <w:t>-</w:t>
      </w:r>
      <w:r w:rsidR="0076127D">
        <w:t xml:space="preserve"> </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CF7B16">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CF7B16">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8" w:name="_Ref68530432"/>
      <w:bookmarkStart w:id="129" w:name="_Toc70173029"/>
      <w:r w:rsidRPr="00C72B65">
        <w:t>S</w:t>
      </w:r>
      <w:r>
        <w:t xml:space="preserve">cenario </w:t>
      </w:r>
      <w:r w:rsidRPr="00C72B65">
        <w:t xml:space="preserve">1 – </w:t>
      </w:r>
      <w:r>
        <w:t xml:space="preserve">Retain PV power production in 2030, but reduce </w:t>
      </w:r>
      <w:proofErr w:type="gramStart"/>
      <w:r>
        <w:t>variability</w:t>
      </w:r>
      <w:bookmarkEnd w:id="128"/>
      <w:bookmarkEnd w:id="129"/>
      <w:proofErr w:type="gramEnd"/>
    </w:p>
    <w:p w14:paraId="06B7B53D" w14:textId="0263A9EC"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w:t>
      </w:r>
      <w:r w:rsidR="00716EBD" w:rsidRPr="007F0E63">
        <w:t xml:space="preserve">respectively. These </w:t>
      </w:r>
      <w:r w:rsidR="00716EBD" w:rsidRPr="004D67E7">
        <w:t>are the highest percentual reduction for the mean and maximum variability achieved within our four scenarios</w:t>
      </w:r>
      <w:r w:rsidR="00C424D2" w:rsidRPr="004D67E7">
        <w:t xml:space="preserve">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5</w:t>
      </w:r>
      <w:r w:rsidR="00593618" w:rsidRPr="004D67E7">
        <w:fldChar w:fldCharType="end"/>
      </w:r>
      <w:r w:rsidR="00593618" w:rsidRPr="004D67E7">
        <w:t xml:space="preserve"> and </w:t>
      </w:r>
      <w:r w:rsidR="00593618" w:rsidRPr="004D67E7">
        <w:fldChar w:fldCharType="begin"/>
      </w:r>
      <w:r w:rsidR="00593618" w:rsidRPr="004D67E7">
        <w:instrText xml:space="preserve"> REF _Ref6766048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6</w:t>
      </w:r>
      <w:r w:rsidR="00593618" w:rsidRPr="004D67E7">
        <w:fldChar w:fldCharType="end"/>
      </w:r>
      <w:r w:rsidR="00C424D2" w:rsidRPr="004D67E7">
        <w:t>)</w:t>
      </w:r>
      <w:r w:rsidR="00716EBD" w:rsidRPr="004D67E7">
        <w:t xml:space="preserve">. </w:t>
      </w:r>
      <w:r w:rsidR="00C424D2" w:rsidRPr="004D67E7">
        <w:t>It</w:t>
      </w:r>
      <w:r w:rsidR="00716EBD" w:rsidRPr="004D67E7">
        <w:t xml:space="preserve"> </w:t>
      </w:r>
      <w:r w:rsidR="00C424D2" w:rsidRPr="004D67E7">
        <w:t>highlights</w:t>
      </w:r>
      <w:r w:rsidR="00716EBD" w:rsidRPr="007F0E63">
        <w:t xml:space="preserve"> to which exten</w:t>
      </w:r>
      <w:r w:rsidR="00694E08" w:rsidRPr="007F0E63">
        <w:t>t</w:t>
      </w:r>
      <w:r w:rsidR="00716EBD" w:rsidRPr="007F0E63">
        <w:t xml:space="preserve"> it is possible to reduce the PV power production variability since</w:t>
      </w:r>
      <w:r w:rsidR="006A043D" w:rsidRPr="007F0E63">
        <w:t xml:space="preserve"> the only constraint in this scenario is </w:t>
      </w:r>
      <w:r w:rsidRPr="007F0E63">
        <w:t>minimum</w:t>
      </w:r>
      <w:r w:rsidR="00716EBD" w:rsidRPr="007F0E63">
        <w:t xml:space="preserve"> PV power production </w:t>
      </w:r>
      <w:r w:rsidRPr="007F0E63">
        <w:t>(</w:t>
      </w:r>
      <w:r w:rsidR="006A043D" w:rsidRPr="007F0E63">
        <w:t xml:space="preserve">which </w:t>
      </w:r>
      <w:proofErr w:type="gramStart"/>
      <w:r w:rsidR="006A043D" w:rsidRPr="007F0E63">
        <w:t xml:space="preserve">has </w:t>
      </w:r>
      <w:proofErr w:type="spellStart"/>
      <w:r w:rsidR="006A043D" w:rsidRPr="007F0E63">
        <w:t>to</w:t>
      </w:r>
      <w:proofErr w:type="spellEnd"/>
      <w:proofErr w:type="gramEnd"/>
      <w:r w:rsidR="006A043D" w:rsidRPr="007F0E63">
        <w:t xml:space="preserve"> </w:t>
      </w:r>
      <w:r w:rsidRPr="007F0E63">
        <w:t>equal to the PV power production estimated for 2030)</w:t>
      </w:r>
      <w:r w:rsidR="00716EBD" w:rsidRPr="007F0E63">
        <w:t xml:space="preserve">. </w:t>
      </w:r>
      <w:r w:rsidR="00C424D2" w:rsidRPr="007F0E63">
        <w:t>A closer look at the variability per season and weather regime (</w:t>
      </w:r>
      <w:r w:rsidR="00593618" w:rsidRPr="007F0E63">
        <w:fldChar w:fldCharType="begin"/>
      </w:r>
      <w:r w:rsidR="00593618" w:rsidRPr="007F0E63">
        <w:instrText xml:space="preserve"> REF _Ref67583086 \h </w:instrText>
      </w:r>
      <w:r w:rsidR="007F0E63" w:rsidRPr="007F0E63">
        <w:instrText xml:space="preserve"> \* MERGEFORMAT </w:instrText>
      </w:r>
      <w:r w:rsidR="00593618" w:rsidRPr="007F0E63">
        <w:fldChar w:fldCharType="separate"/>
      </w:r>
      <w:r w:rsidR="00CF7B16" w:rsidRPr="00CF7B16">
        <w:t xml:space="preserve">Figure </w:t>
      </w:r>
      <w:r w:rsidR="00CF7B16" w:rsidRPr="00CF7B16">
        <w:rPr>
          <w:noProof/>
        </w:rPr>
        <w:t>10</w:t>
      </w:r>
      <w:r w:rsidR="00593618" w:rsidRPr="007F0E63">
        <w:fldChar w:fldCharType="end"/>
      </w:r>
      <w:r w:rsidR="00C424D2" w:rsidRPr="007F0E63">
        <w:t>) shows that the seven cases (out of 32) where the deviation of PV power production from the seasonal mean could not be reduced</w:t>
      </w:r>
      <w:r w:rsidR="00694E08" w:rsidRPr="007F0E63">
        <w:t xml:space="preserve"> are</w:t>
      </w:r>
      <w:r w:rsidR="00C424D2" w:rsidRPr="007F0E63">
        <w:t xml:space="preserve"> often related to WR4. For spring and </w:t>
      </w:r>
      <w:r w:rsidR="000965C4" w:rsidRPr="007F0E63">
        <w:t>summer,</w:t>
      </w:r>
      <w:r w:rsidR="00C424D2" w:rsidRPr="007F0E63">
        <w:t xml:space="preserve"> it was exclusively WR4 which could not be reduced.</w:t>
      </w:r>
      <w:r w:rsidR="007260F1" w:rsidRPr="007F0E63">
        <w:t xml:space="preserve"> </w:t>
      </w:r>
      <w:r w:rsidR="007929C8" w:rsidRPr="007F0E63">
        <w:t>The changes throughout the season of WR4 (</w:t>
      </w:r>
      <w:r w:rsidR="007929C8" w:rsidRPr="007F0E63">
        <w:fldChar w:fldCharType="begin"/>
      </w:r>
      <w:r w:rsidR="007929C8" w:rsidRPr="007F0E63">
        <w:instrText xml:space="preserve"> REF _Ref64967422 \h </w:instrText>
      </w:r>
      <w:r w:rsidR="007F0E63" w:rsidRPr="007F0E63">
        <w:instrText xml:space="preserve"> \* MERGEFORMAT </w:instrText>
      </w:r>
      <w:r w:rsidR="007929C8" w:rsidRPr="007F0E63">
        <w:fldChar w:fldCharType="separate"/>
      </w:r>
      <w:r w:rsidR="00CF7B16" w:rsidRPr="00CF7B16">
        <w:t xml:space="preserve">Figure </w:t>
      </w:r>
      <w:r w:rsidR="00CF7B16" w:rsidRPr="00CF7B16">
        <w:rPr>
          <w:noProof/>
        </w:rPr>
        <w:t>5</w:t>
      </w:r>
      <w:r w:rsidR="007929C8" w:rsidRPr="007F0E63">
        <w:fldChar w:fldCharType="end"/>
      </w:r>
      <w:r w:rsidR="007929C8" w:rsidRPr="007F0E63">
        <w:t xml:space="preserve">) might explain why it </w:t>
      </w:r>
      <w:r w:rsidRPr="007F0E63">
        <w:t>is</w:t>
      </w:r>
      <w:r w:rsidR="007929C8" w:rsidRPr="007F0E63">
        <w:t xml:space="preserve"> difficult to reduce the deviation of PV power production from the seasonal mean for this weather regime. In </w:t>
      </w:r>
      <w:r w:rsidR="002C06DC" w:rsidRPr="007F0E63">
        <w:t>winter,</w:t>
      </w:r>
      <w:r w:rsidR="007929C8" w:rsidRPr="007F0E63">
        <w:t xml:space="preserve"> </w:t>
      </w:r>
      <w:r w:rsidR="002C06DC" w:rsidRPr="007F0E63">
        <w:t xml:space="preserve">the CF anomalies have the typical South-eastern / North-western pattern, which explains why the deviation from the seasonal mean </w:t>
      </w:r>
      <w:r w:rsidR="009539CC" w:rsidRPr="007F0E63">
        <w:t>nearly vanishes</w:t>
      </w:r>
      <w:r w:rsidRPr="007F0E63">
        <w:t xml:space="preserve"> in winter</w:t>
      </w:r>
      <w:r w:rsidR="002C06DC" w:rsidRPr="007F0E63">
        <w:t xml:space="preserve"> with the IC distribution found in S1. But the CF </w:t>
      </w:r>
      <w:r w:rsidR="00F564AC" w:rsidRPr="007F0E63">
        <w:t>anomalies</w:t>
      </w:r>
      <w:r w:rsidR="002C06DC" w:rsidRPr="007F0E63">
        <w:t xml:space="preserve"> in </w:t>
      </w:r>
      <w:r w:rsidR="009539CC" w:rsidRPr="007F0E63">
        <w:t xml:space="preserve">the </w:t>
      </w:r>
      <w:r w:rsidR="002C06DC" w:rsidRPr="007F0E63">
        <w:t>rest of the</w:t>
      </w:r>
      <w:r w:rsidR="002C06DC">
        <w:t xml:space="preserv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lastRenderedPageBreak/>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0" w:name="_Toc70173030"/>
      <w:r w:rsidRPr="00C72B65">
        <w:t>S</w:t>
      </w:r>
      <w:r>
        <w:t>cenario 2</w:t>
      </w:r>
      <w:r w:rsidRPr="00C72B65">
        <w:t xml:space="preserve"> –</w:t>
      </w:r>
      <w:r>
        <w:t xml:space="preserve"> Retain PV power production in 2050, but reduce </w:t>
      </w:r>
      <w:proofErr w:type="gramStart"/>
      <w:r>
        <w:t>variability</w:t>
      </w:r>
      <w:bookmarkEnd w:id="130"/>
      <w:proofErr w:type="gramEnd"/>
    </w:p>
    <w:p w14:paraId="79CB933F" w14:textId="7F45F6B6" w:rsidR="008315D6" w:rsidRPr="007F0E63"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 xml:space="preserve">One would need the electricity </w:t>
      </w:r>
      <w:r w:rsidR="000745C8" w:rsidRPr="007F0E63">
        <w:t>produced by up to 60 nuclear power plants less to balance the power grid</w:t>
      </w:r>
      <w:r w:rsidR="009410E6" w:rsidRPr="007F0E63">
        <w:t xml:space="preserve">. </w:t>
      </w:r>
      <w:r w:rsidR="0097505F" w:rsidRPr="007F0E63">
        <w:t xml:space="preserve">An important implication of these findings is that before further massive deployment of PV systems, one must consider if the </w:t>
      </w:r>
      <w:r w:rsidR="00BE3DE1" w:rsidRPr="007F0E63">
        <w:t>cost for balancing the difference of th</w:t>
      </w:r>
      <w:r w:rsidR="009539CC" w:rsidRPr="007F0E63">
        <w:t>ese</w:t>
      </w:r>
      <w:r w:rsidR="00BE3DE1" w:rsidRPr="007F0E63">
        <w:t xml:space="preserve"> variabilities is higher or lower than the cost that would arise by</w:t>
      </w:r>
      <w:r w:rsidR="00547E5B" w:rsidRPr="007F0E63">
        <w:t xml:space="preserve"> investing in </w:t>
      </w:r>
      <w:r w:rsidR="00694E08" w:rsidRPr="007F0E63">
        <w:t>expanding</w:t>
      </w:r>
      <w:r w:rsidR="00547E5B" w:rsidRPr="007F0E63">
        <w:t xml:space="preserve"> the current power grid to ensure</w:t>
      </w:r>
      <w:r w:rsidR="00BE3DE1" w:rsidRPr="007F0E63">
        <w:t xml:space="preserve"> </w:t>
      </w:r>
      <w:r w:rsidR="00914D2D" w:rsidRPr="007F0E63">
        <w:t>its</w:t>
      </w:r>
      <w:r w:rsidR="00BE3DE1" w:rsidRPr="007F0E63">
        <w:t xml:space="preserve"> transmission. </w:t>
      </w:r>
    </w:p>
    <w:p w14:paraId="4C2949B3" w14:textId="73728045" w:rsidR="00EB3702" w:rsidRPr="007F0E63" w:rsidRDefault="001D70E3" w:rsidP="008C0197">
      <w:r w:rsidRPr="007F0E63">
        <w:t xml:space="preserve">The </w:t>
      </w:r>
      <w:r w:rsidR="007B2689" w:rsidRPr="007F0E63">
        <w:t>distribution</w:t>
      </w:r>
      <w:r w:rsidRPr="007F0E63">
        <w:t xml:space="preserve"> of </w:t>
      </w:r>
      <w:r w:rsidR="007B2689" w:rsidRPr="007F0E63">
        <w:t>S2</w:t>
      </w:r>
      <w:r w:rsidR="00740BBE" w:rsidRPr="007F0E63">
        <w:t xml:space="preserve"> (</w:t>
      </w:r>
      <w:r w:rsidR="00740BBE" w:rsidRPr="007F0E63">
        <w:fldChar w:fldCharType="begin"/>
      </w:r>
      <w:r w:rsidR="00740BBE" w:rsidRPr="007F0E63">
        <w:instrText xml:space="preserve"> REF _Ref64993375 \h </w:instrText>
      </w:r>
      <w:r w:rsidR="007F0E63" w:rsidRPr="007F0E63">
        <w:instrText xml:space="preserve"> \* MERGEFORMAT </w:instrText>
      </w:r>
      <w:r w:rsidR="00740BBE" w:rsidRPr="007F0E63">
        <w:fldChar w:fldCharType="separate"/>
      </w:r>
      <w:r w:rsidR="00CF7B16" w:rsidRPr="00CF7B16">
        <w:t xml:space="preserve">Figure </w:t>
      </w:r>
      <w:r w:rsidR="00CF7B16" w:rsidRPr="00CF7B16">
        <w:rPr>
          <w:noProof/>
        </w:rPr>
        <w:t>12</w:t>
      </w:r>
      <w:r w:rsidR="00740BBE" w:rsidRPr="007F0E63">
        <w:fldChar w:fldCharType="end"/>
      </w:r>
      <w:r w:rsidR="00740BBE" w:rsidRPr="007F0E63">
        <w:t>)</w:t>
      </w:r>
      <w:r w:rsidRPr="007F0E63">
        <w:t xml:space="preserve"> goes along with the distribution of S</w:t>
      </w:r>
      <w:r w:rsidR="007B2689" w:rsidRPr="007F0E63">
        <w:t>1</w:t>
      </w:r>
      <w:r w:rsidRPr="007F0E63">
        <w:t>. South-eastern and North-western countries are still favoured. But since the</w:t>
      </w:r>
      <w:r w:rsidR="000D6D4E" w:rsidRPr="007F0E63">
        <w:t xml:space="preserve"> total</w:t>
      </w:r>
      <w:r w:rsidRPr="007F0E63">
        <w:t xml:space="preserve"> installed PV </w:t>
      </w:r>
      <w:r w:rsidR="007B2689" w:rsidRPr="007F0E63">
        <w:t xml:space="preserve">capacities </w:t>
      </w:r>
      <w:r w:rsidR="00415C3B" w:rsidRPr="007F0E63">
        <w:t>ha</w:t>
      </w:r>
      <w:r w:rsidR="009539CC" w:rsidRPr="007F0E63">
        <w:t>ve</w:t>
      </w:r>
      <w:r w:rsidR="00415C3B" w:rsidRPr="007F0E63">
        <w:t xml:space="preserve"> increased</w:t>
      </w:r>
      <w:r w:rsidR="003017D4" w:rsidRPr="007F0E63">
        <w:t>,</w:t>
      </w:r>
      <w:r w:rsidR="000D6D4E" w:rsidRPr="007F0E63">
        <w:t xml:space="preserve"> the upper bound of countries are more often hit (</w:t>
      </w:r>
      <w:proofErr w:type="gramStart"/>
      <w:r w:rsidR="000D6D4E" w:rsidRPr="007F0E63">
        <w:t>e.g.</w:t>
      </w:r>
      <w:proofErr w:type="gramEnd"/>
      <w:r w:rsidR="000D6D4E" w:rsidRPr="007F0E63">
        <w:t xml:space="preserve"> Romania), and other</w:t>
      </w:r>
      <w:r w:rsidR="007B2689" w:rsidRPr="007F0E63">
        <w:t xml:space="preserve"> countries like Italy and Spain get </w:t>
      </w:r>
      <w:r w:rsidR="00E96C8A" w:rsidRPr="007F0E63">
        <w:t>higher installed capacities</w:t>
      </w:r>
      <w:r w:rsidR="007B2689" w:rsidRPr="007F0E63">
        <w:t xml:space="preserve">. </w:t>
      </w:r>
      <w:r w:rsidR="00131C70" w:rsidRPr="007F0E63">
        <w:t>This</w:t>
      </w:r>
      <w:r w:rsidR="005C7B44" w:rsidRPr="007F0E63">
        <w:t xml:space="preserve"> indicates that a</w:t>
      </w:r>
      <w:r w:rsidR="00415C3B" w:rsidRPr="007F0E63">
        <w:t>t</w:t>
      </w:r>
      <w:r w:rsidR="005C7B44" w:rsidRPr="007F0E63">
        <w:t xml:space="preserve"> some point</w:t>
      </w:r>
      <w:r w:rsidR="008B5AAC" w:rsidRPr="007F0E63">
        <w:t>,</w:t>
      </w:r>
      <w:r w:rsidR="005C7B44" w:rsidRPr="007F0E63">
        <w:t xml:space="preserve"> the variability reduction potential is no longer best addresse</w:t>
      </w:r>
      <w:r w:rsidR="00415C3B" w:rsidRPr="007F0E63">
        <w:t>d</w:t>
      </w:r>
      <w:r w:rsidR="005C7B44" w:rsidRPr="007F0E63">
        <w:t xml:space="preserve"> by adding the installed capacities to South-eastern Europe. </w:t>
      </w:r>
      <w:r w:rsidR="009D1B25" w:rsidRPr="007F0E63">
        <w:t>The result</w:t>
      </w:r>
      <w:r w:rsidR="002D5057" w:rsidRPr="007F0E63">
        <w:t>s</w:t>
      </w:r>
      <w:r w:rsidR="009D1B25" w:rsidRPr="007F0E63">
        <w:t xml:space="preserve"> </w:t>
      </w:r>
      <w:r w:rsidR="00FC7B7E" w:rsidRPr="007F0E63">
        <w:t>suggest</w:t>
      </w:r>
      <w:r w:rsidR="009D1B25" w:rsidRPr="007F0E63">
        <w:t xml:space="preserve"> that</w:t>
      </w:r>
      <w:r w:rsidR="00415C3B" w:rsidRPr="007F0E63">
        <w:t xml:space="preserve"> </w:t>
      </w:r>
      <w:r w:rsidR="00CD00C6" w:rsidRPr="007F0E63">
        <w:t>this</w:t>
      </w:r>
      <w:r w:rsidR="00415C3B" w:rsidRPr="007F0E63">
        <w:t xml:space="preserve"> point is </w:t>
      </w:r>
      <w:r w:rsidR="00CD00C6" w:rsidRPr="007F0E63">
        <w:t>reached</w:t>
      </w:r>
      <w:r w:rsidR="00415C3B" w:rsidRPr="007F0E63">
        <w:t xml:space="preserve"> as soon as </w:t>
      </w:r>
      <w:r w:rsidR="00CD00C6" w:rsidRPr="007F0E63">
        <w:t>Greece and Bulgaria are (almost) at their upper bound. Afterwards</w:t>
      </w:r>
      <w:r w:rsidR="009539CC" w:rsidRPr="007F0E63">
        <w:t>,</w:t>
      </w:r>
      <w:r w:rsidR="00CD00C6" w:rsidRPr="007F0E63">
        <w:t xml:space="preserve"> the method starts to place the installed capacities </w:t>
      </w:r>
      <w:r w:rsidR="00694E08" w:rsidRPr="007F0E63">
        <w:t>in</w:t>
      </w:r>
      <w:r w:rsidR="00CD00C6" w:rsidRPr="007F0E63">
        <w:t xml:space="preserve"> Spain (already in S1) and Italy. </w:t>
      </w:r>
      <w:r w:rsidR="00694E08" w:rsidRPr="007F0E63">
        <w:t>A similar observation is</w:t>
      </w:r>
      <w:r w:rsidR="00585686" w:rsidRPr="007F0E63">
        <w:t xml:space="preserve"> presented in scenario S1, </w:t>
      </w:r>
      <w:r w:rsidR="00585686" w:rsidRPr="007F0E63">
        <w:fldChar w:fldCharType="begin"/>
      </w:r>
      <w:r w:rsidR="00585686" w:rsidRPr="007F0E63">
        <w:instrText xml:space="preserve"> REF _Ref67817761 \h </w:instrText>
      </w:r>
      <w:r w:rsidR="007F0E63" w:rsidRPr="007F0E63">
        <w:instrText xml:space="preserve"> \* MERGEFORMAT </w:instrText>
      </w:r>
      <w:r w:rsidR="00585686" w:rsidRPr="007F0E63">
        <w:fldChar w:fldCharType="separate"/>
      </w:r>
      <w:r w:rsidR="00CF7B16" w:rsidRPr="00CF7B16">
        <w:t xml:space="preserve">Figure </w:t>
      </w:r>
      <w:r w:rsidR="00CF7B16" w:rsidRPr="00CF7B16">
        <w:rPr>
          <w:noProof/>
        </w:rPr>
        <w:t>9</w:t>
      </w:r>
      <w:r w:rsidR="00585686" w:rsidRPr="007F0E63">
        <w:fldChar w:fldCharType="end"/>
      </w:r>
      <w:r w:rsidR="00585686" w:rsidRPr="007F0E63">
        <w:t xml:space="preserve">, page </w:t>
      </w:r>
      <w:r w:rsidR="00585686" w:rsidRPr="007F0E63">
        <w:fldChar w:fldCharType="begin"/>
      </w:r>
      <w:r w:rsidR="00585686" w:rsidRPr="007F0E63">
        <w:instrText xml:space="preserve"> PAGEREF _Ref67817782 \h </w:instrText>
      </w:r>
      <w:r w:rsidR="00585686" w:rsidRPr="007F0E63">
        <w:fldChar w:fldCharType="separate"/>
      </w:r>
      <w:r w:rsidR="00CF7B16">
        <w:rPr>
          <w:noProof/>
        </w:rPr>
        <w:t>28</w:t>
      </w:r>
      <w:r w:rsidR="00585686" w:rsidRPr="007F0E63">
        <w:fldChar w:fldCharType="end"/>
      </w:r>
      <w:r w:rsidR="00585686" w:rsidRPr="007F0E63">
        <w:t xml:space="preserve">. </w:t>
      </w:r>
    </w:p>
    <w:p w14:paraId="7166D138" w14:textId="6CDD9824" w:rsidR="0083334B" w:rsidRDefault="006B5402" w:rsidP="008C0197">
      <w:r w:rsidRPr="007F0E63">
        <w:t>The</w:t>
      </w:r>
      <w:r w:rsidR="008B5AAC" w:rsidRPr="007F0E63">
        <w:t xml:space="preserve"> achieved</w:t>
      </w:r>
      <w:r w:rsidRPr="007F0E63">
        <w:t xml:space="preserve"> reduction potential</w:t>
      </w:r>
      <w:r w:rsidR="00EA6AE7" w:rsidRPr="007F0E63">
        <w:t>s</w:t>
      </w:r>
      <w:r w:rsidRPr="007F0E63">
        <w:t xml:space="preserve"> </w:t>
      </w:r>
      <w:r w:rsidR="008B5AAC" w:rsidRPr="007F0E63">
        <w:t>of</w:t>
      </w:r>
      <w:r w:rsidRPr="007F0E63">
        <w:t xml:space="preserve"> </w:t>
      </w:r>
      <w:r w:rsidR="005602CF" w:rsidRPr="007F0E63">
        <w:t>S2</w:t>
      </w:r>
      <w:r w:rsidRPr="007F0E63">
        <w:t xml:space="preserve"> are slightly lower than the </w:t>
      </w:r>
      <w:r w:rsidR="005602CF" w:rsidRPr="007F0E63">
        <w:t>reduction potential</w:t>
      </w:r>
      <w:r w:rsidRPr="007F0E63">
        <w:t xml:space="preserve"> </w:t>
      </w:r>
      <w:r w:rsidR="005B554B" w:rsidRPr="007F0E63">
        <w:t>of</w:t>
      </w:r>
      <w:r w:rsidRPr="007F0E63">
        <w:t xml:space="preserve"> S1. </w:t>
      </w:r>
      <w:r w:rsidR="005602CF" w:rsidRPr="007F0E63">
        <w:t>As mentioned, w</w:t>
      </w:r>
      <w:r w:rsidR="005B554B" w:rsidRPr="007F0E63">
        <w:t>ith the higher</w:t>
      </w:r>
      <w:r w:rsidR="005602CF" w:rsidRPr="007F0E63">
        <w:t xml:space="preserve"> defined</w:t>
      </w:r>
      <w:r w:rsidR="005B554B" w:rsidRPr="007F0E63">
        <w:t xml:space="preserve"> installed PV capacity </w:t>
      </w:r>
      <w:r w:rsidR="005602CF" w:rsidRPr="007F0E63">
        <w:t>of</w:t>
      </w:r>
      <w:r w:rsidR="005B554B" w:rsidRPr="007F0E63">
        <w:t xml:space="preserve"> S2</w:t>
      </w:r>
      <w:r w:rsidR="00740BBE" w:rsidRPr="007F0E63">
        <w:t>,</w:t>
      </w:r>
      <w:r w:rsidR="005B554B" w:rsidRPr="007F0E63">
        <w:t xml:space="preserve"> the </w:t>
      </w:r>
      <w:r w:rsidR="008B5AAC" w:rsidRPr="007F0E63">
        <w:t>countries' upper bound</w:t>
      </w:r>
      <w:r w:rsidR="005B554B" w:rsidRPr="007F0E63">
        <w:t xml:space="preserve"> </w:t>
      </w:r>
      <w:r w:rsidR="00EA6AE7" w:rsidRPr="007F0E63">
        <w:t>are</w:t>
      </w:r>
      <w:r w:rsidR="005B554B" w:rsidRPr="007F0E63">
        <w:t xml:space="preserve"> more often hit</w:t>
      </w:r>
      <w:r w:rsidR="005602CF" w:rsidRPr="007F0E63">
        <w:t xml:space="preserve">. Therefore, </w:t>
      </w:r>
      <w:r w:rsidR="005B554B" w:rsidRPr="007F0E63">
        <w:t xml:space="preserve">the method </w:t>
      </w:r>
      <w:r w:rsidR="005602CF" w:rsidRPr="007F0E63">
        <w:t>places</w:t>
      </w:r>
      <w:r w:rsidR="005B554B" w:rsidRPr="007F0E63">
        <w:t xml:space="preserve"> the installed capacities elsewhere</w:t>
      </w:r>
      <w:r w:rsidR="002D5057" w:rsidRPr="007F0E63">
        <w:t>,</w:t>
      </w:r>
      <w:r w:rsidR="005602CF" w:rsidRPr="007F0E63">
        <w:t xml:space="preserve"> </w:t>
      </w:r>
      <w:r w:rsidR="002D5057" w:rsidRPr="007F0E63">
        <w:t>which</w:t>
      </w:r>
      <w:r w:rsidR="00A03C36" w:rsidRPr="007F0E63">
        <w:t xml:space="preserve"> comes</w:t>
      </w:r>
      <w:r w:rsidR="00740BBE" w:rsidRPr="007F0E63">
        <w:t xml:space="preserve"> </w:t>
      </w:r>
      <w:r w:rsidR="009539CC" w:rsidRPr="007F0E63">
        <w:t>at</w:t>
      </w:r>
      <w:r w:rsidR="005B554B" w:rsidRPr="007F0E63">
        <w:t xml:space="preserve"> the expense of the variability. </w:t>
      </w:r>
      <w:r w:rsidR="00A03C36" w:rsidRPr="007F0E63">
        <w:t>It</w:t>
      </w:r>
      <w:r w:rsidR="00EA6AE7" w:rsidRPr="007F0E63">
        <w:t xml:space="preserve"> can nicely be seen by comparing S2-1 and S2-2 (</w:t>
      </w:r>
      <w:r w:rsidR="005602CF" w:rsidRPr="007F0E63">
        <w:fldChar w:fldCharType="begin"/>
      </w:r>
      <w:r w:rsidR="005602CF" w:rsidRPr="007F0E63">
        <w:instrText xml:space="preserve"> REF _Ref64993375 \h </w:instrText>
      </w:r>
      <w:r w:rsidR="007F0E63" w:rsidRPr="007F0E63">
        <w:instrText xml:space="preserve"> \* MERGEFORMAT </w:instrText>
      </w:r>
      <w:r w:rsidR="005602CF" w:rsidRPr="007F0E63">
        <w:fldChar w:fldCharType="separate"/>
      </w:r>
      <w:r w:rsidR="00CF7B16" w:rsidRPr="00CF7B16">
        <w:t xml:space="preserve">Figure </w:t>
      </w:r>
      <w:r w:rsidR="00CF7B16" w:rsidRPr="00CF7B16">
        <w:rPr>
          <w:noProof/>
        </w:rPr>
        <w:t>12</w:t>
      </w:r>
      <w:r w:rsidR="005602CF"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CF7B16" w:rsidRPr="00CF7B16">
        <w:t xml:space="preserve">Table </w:t>
      </w:r>
      <w:r w:rsidR="00CF7B16" w:rsidRPr="00CF7B16">
        <w:rPr>
          <w:noProof/>
        </w:rPr>
        <w:t>6</w:t>
      </w:r>
      <w:r w:rsidR="00593618" w:rsidRPr="007F0E63">
        <w:fldChar w:fldCharType="end"/>
      </w:r>
      <w:r w:rsidR="00EA6AE7" w:rsidRPr="007F0E63">
        <w:t>)</w:t>
      </w:r>
      <w:r w:rsidR="002D5057" w:rsidRPr="007F0E63">
        <w:t>,</w:t>
      </w:r>
      <w:r w:rsidR="00EA6AE7" w:rsidRPr="007F0E63">
        <w:t xml:space="preserve"> where the installed </w:t>
      </w:r>
      <w:r w:rsidR="009D1B25" w:rsidRPr="007F0E63">
        <w:t>capacities</w:t>
      </w:r>
      <w:r w:rsidR="00EA6AE7" w:rsidRPr="007F0E63">
        <w:t xml:space="preserve"> are </w:t>
      </w:r>
      <w:r w:rsidR="009D1B25" w:rsidRPr="007F0E63">
        <w:t>different,</w:t>
      </w:r>
      <w:r w:rsidR="00EA6AE7" w:rsidRPr="007F0E63">
        <w:t xml:space="preserve"> but the upper bound</w:t>
      </w:r>
      <w:r w:rsidR="009D1B25" w:rsidRPr="007F0E63">
        <w:t>s</w:t>
      </w:r>
      <w:r w:rsidR="00EA6AE7" w:rsidRPr="007F0E63">
        <w:t xml:space="preserve"> </w:t>
      </w:r>
      <w:r w:rsidR="003017D4" w:rsidRPr="007F0E63">
        <w:t>remain</w:t>
      </w:r>
      <w:r w:rsidR="00EA6AE7" w:rsidRPr="007F0E63">
        <w:t xml:space="preserve">. </w:t>
      </w:r>
      <w:r w:rsidR="00EB3702" w:rsidRPr="007F0E63">
        <w:t xml:space="preserve">The </w:t>
      </w:r>
      <w:r w:rsidR="008B5AAC" w:rsidRPr="007F0E63">
        <w:t>mean variability reduction</w:t>
      </w:r>
      <w:r w:rsidR="00EB3702">
        <w:t xml:space="preserve"> decreases about 5.3%</w:t>
      </w:r>
      <w:r w:rsidR="002D5057">
        <w:t>,</w:t>
      </w:r>
      <w:r w:rsidR="00EB3702">
        <w:t xml:space="preserve"> and the maximum variability decreases about 6.9% (from S2-1 to S2-2). </w:t>
      </w:r>
    </w:p>
    <w:p w14:paraId="0F0BB541" w14:textId="35D4C096"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w:t>
      </w:r>
      <w:r w:rsidR="00084EF3">
        <w:t>for</w:t>
      </w:r>
      <w:r w:rsidR="002D5057">
        <w:t xml:space="preserve"> </w:t>
      </w:r>
      <w:r w:rsidR="0083334B">
        <w:t xml:space="preserve">2050 </w:t>
      </w:r>
      <w:r w:rsidR="0083334B">
        <w:lastRenderedPageBreak/>
        <w:t xml:space="preserve">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8D0951">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D55C61" w:rsidRPr="00D55C61">
        <w:rPr>
          <w:noProof/>
        </w:rPr>
        <w:t>(Tröndle et al., 2019)</w:t>
      </w:r>
      <w:r w:rsidR="008B5AAC">
        <w:fldChar w:fldCharType="end"/>
      </w:r>
      <w:r w:rsidR="00E4509B">
        <w:t xml:space="preserve"> is smaller than the highest estimates of needed installed PV capacity </w:t>
      </w:r>
      <w:r w:rsidR="00084EF3">
        <w:t>for</w:t>
      </w:r>
      <w:r w:rsidR="00E4509B">
        <w:t xml:space="preserve">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1" w:name="_Toc70173031"/>
      <w:r w:rsidRPr="00C72B65">
        <w:t>S</w:t>
      </w:r>
      <w:r>
        <w:t>cenario 3</w:t>
      </w:r>
      <w:r w:rsidRPr="00C72B65">
        <w:t xml:space="preserve"> –</w:t>
      </w:r>
      <w:r w:rsidRPr="00A16BDB">
        <w:t xml:space="preserve"> </w:t>
      </w:r>
      <w:r>
        <w:t>Cost and variability minimization</w:t>
      </w:r>
      <w:bookmarkEnd w:id="131"/>
    </w:p>
    <w:p w14:paraId="4205B94E" w14:textId="6E3EBC3F" w:rsidR="00035A9D" w:rsidRPr="007F0E63"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w:t>
      </w:r>
      <w:r w:rsidR="006A6455" w:rsidRPr="004D67E7">
        <w:t xml:space="preserve">additional installed PV capacity </w:t>
      </w:r>
      <w:r w:rsidR="00987CF1" w:rsidRPr="004D67E7">
        <w:t>while</w:t>
      </w:r>
      <w:r w:rsidR="00A34866" w:rsidRPr="004D67E7">
        <w:t xml:space="preserve"> still </w:t>
      </w:r>
      <w:r w:rsidR="008B5AAC" w:rsidRPr="004D67E7">
        <w:t>decreas</w:t>
      </w:r>
      <w:r w:rsidR="00A34866" w:rsidRPr="004D67E7">
        <w:t xml:space="preserve">ing the PV power production variability </w:t>
      </w:r>
      <w:r w:rsidR="006A6455" w:rsidRPr="004D67E7">
        <w:t xml:space="preserve">(S3-1, </w:t>
      </w:r>
      <w:r w:rsidR="006A6455" w:rsidRPr="004D67E7">
        <w:fldChar w:fldCharType="begin"/>
      </w:r>
      <w:r w:rsidR="006A6455" w:rsidRPr="004D67E7">
        <w:instrText xml:space="preserve"> REF _Ref65319133 \h </w:instrText>
      </w:r>
      <w:r w:rsidR="007F0E63" w:rsidRPr="004D67E7">
        <w:instrText xml:space="preserve"> \* MERGEFORMAT </w:instrText>
      </w:r>
      <w:r w:rsidR="006A6455" w:rsidRPr="004D67E7">
        <w:fldChar w:fldCharType="separate"/>
      </w:r>
      <w:r w:rsidR="00CF7B16" w:rsidRPr="00CF7B16">
        <w:t xml:space="preserve">Figure </w:t>
      </w:r>
      <w:r w:rsidR="00CF7B16" w:rsidRPr="00CF7B16">
        <w:rPr>
          <w:noProof/>
        </w:rPr>
        <w:t>13</w:t>
      </w:r>
      <w:r w:rsidR="006A6455" w:rsidRPr="004D67E7">
        <w:fldChar w:fldCharType="end"/>
      </w:r>
      <w:r w:rsidR="006A6455" w:rsidRPr="004D67E7">
        <w:t xml:space="preserve"> and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CF7B16" w:rsidRPr="00CF7B16">
        <w:t xml:space="preserve">Table </w:t>
      </w:r>
      <w:r w:rsidR="00CF7B16" w:rsidRPr="00CF7B16">
        <w:rPr>
          <w:noProof/>
        </w:rPr>
        <w:t>5</w:t>
      </w:r>
      <w:r w:rsidR="00593618" w:rsidRPr="004D67E7">
        <w:fldChar w:fldCharType="end"/>
      </w:r>
      <w:r w:rsidR="00593618" w:rsidRPr="004D67E7">
        <w:t>)</w:t>
      </w:r>
      <w:r w:rsidR="006A6455" w:rsidRPr="004D67E7">
        <w:t xml:space="preserve">. </w:t>
      </w:r>
      <w:r w:rsidR="00B24F7D" w:rsidRPr="004D67E7">
        <w:t xml:space="preserve">And the </w:t>
      </w:r>
      <w:r w:rsidR="005037AF" w:rsidRPr="004D67E7">
        <w:t xml:space="preserve">mean and maximum </w:t>
      </w:r>
      <w:r w:rsidR="00B24F7D" w:rsidRPr="004D67E7">
        <w:t>reduction potential of 33.3%</w:t>
      </w:r>
      <w:r w:rsidR="005037AF" w:rsidRPr="004D67E7">
        <w:t xml:space="preserve"> and 27.1%</w:t>
      </w:r>
      <w:r w:rsidR="00B24F7D" w:rsidRPr="004D67E7">
        <w:t xml:space="preserve"> is even within reach of S1 and S2.</w:t>
      </w:r>
      <w:r w:rsidR="003533FF" w:rsidRPr="004D67E7">
        <w:t xml:space="preserve"> But the</w:t>
      </w:r>
      <w:r w:rsidR="003533FF" w:rsidRPr="007F0E63">
        <w:t xml:space="preserve"> distribution to only three countries (Cyprus, </w:t>
      </w:r>
      <w:r w:rsidR="00591F5E" w:rsidRPr="007F0E63">
        <w:t>Greece,</w:t>
      </w:r>
      <w:r w:rsidR="003533FF" w:rsidRPr="007F0E63">
        <w:t xml:space="preserve"> and Spain) </w:t>
      </w:r>
      <w:r w:rsidR="00035A9D" w:rsidRPr="007F0E63">
        <w:t xml:space="preserve">also </w:t>
      </w:r>
      <w:r w:rsidR="00FB102C" w:rsidRPr="007F0E63">
        <w:t>show</w:t>
      </w:r>
      <w:r w:rsidR="00035A9D" w:rsidRPr="007F0E63">
        <w:t xml:space="preserve"> its limit. </w:t>
      </w:r>
    </w:p>
    <w:p w14:paraId="0E7B8364" w14:textId="6BCE32C1" w:rsidR="003D0E2D" w:rsidRDefault="00035A9D" w:rsidP="00035A9D">
      <w:r w:rsidRPr="007F0E63">
        <w:t xml:space="preserve">S3-2 </w:t>
      </w:r>
      <w:r w:rsidR="00512CBA" w:rsidRPr="007F0E63">
        <w:t>suggests</w:t>
      </w:r>
      <w:r w:rsidRPr="007F0E63">
        <w:t xml:space="preserve"> that it is</w:t>
      </w:r>
      <w:r w:rsidR="003533FF" w:rsidRPr="007F0E63">
        <w:t xml:space="preserve"> harder </w:t>
      </w:r>
      <w:r w:rsidRPr="007F0E63">
        <w:t xml:space="preserve">to reduce the PV power production variability </w:t>
      </w:r>
      <w:r w:rsidR="003533FF" w:rsidRPr="007F0E63">
        <w:t>with higher total installed PV capacity</w:t>
      </w:r>
      <w:r w:rsidR="00FB102C" w:rsidRPr="007F0E63">
        <w:t xml:space="preserve"> </w:t>
      </w:r>
      <w:r w:rsidR="00876268" w:rsidRPr="007F0E63">
        <w:t>and cost reduction considerations</w:t>
      </w:r>
      <w:r w:rsidR="003533FF" w:rsidRPr="007F0E63">
        <w:t xml:space="preserve">. </w:t>
      </w:r>
      <w:r w:rsidRPr="007F0E63">
        <w:t xml:space="preserve">A reduction </w:t>
      </w:r>
      <w:r w:rsidR="00876268" w:rsidRPr="007F0E63">
        <w:t xml:space="preserve">in the variability </w:t>
      </w:r>
      <w:r w:rsidRPr="007F0E63">
        <w:t xml:space="preserve">could still be achieved but </w:t>
      </w:r>
      <w:r w:rsidR="00512CBA" w:rsidRPr="007F0E63">
        <w:t>decreases</w:t>
      </w:r>
      <w:r w:rsidRPr="007F0E63">
        <w:t xml:space="preserve"> drastically to roughly</w:t>
      </w:r>
      <w:r>
        <w:t xml:space="preserve">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w:t>
      </w:r>
      <w:r w:rsidR="00086A99" w:rsidRPr="007F0E63">
        <w:t xml:space="preserve">reducing the cost </w:t>
      </w:r>
      <w:r w:rsidR="002D5057" w:rsidRPr="007F0E63">
        <w:t xml:space="preserve">has also </w:t>
      </w:r>
      <w:r w:rsidR="00086A99" w:rsidRPr="007F0E63">
        <w:t>decrease</w:t>
      </w:r>
      <w:r w:rsidR="002D5057" w:rsidRPr="007F0E63">
        <w:t>d</w:t>
      </w:r>
      <w:r w:rsidR="00086A99" w:rsidRPr="007F0E63">
        <w:t xml:space="preserve">. S3-1 could produce the same amount </w:t>
      </w:r>
      <w:r w:rsidR="009539CC" w:rsidRPr="007F0E63">
        <w:t xml:space="preserve">of </w:t>
      </w:r>
      <w:r w:rsidR="00086A99" w:rsidRPr="007F0E63">
        <w:t xml:space="preserve">electricity with 18% less </w:t>
      </w:r>
      <w:r w:rsidR="008B52B3" w:rsidRPr="007F0E63">
        <w:t xml:space="preserve">additional </w:t>
      </w:r>
      <w:r w:rsidR="00086A99" w:rsidRPr="007F0E63">
        <w:t>installed</w:t>
      </w:r>
      <w:r w:rsidR="008B52B3" w:rsidRPr="007F0E63">
        <w:t xml:space="preserve"> PV</w:t>
      </w:r>
      <w:r w:rsidR="00086A99" w:rsidRPr="007F0E63">
        <w:t xml:space="preserve"> capacity</w:t>
      </w:r>
      <w:r w:rsidR="002D5057" w:rsidRPr="007F0E63">
        <w:t xml:space="preserve">. In </w:t>
      </w:r>
      <w:r w:rsidR="00086A99" w:rsidRPr="007F0E63">
        <w:t>S3-2</w:t>
      </w:r>
      <w:r w:rsidR="002D5057" w:rsidRPr="007F0E63">
        <w:t>,</w:t>
      </w:r>
      <w:r w:rsidR="00086A99" w:rsidRPr="007F0E63">
        <w:t xml:space="preserve"> </w:t>
      </w:r>
      <w:r w:rsidR="002D5057" w:rsidRPr="007F0E63">
        <w:t xml:space="preserve">it decreases </w:t>
      </w:r>
      <w:r w:rsidR="00086A99" w:rsidRPr="007F0E63">
        <w:t xml:space="preserve">to </w:t>
      </w:r>
      <w:r w:rsidR="008B52B3" w:rsidRPr="007F0E63">
        <w:t>11</w:t>
      </w:r>
      <w:r w:rsidR="00086A99" w:rsidRPr="007F0E63">
        <w:t>%. The reason is probably</w:t>
      </w:r>
      <w:r w:rsidR="00876268" w:rsidRPr="007F0E63">
        <w:t xml:space="preserve"> again</w:t>
      </w:r>
      <w:r w:rsidR="00086A99" w:rsidRPr="007F0E63">
        <w:t xml:space="preserve"> </w:t>
      </w:r>
      <w:r w:rsidR="008B52B3" w:rsidRPr="007F0E63">
        <w:t>because</w:t>
      </w:r>
      <w:r w:rsidR="00086A99" w:rsidRPr="007F0E63">
        <w:t xml:space="preserve"> the upper bound</w:t>
      </w:r>
      <w:r w:rsidR="00876268" w:rsidRPr="007F0E63">
        <w:t>s</w:t>
      </w:r>
      <w:r w:rsidR="00086A99" w:rsidRPr="007F0E63">
        <w:t xml:space="preserve"> </w:t>
      </w:r>
      <w:r w:rsidR="00876268" w:rsidRPr="007F0E63">
        <w:t>are</w:t>
      </w:r>
      <w:r w:rsidR="00086A99" w:rsidRPr="007F0E63">
        <w:t xml:space="preserve"> more often</w:t>
      </w:r>
      <w:r w:rsidR="00876268" w:rsidRPr="007F0E63">
        <w:t xml:space="preserve"> hit</w:t>
      </w:r>
      <w:r w:rsidR="00086A99" w:rsidRPr="007F0E63">
        <w:t xml:space="preserve">. This can also be seen in </w:t>
      </w:r>
      <w:r w:rsidR="00086A99" w:rsidRPr="007F0E63">
        <w:fldChar w:fldCharType="begin"/>
      </w:r>
      <w:r w:rsidR="00086A99" w:rsidRPr="007F0E63">
        <w:instrText xml:space="preserve"> REF _Ref65335783 \h </w:instrText>
      </w:r>
      <w:r w:rsidR="007F0E63" w:rsidRPr="007F0E63">
        <w:instrText xml:space="preserve"> \* MERGEFORMAT </w:instrText>
      </w:r>
      <w:r w:rsidR="00086A99" w:rsidRPr="007F0E63">
        <w:fldChar w:fldCharType="separate"/>
      </w:r>
      <w:r w:rsidR="00CF7B16" w:rsidRPr="00CF7B16">
        <w:t xml:space="preserve">Figure </w:t>
      </w:r>
      <w:r w:rsidR="00CF7B16" w:rsidRPr="00CF7B16">
        <w:rPr>
          <w:noProof/>
        </w:rPr>
        <w:t>14</w:t>
      </w:r>
      <w:r w:rsidR="00086A99" w:rsidRPr="007F0E63">
        <w:fldChar w:fldCharType="end"/>
      </w:r>
      <w:r w:rsidR="00086A99" w:rsidRPr="007F0E63">
        <w:t xml:space="preserve"> (right plot)</w:t>
      </w:r>
      <w:r w:rsidR="002D5057" w:rsidRPr="007F0E63">
        <w:t>,</w:t>
      </w:r>
      <w:r w:rsidR="00086A99" w:rsidRPr="007F0E63">
        <w:t xml:space="preserve"> where nearly all Southern countries are at their upper bound.</w:t>
      </w:r>
      <w:r w:rsidR="00086A99">
        <w:t xml:space="preserve"> </w:t>
      </w:r>
    </w:p>
    <w:p w14:paraId="48756C66" w14:textId="0CA8E160" w:rsidR="008B52B3" w:rsidRDefault="005B795B" w:rsidP="008B52B3">
      <w:pPr>
        <w:pStyle w:val="berschrift3"/>
      </w:pPr>
      <w:bookmarkStart w:id="132" w:name="_Ref68530439"/>
      <w:bookmarkStart w:id="133" w:name="_Toc70173032"/>
      <w:r w:rsidRPr="00C72B65">
        <w:t>S</w:t>
      </w:r>
      <w:r>
        <w:t>cenario 4</w:t>
      </w:r>
      <w:r w:rsidRPr="00C72B65">
        <w:t xml:space="preserve"> –</w:t>
      </w:r>
      <w:r w:rsidRPr="00A16BDB">
        <w:t xml:space="preserve"> </w:t>
      </w:r>
      <w:r>
        <w:t>Coverage of country-specific electricity consumption</w:t>
      </w:r>
      <w:bookmarkEnd w:id="132"/>
      <w:bookmarkEnd w:id="133"/>
    </w:p>
    <w:p w14:paraId="47EE8AE2" w14:textId="1ACAA2BE"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w:t>
      </w:r>
      <w:r w:rsidR="00084EF3">
        <w:t>,</w:t>
      </w:r>
      <w:r w:rsidR="009969F7">
        <w:t xml:space="preserve">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4" w:name="_Toc70173033"/>
      <w:r>
        <w:lastRenderedPageBreak/>
        <w:t>Limitations</w:t>
      </w:r>
      <w:bookmarkEnd w:id="134"/>
    </w:p>
    <w:p w14:paraId="40899ED1" w14:textId="58DD0E5F"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r w:rsidR="00591F5E">
        <w:t>neglect</w:t>
      </w:r>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6AD200CD"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w:t>
      </w:r>
      <w:r w:rsidR="00084EF3">
        <w:t>,</w:t>
      </w:r>
      <w:r w:rsidR="00E535AA">
        <w:t xml:space="preserve">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5" w:name="_Toc70173034"/>
      <w:r>
        <w:lastRenderedPageBreak/>
        <w:t>Concl</w:t>
      </w:r>
      <w:r w:rsidR="0032219E">
        <w:t>usion</w:t>
      </w:r>
      <w:r w:rsidR="007356A2">
        <w:t xml:space="preserve"> &amp; Outlook</w:t>
      </w:r>
      <w:bookmarkEnd w:id="135"/>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4075A846"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w:t>
      </w:r>
      <w:r w:rsidR="00742198">
        <w:t>amount</w:t>
      </w:r>
      <w:r>
        <w:t xml:space="preserve"> to up to 8.5 GW.</w:t>
      </w:r>
      <w:r w:rsidR="009947A3">
        <w:t xml:space="preserve"> </w:t>
      </w:r>
      <w:r w:rsidR="0082157C">
        <w:t xml:space="preserve">Consequently, other power plants or </w:t>
      </w:r>
      <w:r w:rsidR="0082157C" w:rsidRPr="00A41B87">
        <w:t xml:space="preserve">storage facilities </w:t>
      </w:r>
      <w:r w:rsidR="0082157C">
        <w:t>must generate this electricity to balance the power grid</w:t>
      </w:r>
      <w:r w:rsidR="009947A3">
        <w:t>.</w:t>
      </w:r>
      <w:r w:rsidR="0082157C">
        <w:t xml:space="preserve"> To put this in</w:t>
      </w:r>
      <w:r w:rsidR="00084EF3">
        <w:t>to</w:t>
      </w:r>
      <w:r w:rsidR="0082157C">
        <w:t xml:space="preserve"> context, roughly eight nuclear power plants are needed to produce this amount of electricity.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r w:rsidR="00591F5E">
        <w:t>It</w:t>
      </w:r>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70228C">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id":"ITEM-1","issued":{"date-parts":[["2020"]]},"number-of-pages":"292","publisher-place":"Abu Dhabi","title":"Global Renewables Outlook: Energy transformation 2050, International Renewable Energy Agency (IRENA), Abu Dhabi","type":"report"},"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id":"ITEM-3","issued":{"date-parts":[["2017"]]},"publisher-place":"Berlin","title":"Global Energy System based on 100% Renewable Energy – Power Sector. Study by Lappeenranta University of Technology and Energy Watch Group.","type":"report"},"uris":["http://www.mendeley.com/documents/?uuid=463da2bf-15c4-406e-be83-26ee306f972f"]}],"mendeley":{"formattedCitation":"(IRENA, 2020a; Ram et al., 2017; SolarPower Europe and LUT University, 2020)","plainTextFormattedCitation":"(IRENA, 2020a; Ram et al., 2017; SolarPower Europe and LUT University, 2020)","previouslyFormattedCitation":"(IRENA, 2020a; Ram et al., 2017; SolarPower Europe and LUT University, 2020)"},"properties":{"noteIndex":0},"schema":"https://github.com/citation-style-language/schema/raw/master/csl-citation.json"}</w:instrText>
      </w:r>
      <w:r w:rsidR="00F01B96">
        <w:fldChar w:fldCharType="separate"/>
      </w:r>
      <w:r w:rsidR="008D0951" w:rsidRPr="008D0951">
        <w:rPr>
          <w:noProof/>
        </w:rPr>
        <w:t>(IRENA, 2020a; Ram et al., 2017;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 xml:space="preserve">in absolute numbers,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 w</w:t>
      </w:r>
      <w:r w:rsidR="0082157C">
        <w:t xml:space="preserve">e </w:t>
      </w:r>
      <w:proofErr w:type="gramStart"/>
      <w:r w:rsidR="0082157C">
        <w:t>wouldn't</w:t>
      </w:r>
      <w:proofErr w:type="gramEnd"/>
      <w:r w:rsidR="0082157C">
        <w:t xml:space="preserve"> need the electricity</w:t>
      </w:r>
      <w:r w:rsidR="00FB433F" w:rsidRPr="00FB433F">
        <w:t xml:space="preserve"> </w:t>
      </w:r>
      <w:r w:rsidR="0082157C">
        <w:t>that roughly</w:t>
      </w:r>
      <w:r w:rsidR="00742198">
        <w:t xml:space="preserve"> corresponds to the production of</w:t>
      </w:r>
      <w:r w:rsidR="0082157C">
        <w:t xml:space="preserve"> seven up to 60 nuclear power plants </w:t>
      </w:r>
      <w:r w:rsidR="002553CA">
        <w:t>to balance the power grid</w:t>
      </w:r>
      <w:r w:rsidR="00083BFA">
        <w:t>.</w:t>
      </w:r>
      <w:r w:rsidR="00507865">
        <w:t xml:space="preserve"> 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w:t>
      </w:r>
      <w:r w:rsidR="0082157C">
        <w:lastRenderedPageBreak/>
        <w:t>and the costs</w:t>
      </w:r>
      <w:r w:rsidR="00FB2F67">
        <w:t xml:space="preserve"> </w:t>
      </w:r>
      <w:r w:rsidR="00673227">
        <w:t>simultaneously</w:t>
      </w:r>
      <w:r w:rsidR="0082157C">
        <w:t xml:space="preserve"> 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p>
    <w:p w14:paraId="775E09E8" w14:textId="62394C6E" w:rsidR="00742198" w:rsidRDefault="00742198" w:rsidP="007356A2">
      <w:r>
        <w:t xml:space="preserve">We have shown that as the installed PV capacity increases in the future, the associated variability in power production becomes substantial in absolute amount.  This suggests that before further massive deployment of PV systems, it is worth considering the potential that lies in an optimized distribution of PV systems within Europe. The study </w:t>
      </w:r>
      <w:r w:rsidR="00591F5E">
        <w:t>presents</w:t>
      </w:r>
      <w:r>
        <w:t xml:space="preserve"> first concrete suggestions in that direction. If we do not take this opportunity, the variable power input will be unnecessarily more extensive, and more research and innovation are needed to balance the power grid sustainably.</w:t>
      </w:r>
    </w:p>
    <w:p w14:paraId="1B83639A" w14:textId="5EB2406A"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68FC0BB4" w14:textId="77777777" w:rsidR="008B3C3E" w:rsidRDefault="008B3C3E" w:rsidP="008B3C3E">
      <w:pPr>
        <w:pStyle w:val="berschrift1"/>
      </w:pPr>
      <w:bookmarkStart w:id="136" w:name="_Toc70173035"/>
      <w:r w:rsidRPr="003327A0">
        <w:lastRenderedPageBreak/>
        <w:t>References</w:t>
      </w:r>
      <w:bookmarkEnd w:id="136"/>
    </w:p>
    <w:p w14:paraId="616CAE4B" w14:textId="6976B803" w:rsidR="00D41482" w:rsidRPr="00D41482" w:rsidRDefault="008B3C3E" w:rsidP="00D4148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D41482" w:rsidRPr="00D41482">
        <w:rPr>
          <w:noProof/>
          <w:sz w:val="18"/>
          <w:szCs w:val="24"/>
        </w:rPr>
        <w:t xml:space="preserve">Amajama, J. (2016). Effect of Air Pressure on the Output of Photovoltaic Panel and Solar Illuminance ( or Intensity ). </w:t>
      </w:r>
      <w:r w:rsidR="00D41482" w:rsidRPr="00D41482">
        <w:rPr>
          <w:i/>
          <w:iCs/>
          <w:noProof/>
          <w:sz w:val="18"/>
          <w:szCs w:val="24"/>
        </w:rPr>
        <w:t>International Journal of Scientific Engineering and Applied Science</w:t>
      </w:r>
      <w:r w:rsidR="00D41482" w:rsidRPr="00D41482">
        <w:rPr>
          <w:noProof/>
          <w:sz w:val="18"/>
          <w:szCs w:val="24"/>
        </w:rPr>
        <w:t xml:space="preserve">, </w:t>
      </w:r>
      <w:r w:rsidR="00D41482" w:rsidRPr="00D41482">
        <w:rPr>
          <w:i/>
          <w:iCs/>
          <w:noProof/>
          <w:sz w:val="18"/>
          <w:szCs w:val="24"/>
        </w:rPr>
        <w:t>2</w:t>
      </w:r>
      <w:r w:rsidR="00D41482" w:rsidRPr="00D41482">
        <w:rPr>
          <w:noProof/>
          <w:sz w:val="18"/>
          <w:szCs w:val="24"/>
        </w:rPr>
        <w:t>(8), 139–144.</w:t>
      </w:r>
    </w:p>
    <w:p w14:paraId="216766A3"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de-CH"/>
        </w:rPr>
      </w:pPr>
      <w:r w:rsidRPr="00D41482">
        <w:rPr>
          <w:noProof/>
          <w:sz w:val="18"/>
          <w:szCs w:val="24"/>
        </w:rPr>
        <w:t xml:space="preserve">Baur, F., Hess, P., &amp; Nagel, H. (1944). </w:t>
      </w:r>
      <w:r w:rsidRPr="00CF7B16">
        <w:rPr>
          <w:i/>
          <w:iCs/>
          <w:noProof/>
          <w:sz w:val="18"/>
          <w:szCs w:val="24"/>
          <w:lang w:val="de-CH"/>
        </w:rPr>
        <w:t>Kalender der Großwetterlagen Europas 1881–1939</w:t>
      </w:r>
      <w:r w:rsidRPr="00CF7B16">
        <w:rPr>
          <w:noProof/>
          <w:sz w:val="18"/>
          <w:szCs w:val="24"/>
          <w:lang w:val="de-CH"/>
        </w:rPr>
        <w:t>.</w:t>
      </w:r>
    </w:p>
    <w:p w14:paraId="16D94A91"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CF7B16">
        <w:rPr>
          <w:noProof/>
          <w:sz w:val="18"/>
          <w:szCs w:val="24"/>
          <w:lang w:val="de-CH"/>
        </w:rPr>
        <w:t xml:space="preserve">Bloomfield, H. C., Brayshaw, D. J., &amp; Charlton-Perez, A. J. (2020). </w:t>
      </w:r>
      <w:r w:rsidRPr="00D41482">
        <w:rPr>
          <w:noProof/>
          <w:sz w:val="18"/>
          <w:szCs w:val="24"/>
        </w:rPr>
        <w:t xml:space="preserve">Characterizing the winter meteorological drivers of the European electricity system using targeted circulation types. </w:t>
      </w:r>
      <w:r w:rsidRPr="00D41482">
        <w:rPr>
          <w:i/>
          <w:iCs/>
          <w:noProof/>
          <w:sz w:val="18"/>
          <w:szCs w:val="24"/>
        </w:rPr>
        <w:t>Meteorological Applications</w:t>
      </w:r>
      <w:r w:rsidRPr="00D41482">
        <w:rPr>
          <w:noProof/>
          <w:sz w:val="18"/>
          <w:szCs w:val="24"/>
        </w:rPr>
        <w:t xml:space="preserve">, </w:t>
      </w:r>
      <w:r w:rsidRPr="00D41482">
        <w:rPr>
          <w:i/>
          <w:iCs/>
          <w:noProof/>
          <w:sz w:val="18"/>
          <w:szCs w:val="24"/>
        </w:rPr>
        <w:t>27</w:t>
      </w:r>
      <w:r w:rsidRPr="00D41482">
        <w:rPr>
          <w:noProof/>
          <w:sz w:val="18"/>
          <w:szCs w:val="24"/>
        </w:rPr>
        <w:t>(1), 1–18. https://doi.org/10.1002/met.1858</w:t>
      </w:r>
    </w:p>
    <w:p w14:paraId="290E5DD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Branch, M. A., Coleman, T. F., &amp; Li, Y. (1999). Subspace, interior, and conjugate gradient method for large-scale bound-constrained minimization problems. </w:t>
      </w:r>
      <w:r w:rsidRPr="00D41482">
        <w:rPr>
          <w:i/>
          <w:iCs/>
          <w:noProof/>
          <w:sz w:val="18"/>
          <w:szCs w:val="24"/>
        </w:rPr>
        <w:t>SIAM Journal of Scientific Computing</w:t>
      </w:r>
      <w:r w:rsidRPr="00D41482">
        <w:rPr>
          <w:noProof/>
          <w:sz w:val="18"/>
          <w:szCs w:val="24"/>
        </w:rPr>
        <w:t xml:space="preserve">, </w:t>
      </w:r>
      <w:r w:rsidRPr="00D41482">
        <w:rPr>
          <w:i/>
          <w:iCs/>
          <w:noProof/>
          <w:sz w:val="18"/>
          <w:szCs w:val="24"/>
        </w:rPr>
        <w:t>21</w:t>
      </w:r>
      <w:r w:rsidRPr="00D41482">
        <w:rPr>
          <w:noProof/>
          <w:sz w:val="18"/>
          <w:szCs w:val="24"/>
        </w:rPr>
        <w:t>(1), 1–23. https://doi.org/10.1137/S1064827595289108</w:t>
      </w:r>
    </w:p>
    <w:p w14:paraId="2733C22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Brayshaw, D. J., Troccoli, A., Fordham, R., &amp; Methven, J. (2011). The impact of large scale atmospheric circulation patterns on wind power generation and its potential predictability: A case study over the UK. </w:t>
      </w:r>
      <w:r w:rsidRPr="00D41482">
        <w:rPr>
          <w:i/>
          <w:iCs/>
          <w:noProof/>
          <w:sz w:val="18"/>
          <w:szCs w:val="24"/>
        </w:rPr>
        <w:t>Renewable Energy</w:t>
      </w:r>
      <w:r w:rsidRPr="00D41482">
        <w:rPr>
          <w:noProof/>
          <w:sz w:val="18"/>
          <w:szCs w:val="24"/>
        </w:rPr>
        <w:t xml:space="preserve">, </w:t>
      </w:r>
      <w:r w:rsidRPr="00D41482">
        <w:rPr>
          <w:i/>
          <w:iCs/>
          <w:noProof/>
          <w:sz w:val="18"/>
          <w:szCs w:val="24"/>
        </w:rPr>
        <w:t>36</w:t>
      </w:r>
      <w:r w:rsidRPr="00D41482">
        <w:rPr>
          <w:noProof/>
          <w:sz w:val="18"/>
          <w:szCs w:val="24"/>
        </w:rPr>
        <w:t>(8), 2087–2096. https://doi.org/10.1016/j.renene.2011.01.025</w:t>
      </w:r>
    </w:p>
    <w:p w14:paraId="07ACF87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Cassou, C. (2008). Intraseasonal interaction between the Madden-Julian Oscillation and the North Atlantic Oscillation. </w:t>
      </w:r>
      <w:r w:rsidRPr="00D41482">
        <w:rPr>
          <w:i/>
          <w:iCs/>
          <w:noProof/>
          <w:sz w:val="18"/>
          <w:szCs w:val="24"/>
        </w:rPr>
        <w:t>Nature</w:t>
      </w:r>
      <w:r w:rsidRPr="00D41482">
        <w:rPr>
          <w:noProof/>
          <w:sz w:val="18"/>
          <w:szCs w:val="24"/>
        </w:rPr>
        <w:t xml:space="preserve">, </w:t>
      </w:r>
      <w:r w:rsidRPr="00D41482">
        <w:rPr>
          <w:i/>
          <w:iCs/>
          <w:noProof/>
          <w:sz w:val="18"/>
          <w:szCs w:val="24"/>
        </w:rPr>
        <w:t>455</w:t>
      </w:r>
      <w:r w:rsidRPr="00D41482">
        <w:rPr>
          <w:noProof/>
          <w:sz w:val="18"/>
          <w:szCs w:val="24"/>
        </w:rPr>
        <w:t>(7212), 523–527. https://doi.org/10.1038/nature07286</w:t>
      </w:r>
    </w:p>
    <w:p w14:paraId="11C5997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Colantuono, G., Wang, Y., Hanna, E., &amp; Erdélyi, R. (2014). Signature of the North Atlantic Oscillation on British solar radiation availability and PV potential: The winter zonal seesaw. </w:t>
      </w:r>
      <w:r w:rsidRPr="00D41482">
        <w:rPr>
          <w:i/>
          <w:iCs/>
          <w:noProof/>
          <w:sz w:val="18"/>
          <w:szCs w:val="24"/>
        </w:rPr>
        <w:t>Solar Energy</w:t>
      </w:r>
      <w:r w:rsidRPr="00D41482">
        <w:rPr>
          <w:noProof/>
          <w:sz w:val="18"/>
          <w:szCs w:val="24"/>
        </w:rPr>
        <w:t xml:space="preserve">, </w:t>
      </w:r>
      <w:r w:rsidRPr="00D41482">
        <w:rPr>
          <w:i/>
          <w:iCs/>
          <w:noProof/>
          <w:sz w:val="18"/>
          <w:szCs w:val="24"/>
        </w:rPr>
        <w:t>107</w:t>
      </w:r>
      <w:r w:rsidRPr="00D41482">
        <w:rPr>
          <w:noProof/>
          <w:sz w:val="18"/>
          <w:szCs w:val="24"/>
        </w:rPr>
        <w:t>, 210–219. https://doi.org/10.1016/j.solener.2014.05.045</w:t>
      </w:r>
    </w:p>
    <w:p w14:paraId="649D6410"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Dawson, A. (2016). eofs: A Library for EOF Analysis of Meteorological, Oceanographic, and Climate Data. </w:t>
      </w:r>
      <w:r w:rsidRPr="00D41482">
        <w:rPr>
          <w:i/>
          <w:iCs/>
          <w:noProof/>
          <w:sz w:val="18"/>
          <w:szCs w:val="24"/>
        </w:rPr>
        <w:t>Journal of Open Research Software</w:t>
      </w:r>
      <w:r w:rsidRPr="00D41482">
        <w:rPr>
          <w:noProof/>
          <w:sz w:val="18"/>
          <w:szCs w:val="24"/>
        </w:rPr>
        <w:t xml:space="preserve">, </w:t>
      </w:r>
      <w:r w:rsidRPr="00D41482">
        <w:rPr>
          <w:i/>
          <w:iCs/>
          <w:noProof/>
          <w:sz w:val="18"/>
          <w:szCs w:val="24"/>
        </w:rPr>
        <w:t>4</w:t>
      </w:r>
      <w:r w:rsidRPr="00D41482">
        <w:rPr>
          <w:noProof/>
          <w:sz w:val="18"/>
          <w:szCs w:val="24"/>
        </w:rPr>
        <w:t>, 4–7. https://doi.org/10.5334/jors.122</w:t>
      </w:r>
    </w:p>
    <w:p w14:paraId="0514A0FE"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Drücke, J., Borsche, M., James, P., Kaspar, F., Pfeifroth, U., Ahrens, B., &amp; Trentmann, J. (2020). Climatological analysis of solar and wind energy in Germany using the Grosswetterlagen classification. </w:t>
      </w:r>
      <w:r w:rsidRPr="00D41482">
        <w:rPr>
          <w:i/>
          <w:iCs/>
          <w:noProof/>
          <w:sz w:val="18"/>
          <w:szCs w:val="24"/>
        </w:rPr>
        <w:t>Renewable Energy</w:t>
      </w:r>
      <w:r w:rsidRPr="00D41482">
        <w:rPr>
          <w:noProof/>
          <w:sz w:val="18"/>
          <w:szCs w:val="24"/>
        </w:rPr>
        <w:t xml:space="preserve">, </w:t>
      </w:r>
      <w:r w:rsidRPr="00D41482">
        <w:rPr>
          <w:i/>
          <w:iCs/>
          <w:noProof/>
          <w:sz w:val="18"/>
          <w:szCs w:val="24"/>
        </w:rPr>
        <w:t>164</w:t>
      </w:r>
      <w:r w:rsidRPr="00D41482">
        <w:rPr>
          <w:noProof/>
          <w:sz w:val="18"/>
          <w:szCs w:val="24"/>
        </w:rPr>
        <w:t>, 1254–1266. https://doi.org/10.1016/j.renene.2020.10.102</w:t>
      </w:r>
    </w:p>
    <w:p w14:paraId="0370E85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Ely, C. R., Brayshaw, D. J., Methven, J., Cox, J., &amp; Pearce, O. (2013). Implications of the North Atlantic Oscillation for a UK-Norway Renewable power system. </w:t>
      </w:r>
      <w:r w:rsidRPr="00D41482">
        <w:rPr>
          <w:i/>
          <w:iCs/>
          <w:noProof/>
          <w:sz w:val="18"/>
          <w:szCs w:val="24"/>
        </w:rPr>
        <w:t>Energy Policy</w:t>
      </w:r>
      <w:r w:rsidRPr="00D41482">
        <w:rPr>
          <w:noProof/>
          <w:sz w:val="18"/>
          <w:szCs w:val="24"/>
        </w:rPr>
        <w:t xml:space="preserve">, </w:t>
      </w:r>
      <w:r w:rsidRPr="00D41482">
        <w:rPr>
          <w:i/>
          <w:iCs/>
          <w:noProof/>
          <w:sz w:val="18"/>
          <w:szCs w:val="24"/>
        </w:rPr>
        <w:t>62</w:t>
      </w:r>
      <w:r w:rsidRPr="00D41482">
        <w:rPr>
          <w:noProof/>
          <w:sz w:val="18"/>
          <w:szCs w:val="24"/>
        </w:rPr>
        <w:t>, 1420–1427. https://doi.org/10.1016/j.enpol.2013.06.037</w:t>
      </w:r>
    </w:p>
    <w:p w14:paraId="1D8D668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Eurostat. (2021). </w:t>
      </w:r>
      <w:r w:rsidRPr="00D41482">
        <w:rPr>
          <w:i/>
          <w:iCs/>
          <w:noProof/>
          <w:sz w:val="18"/>
          <w:szCs w:val="24"/>
        </w:rPr>
        <w:t>Supply, transformation and consumption of electricity</w:t>
      </w:r>
      <w:r w:rsidRPr="00D41482">
        <w:rPr>
          <w:noProof/>
          <w:sz w:val="18"/>
          <w:szCs w:val="24"/>
        </w:rPr>
        <w:t>. https://ec.europa.eu/eurostat/databrowser/view/nrg_cb_e/default/table?lang=en</w:t>
      </w:r>
    </w:p>
    <w:p w14:paraId="54A359F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Graabak, I., &amp; Korpås, M. (2016). Variability Characteristics of European Wind and Solar Power Resources—A Review. </w:t>
      </w:r>
      <w:r w:rsidRPr="00D41482">
        <w:rPr>
          <w:i/>
          <w:iCs/>
          <w:noProof/>
          <w:sz w:val="18"/>
          <w:szCs w:val="24"/>
        </w:rPr>
        <w:t>Energies</w:t>
      </w:r>
      <w:r w:rsidRPr="00D41482">
        <w:rPr>
          <w:noProof/>
          <w:sz w:val="18"/>
          <w:szCs w:val="24"/>
        </w:rPr>
        <w:t xml:space="preserve">, </w:t>
      </w:r>
      <w:r w:rsidRPr="00D41482">
        <w:rPr>
          <w:i/>
          <w:iCs/>
          <w:noProof/>
          <w:sz w:val="18"/>
          <w:szCs w:val="24"/>
        </w:rPr>
        <w:t>9</w:t>
      </w:r>
      <w:r w:rsidRPr="00D41482">
        <w:rPr>
          <w:noProof/>
          <w:sz w:val="18"/>
          <w:szCs w:val="24"/>
        </w:rPr>
        <w:t>(6), 1–31. https://doi.org/10.3390/en9060449</w:t>
      </w:r>
    </w:p>
    <w:p w14:paraId="19BECAB9"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fr-CH"/>
        </w:rPr>
      </w:pPr>
      <w:r w:rsidRPr="00D41482">
        <w:rPr>
          <w:noProof/>
          <w:sz w:val="18"/>
          <w:szCs w:val="24"/>
        </w:rPr>
        <w:t xml:space="preserve">Grams, C. M., Beerli, R., Pfenninger, S., Staffell, I., &amp; Wernli, H. (2017). Balancing Europe’s wind-power output through spatial deployment informed by weather regimes. </w:t>
      </w:r>
      <w:r w:rsidRPr="00CF7B16">
        <w:rPr>
          <w:i/>
          <w:iCs/>
          <w:noProof/>
          <w:sz w:val="18"/>
          <w:szCs w:val="24"/>
          <w:lang w:val="fr-CH"/>
        </w:rPr>
        <w:t>Nature Climate Change</w:t>
      </w:r>
      <w:r w:rsidRPr="00CF7B16">
        <w:rPr>
          <w:noProof/>
          <w:sz w:val="18"/>
          <w:szCs w:val="24"/>
          <w:lang w:val="fr-CH"/>
        </w:rPr>
        <w:t xml:space="preserve">, </w:t>
      </w:r>
      <w:r w:rsidRPr="00CF7B16">
        <w:rPr>
          <w:i/>
          <w:iCs/>
          <w:noProof/>
          <w:sz w:val="18"/>
          <w:szCs w:val="24"/>
          <w:lang w:val="fr-CH"/>
        </w:rPr>
        <w:t>7</w:t>
      </w:r>
      <w:r w:rsidRPr="00CF7B16">
        <w:rPr>
          <w:noProof/>
          <w:sz w:val="18"/>
          <w:szCs w:val="24"/>
          <w:lang w:val="fr-CH"/>
        </w:rPr>
        <w:t>(8), 557–562. https://doi.org/10.1038/nclimate3338</w:t>
      </w:r>
    </w:p>
    <w:p w14:paraId="4773CFF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CF7B16">
        <w:rPr>
          <w:noProof/>
          <w:sz w:val="18"/>
          <w:szCs w:val="24"/>
          <w:lang w:val="fr-CH"/>
        </w:rPr>
        <w:t xml:space="preserve">Hennermann, K., &amp; Yang, X. (2018). </w:t>
      </w:r>
      <w:r w:rsidRPr="00D41482">
        <w:rPr>
          <w:i/>
          <w:iCs/>
          <w:noProof/>
          <w:sz w:val="18"/>
          <w:szCs w:val="24"/>
        </w:rPr>
        <w:t>ERA5 data documentation</w:t>
      </w:r>
      <w:r w:rsidRPr="00D41482">
        <w:rPr>
          <w:noProof/>
          <w:sz w:val="18"/>
          <w:szCs w:val="24"/>
        </w:rPr>
        <w:t>. European Centre for Medium-Range Weather Forecasts. https://confluence.ecmwf.int/display/CKB/ERA5+data+documentation</w:t>
      </w:r>
    </w:p>
    <w:p w14:paraId="40FDBF0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ersbach, H., Bell, B., Berrisford, P., Biavati, G., Horányi, A., Muñoz Sabater, J., Nicolas, J., Peubey, C., Radu, R., Rozum, I., Schepers, D., Simmons, A., Soci, C., Dee, D., &amp; Thépaut, J.-N. (2018). </w:t>
      </w:r>
      <w:r w:rsidRPr="00D41482">
        <w:rPr>
          <w:i/>
          <w:iCs/>
          <w:noProof/>
          <w:sz w:val="18"/>
          <w:szCs w:val="24"/>
        </w:rPr>
        <w:t>ERA5 hourly data on pressure levels from 1979 to present.</w:t>
      </w:r>
      <w:r w:rsidRPr="00D41482">
        <w:rPr>
          <w:noProof/>
          <w:sz w:val="18"/>
          <w:szCs w:val="24"/>
        </w:rPr>
        <w:t xml:space="preserve"> Copernicus Climate Change Service (C3S) Climate Data Store (CDS). https://doi.org/10.24381/cds.bd0915c6</w:t>
      </w:r>
    </w:p>
    <w:p w14:paraId="61970F6A"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irth, L., &amp; Ziegenhagen, I. (2015). Balancing power and variable renewables: Three links. </w:t>
      </w:r>
      <w:r w:rsidRPr="00D41482">
        <w:rPr>
          <w:i/>
          <w:iCs/>
          <w:noProof/>
          <w:sz w:val="18"/>
          <w:szCs w:val="24"/>
        </w:rPr>
        <w:t>Renewable and Sustainable Energy Reviews</w:t>
      </w:r>
      <w:r w:rsidRPr="00D41482">
        <w:rPr>
          <w:noProof/>
          <w:sz w:val="18"/>
          <w:szCs w:val="24"/>
        </w:rPr>
        <w:t xml:space="preserve">, </w:t>
      </w:r>
      <w:r w:rsidRPr="00D41482">
        <w:rPr>
          <w:i/>
          <w:iCs/>
          <w:noProof/>
          <w:sz w:val="18"/>
          <w:szCs w:val="24"/>
        </w:rPr>
        <w:t>50</w:t>
      </w:r>
      <w:r w:rsidRPr="00D41482">
        <w:rPr>
          <w:noProof/>
          <w:sz w:val="18"/>
          <w:szCs w:val="24"/>
        </w:rPr>
        <w:t>(October 2015), 1035–1051. https://doi.org/10.1016/j.rser.2015.04.180</w:t>
      </w:r>
    </w:p>
    <w:p w14:paraId="7B37507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ld, T., Gottschalg, R., Beyer, H. G., &amp; Topič, M. (2010). Mapping the performance of PV modules, effects of module type and data averaging. </w:t>
      </w:r>
      <w:r w:rsidRPr="00D41482">
        <w:rPr>
          <w:i/>
          <w:iCs/>
          <w:noProof/>
          <w:sz w:val="18"/>
          <w:szCs w:val="24"/>
        </w:rPr>
        <w:t>Solar Energy</w:t>
      </w:r>
      <w:r w:rsidRPr="00D41482">
        <w:rPr>
          <w:noProof/>
          <w:sz w:val="18"/>
          <w:szCs w:val="24"/>
        </w:rPr>
        <w:t xml:space="preserve">, </w:t>
      </w:r>
      <w:r w:rsidRPr="00D41482">
        <w:rPr>
          <w:i/>
          <w:iCs/>
          <w:noProof/>
          <w:sz w:val="18"/>
          <w:szCs w:val="24"/>
        </w:rPr>
        <w:t>84</w:t>
      </w:r>
      <w:r w:rsidRPr="00D41482">
        <w:rPr>
          <w:noProof/>
          <w:sz w:val="18"/>
          <w:szCs w:val="24"/>
        </w:rPr>
        <w:t>(2), 324–338. https://doi.org/10.1016/j.solener.2009.12.002</w:t>
      </w:r>
    </w:p>
    <w:p w14:paraId="1416C1D8"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lme, M. (2016). 1.5 °C and climate research after the Paris Agreement. </w:t>
      </w:r>
      <w:r w:rsidRPr="00D41482">
        <w:rPr>
          <w:i/>
          <w:iCs/>
          <w:noProof/>
          <w:sz w:val="18"/>
          <w:szCs w:val="24"/>
        </w:rPr>
        <w:t>Nature Climate Change</w:t>
      </w:r>
      <w:r w:rsidRPr="00D41482">
        <w:rPr>
          <w:noProof/>
          <w:sz w:val="18"/>
          <w:szCs w:val="24"/>
        </w:rPr>
        <w:t xml:space="preserve">, </w:t>
      </w:r>
      <w:r w:rsidRPr="00D41482">
        <w:rPr>
          <w:i/>
          <w:iCs/>
          <w:noProof/>
          <w:sz w:val="18"/>
          <w:szCs w:val="24"/>
        </w:rPr>
        <w:t>6</w:t>
      </w:r>
      <w:r w:rsidRPr="00D41482">
        <w:rPr>
          <w:noProof/>
          <w:sz w:val="18"/>
          <w:szCs w:val="24"/>
        </w:rPr>
        <w:t>(3), 222–224. https://doi.org/10.1038/nclimate2939</w:t>
      </w:r>
    </w:p>
    <w:p w14:paraId="4817426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Hurrell, J. W., Kushnir, Y., Ottersen, G., &amp; Visbeck, M. (2003). An overview of the north atlantic oscillation. </w:t>
      </w:r>
      <w:r w:rsidRPr="00D41482">
        <w:rPr>
          <w:i/>
          <w:iCs/>
          <w:noProof/>
          <w:sz w:val="18"/>
          <w:szCs w:val="24"/>
        </w:rPr>
        <w:t>Geophysical Monograph Series</w:t>
      </w:r>
      <w:r w:rsidRPr="00D41482">
        <w:rPr>
          <w:noProof/>
          <w:sz w:val="18"/>
          <w:szCs w:val="24"/>
        </w:rPr>
        <w:t xml:space="preserve">, </w:t>
      </w:r>
      <w:r w:rsidRPr="00D41482">
        <w:rPr>
          <w:i/>
          <w:iCs/>
          <w:noProof/>
          <w:sz w:val="18"/>
          <w:szCs w:val="24"/>
        </w:rPr>
        <w:t>134</w:t>
      </w:r>
      <w:r w:rsidRPr="00D41482">
        <w:rPr>
          <w:noProof/>
          <w:sz w:val="18"/>
          <w:szCs w:val="24"/>
        </w:rPr>
        <w:t>, 1–35. https://doi.org/10.1029/134GM01</w:t>
      </w:r>
    </w:p>
    <w:p w14:paraId="3F5C29F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IRENA. (2020a). </w:t>
      </w:r>
      <w:r w:rsidRPr="00D41482">
        <w:rPr>
          <w:i/>
          <w:iCs/>
          <w:noProof/>
          <w:sz w:val="18"/>
          <w:szCs w:val="24"/>
        </w:rPr>
        <w:t>Global Renewables Outlook: Energy transformation 2050, International Renewable Energy Agency (IRENA), Abu Dhabi</w:t>
      </w:r>
      <w:r w:rsidRPr="00D41482">
        <w:rPr>
          <w:noProof/>
          <w:sz w:val="18"/>
          <w:szCs w:val="24"/>
        </w:rPr>
        <w:t>.</w:t>
      </w:r>
    </w:p>
    <w:p w14:paraId="4DC29E7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IRENA. (2020b). </w:t>
      </w:r>
      <w:r w:rsidRPr="00D41482">
        <w:rPr>
          <w:i/>
          <w:iCs/>
          <w:noProof/>
          <w:sz w:val="18"/>
          <w:szCs w:val="24"/>
        </w:rPr>
        <w:t>Renewable capacity statistics 2020, International Renewable Energy Agency (IRENA), Abu Dhabi</w:t>
      </w:r>
      <w:r w:rsidRPr="00D41482">
        <w:rPr>
          <w:noProof/>
          <w:sz w:val="18"/>
          <w:szCs w:val="24"/>
        </w:rPr>
        <w:t>.</w:t>
      </w:r>
    </w:p>
    <w:p w14:paraId="3E45AB0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äger-Waldau, A. (2019). PV Status Report 2019. In </w:t>
      </w:r>
      <w:r w:rsidRPr="00D41482">
        <w:rPr>
          <w:i/>
          <w:iCs/>
          <w:noProof/>
          <w:sz w:val="18"/>
          <w:szCs w:val="24"/>
        </w:rPr>
        <w:t>EUR 29938 EN, Publications Office of the European Union</w:t>
      </w:r>
      <w:r w:rsidRPr="00D41482">
        <w:rPr>
          <w:noProof/>
          <w:sz w:val="18"/>
          <w:szCs w:val="24"/>
        </w:rPr>
        <w:t>. https://doi.org/10.2760/326629</w:t>
      </w:r>
    </w:p>
    <w:p w14:paraId="11BFBC36"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akubcionis, M., &amp; Carlsson, J. (2017). Estimation of European Union residential sector space cooling potential. </w:t>
      </w:r>
      <w:r w:rsidRPr="00D41482">
        <w:rPr>
          <w:i/>
          <w:iCs/>
          <w:noProof/>
          <w:sz w:val="18"/>
          <w:szCs w:val="24"/>
        </w:rPr>
        <w:t>Energy Policy</w:t>
      </w:r>
      <w:r w:rsidRPr="00D41482">
        <w:rPr>
          <w:noProof/>
          <w:sz w:val="18"/>
          <w:szCs w:val="24"/>
        </w:rPr>
        <w:t xml:space="preserve">, </w:t>
      </w:r>
      <w:r w:rsidRPr="00D41482">
        <w:rPr>
          <w:i/>
          <w:iCs/>
          <w:noProof/>
          <w:sz w:val="18"/>
          <w:szCs w:val="24"/>
        </w:rPr>
        <w:lastRenderedPageBreak/>
        <w:t>101</w:t>
      </w:r>
      <w:r w:rsidRPr="00D41482">
        <w:rPr>
          <w:noProof/>
          <w:sz w:val="18"/>
          <w:szCs w:val="24"/>
        </w:rPr>
        <w:t>(May 2016), 225–235. https://doi.org/10.1016/j.enpol.2016.11.047</w:t>
      </w:r>
    </w:p>
    <w:p w14:paraId="03A416B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D41482">
        <w:rPr>
          <w:i/>
          <w:iCs/>
          <w:noProof/>
          <w:sz w:val="18"/>
          <w:szCs w:val="24"/>
        </w:rPr>
        <w:t>Journal of Applied Meteorology and Climatology</w:t>
      </w:r>
      <w:r w:rsidRPr="00D41482">
        <w:rPr>
          <w:noProof/>
          <w:sz w:val="18"/>
          <w:szCs w:val="24"/>
        </w:rPr>
        <w:t xml:space="preserve">, </w:t>
      </w:r>
      <w:r w:rsidRPr="00D41482">
        <w:rPr>
          <w:i/>
          <w:iCs/>
          <w:noProof/>
          <w:sz w:val="18"/>
          <w:szCs w:val="24"/>
        </w:rPr>
        <w:t>52</w:t>
      </w:r>
      <w:r w:rsidRPr="00D41482">
        <w:rPr>
          <w:noProof/>
          <w:sz w:val="18"/>
          <w:szCs w:val="24"/>
        </w:rPr>
        <w:t>(10), 2204–2225. https://doi.org/10.1175/JAMC-D-12-0257.1</w:t>
      </w:r>
    </w:p>
    <w:p w14:paraId="4908660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Jones, S., Lee, S. R., &amp; Bloomfield, H. (2020). </w:t>
      </w:r>
      <w:r w:rsidRPr="00D41482">
        <w:rPr>
          <w:i/>
          <w:iCs/>
          <w:noProof/>
          <w:sz w:val="18"/>
          <w:szCs w:val="24"/>
        </w:rPr>
        <w:t>Wintertime Impacts of Synoptic-Scale Weather Patterns on the European Energy Sector</w:t>
      </w:r>
      <w:r w:rsidRPr="00D41482">
        <w:rPr>
          <w:noProof/>
          <w:sz w:val="18"/>
          <w:szCs w:val="24"/>
        </w:rPr>
        <w:t xml:space="preserve"> (Issue August). University of Reading.</w:t>
      </w:r>
    </w:p>
    <w:p w14:paraId="623F554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Lauret, P., Boland, J., &amp; Ridley, B. (2013). Bayesian statistical analysis applied to solar radiation modelling. </w:t>
      </w:r>
      <w:r w:rsidRPr="00D41482">
        <w:rPr>
          <w:i/>
          <w:iCs/>
          <w:noProof/>
          <w:sz w:val="18"/>
          <w:szCs w:val="24"/>
        </w:rPr>
        <w:t>Renewable Energy</w:t>
      </w:r>
      <w:r w:rsidRPr="00D41482">
        <w:rPr>
          <w:noProof/>
          <w:sz w:val="18"/>
          <w:szCs w:val="24"/>
        </w:rPr>
        <w:t xml:space="preserve">, </w:t>
      </w:r>
      <w:r w:rsidRPr="00D41482">
        <w:rPr>
          <w:i/>
          <w:iCs/>
          <w:noProof/>
          <w:sz w:val="18"/>
          <w:szCs w:val="24"/>
        </w:rPr>
        <w:t>49</w:t>
      </w:r>
      <w:r w:rsidRPr="00D41482">
        <w:rPr>
          <w:noProof/>
          <w:sz w:val="18"/>
          <w:szCs w:val="24"/>
        </w:rPr>
        <w:t>, 124–127. https://doi.org/10.1016/j.renene.2012.01.049</w:t>
      </w:r>
    </w:p>
    <w:p w14:paraId="32B6DE0E"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Michelangeli, P. A., Vautard, R., &amp; Legras, B. (1995). Weather regimes: recurrence and quasi stationarity. In </w:t>
      </w:r>
      <w:r w:rsidRPr="00D41482">
        <w:rPr>
          <w:i/>
          <w:iCs/>
          <w:noProof/>
          <w:sz w:val="18"/>
          <w:szCs w:val="24"/>
        </w:rPr>
        <w:t>Journal of the Atmospheric Sciences</w:t>
      </w:r>
      <w:r w:rsidRPr="00D41482">
        <w:rPr>
          <w:noProof/>
          <w:sz w:val="18"/>
          <w:szCs w:val="24"/>
        </w:rPr>
        <w:t xml:space="preserve"> (Vol. 52, Issue 8, pp. 1237–1256). https://doi.org/10.1175/1520-0469(1995)052&lt;1237:WRRAQS&gt;2.0.CO;2</w:t>
      </w:r>
    </w:p>
    <w:p w14:paraId="2C719C7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Muñoz Sabater, J. (2019). </w:t>
      </w:r>
      <w:r w:rsidRPr="00D41482">
        <w:rPr>
          <w:i/>
          <w:iCs/>
          <w:noProof/>
          <w:sz w:val="18"/>
          <w:szCs w:val="24"/>
        </w:rPr>
        <w:t>ERA5-Land hourly data from 1981 to present.</w:t>
      </w:r>
      <w:r w:rsidRPr="00D41482">
        <w:rPr>
          <w:noProof/>
          <w:sz w:val="18"/>
          <w:szCs w:val="24"/>
        </w:rPr>
        <w:t xml:space="preserve"> Copernicus Climate Change Service (C3S) Climate Data Store (CDS). https://doi.org/10.24381/cds.e2161bac</w:t>
      </w:r>
    </w:p>
    <w:p w14:paraId="1D8BA7B2"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D41482">
        <w:rPr>
          <w:i/>
          <w:iCs/>
          <w:noProof/>
          <w:sz w:val="18"/>
          <w:szCs w:val="24"/>
        </w:rPr>
        <w:t>Journal of Machine Learning Research</w:t>
      </w:r>
      <w:r w:rsidRPr="00D41482">
        <w:rPr>
          <w:noProof/>
          <w:sz w:val="18"/>
          <w:szCs w:val="24"/>
        </w:rPr>
        <w:t xml:space="preserve">, </w:t>
      </w:r>
      <w:r w:rsidRPr="00D41482">
        <w:rPr>
          <w:i/>
          <w:iCs/>
          <w:noProof/>
          <w:sz w:val="18"/>
          <w:szCs w:val="24"/>
        </w:rPr>
        <w:t>12</w:t>
      </w:r>
      <w:r w:rsidRPr="00D41482">
        <w:rPr>
          <w:noProof/>
          <w:sz w:val="18"/>
          <w:szCs w:val="24"/>
        </w:rPr>
        <w:t>, 2825–2830.</w:t>
      </w:r>
    </w:p>
    <w:p w14:paraId="11AD08D2"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fenninger, S., &amp; Staffell, I. (2016). Long-term patterns of European PV output using 30 years of validated hourly reanalysis and satellite data. </w:t>
      </w:r>
      <w:r w:rsidRPr="00D41482">
        <w:rPr>
          <w:i/>
          <w:iCs/>
          <w:noProof/>
          <w:sz w:val="18"/>
          <w:szCs w:val="24"/>
        </w:rPr>
        <w:t>Energy</w:t>
      </w:r>
      <w:r w:rsidRPr="00D41482">
        <w:rPr>
          <w:noProof/>
          <w:sz w:val="18"/>
          <w:szCs w:val="24"/>
        </w:rPr>
        <w:t xml:space="preserve">, </w:t>
      </w:r>
      <w:r w:rsidRPr="00D41482">
        <w:rPr>
          <w:i/>
          <w:iCs/>
          <w:noProof/>
          <w:sz w:val="18"/>
          <w:szCs w:val="24"/>
        </w:rPr>
        <w:t>114</w:t>
      </w:r>
      <w:r w:rsidRPr="00D41482">
        <w:rPr>
          <w:noProof/>
          <w:sz w:val="18"/>
          <w:szCs w:val="24"/>
        </w:rPr>
        <w:t>, 1251–1265. https://doi.org/10.1016/j.energy.2016.08.060</w:t>
      </w:r>
    </w:p>
    <w:p w14:paraId="363819C3"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D41482">
        <w:rPr>
          <w:i/>
          <w:iCs/>
          <w:noProof/>
          <w:sz w:val="18"/>
          <w:szCs w:val="24"/>
        </w:rPr>
        <w:t>Hydrological, Socioeconomic and Ecological Impacts of the North Atlantic Oscillation in the Mediterranean Region</w:t>
      </w:r>
      <w:r w:rsidRPr="00D41482">
        <w:rPr>
          <w:noProof/>
          <w:sz w:val="18"/>
          <w:szCs w:val="24"/>
        </w:rPr>
        <w:t xml:space="preserve"> (Vol. 46, Issue December 2015). https://doi.org/10.1007/978-94-007-1372-7</w:t>
      </w:r>
    </w:p>
    <w:p w14:paraId="21410D88"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Pozo-Vázquez, D., Tovar-Pescador, J., Gámiz-Fortis, S. R., Esteban-Parra, M. J., &amp; Castro-Díez, Y. (2004). NAO and solar radiation variability in the European North Atlantic region. </w:t>
      </w:r>
      <w:r w:rsidRPr="00D41482">
        <w:rPr>
          <w:i/>
          <w:iCs/>
          <w:noProof/>
          <w:sz w:val="18"/>
          <w:szCs w:val="24"/>
        </w:rPr>
        <w:t>Geophysical Research Letters</w:t>
      </w:r>
      <w:r w:rsidRPr="00D41482">
        <w:rPr>
          <w:noProof/>
          <w:sz w:val="18"/>
          <w:szCs w:val="24"/>
        </w:rPr>
        <w:t xml:space="preserve">, </w:t>
      </w:r>
      <w:r w:rsidRPr="00D41482">
        <w:rPr>
          <w:i/>
          <w:iCs/>
          <w:noProof/>
          <w:sz w:val="18"/>
          <w:szCs w:val="24"/>
        </w:rPr>
        <w:t>31</w:t>
      </w:r>
      <w:r w:rsidRPr="00D41482">
        <w:rPr>
          <w:noProof/>
          <w:sz w:val="18"/>
          <w:szCs w:val="24"/>
        </w:rPr>
        <w:t>(5), n/a-n/a. https://doi.org/10.1029/2003gl018502</w:t>
      </w:r>
    </w:p>
    <w:p w14:paraId="57B0DD04"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am, M., Bogdanov, D., Aghahosseini, A., Oyewo, S., Gulagi, A., Child, M., &amp; Breyer, C. (2017). </w:t>
      </w:r>
      <w:r w:rsidRPr="00D41482">
        <w:rPr>
          <w:i/>
          <w:iCs/>
          <w:noProof/>
          <w:sz w:val="18"/>
          <w:szCs w:val="24"/>
        </w:rPr>
        <w:t>Global Energy System based on 100% Renewable Energy – Power Sector. Study by Lappeenranta University of Technology and Energy Watch Group.</w:t>
      </w:r>
    </w:p>
    <w:p w14:paraId="371BCEA7"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idley, B., Boland, J., &amp; Lauret, P. (2010). Modelling of diffuse solar fraction with multiple predictors. </w:t>
      </w:r>
      <w:r w:rsidRPr="00D41482">
        <w:rPr>
          <w:i/>
          <w:iCs/>
          <w:noProof/>
          <w:sz w:val="18"/>
          <w:szCs w:val="24"/>
        </w:rPr>
        <w:t>Renewable Energy</w:t>
      </w:r>
      <w:r w:rsidRPr="00D41482">
        <w:rPr>
          <w:noProof/>
          <w:sz w:val="18"/>
          <w:szCs w:val="24"/>
        </w:rPr>
        <w:t xml:space="preserve">, </w:t>
      </w:r>
      <w:r w:rsidRPr="00D41482">
        <w:rPr>
          <w:i/>
          <w:iCs/>
          <w:noProof/>
          <w:sz w:val="18"/>
          <w:szCs w:val="24"/>
        </w:rPr>
        <w:t>35</w:t>
      </w:r>
      <w:r w:rsidRPr="00D41482">
        <w:rPr>
          <w:noProof/>
          <w:sz w:val="18"/>
          <w:szCs w:val="24"/>
        </w:rPr>
        <w:t>(2), 478–483. https://doi.org/10.1016/j.renene.2009.07.018</w:t>
      </w:r>
    </w:p>
    <w:p w14:paraId="40D39B3C"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Rogers, J. C. (1997). North Atlantic storm track variability and its association to the North Atlantic oscillation and climate variability of Northern Europe. </w:t>
      </w:r>
      <w:r w:rsidRPr="00D41482">
        <w:rPr>
          <w:i/>
          <w:iCs/>
          <w:noProof/>
          <w:sz w:val="18"/>
          <w:szCs w:val="24"/>
        </w:rPr>
        <w:t>Journal of Climate</w:t>
      </w:r>
      <w:r w:rsidRPr="00D41482">
        <w:rPr>
          <w:noProof/>
          <w:sz w:val="18"/>
          <w:szCs w:val="24"/>
        </w:rPr>
        <w:t xml:space="preserve">, </w:t>
      </w:r>
      <w:r w:rsidRPr="00D41482">
        <w:rPr>
          <w:i/>
          <w:iCs/>
          <w:noProof/>
          <w:sz w:val="18"/>
          <w:szCs w:val="24"/>
        </w:rPr>
        <w:t>10</w:t>
      </w:r>
      <w:r w:rsidRPr="00D41482">
        <w:rPr>
          <w:noProof/>
          <w:sz w:val="18"/>
          <w:szCs w:val="24"/>
        </w:rPr>
        <w:t>(7), 1635–1647. https://doi.org/10.1175/1520-0442(1997)010&lt;1635:NASTVA&gt;2.0.CO;2</w:t>
      </w:r>
    </w:p>
    <w:p w14:paraId="10F719FA"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SolarPower Europe and LUT University. (2020). </w:t>
      </w:r>
      <w:r w:rsidRPr="00D41482">
        <w:rPr>
          <w:i/>
          <w:iCs/>
          <w:noProof/>
          <w:sz w:val="18"/>
          <w:szCs w:val="24"/>
        </w:rPr>
        <w:t>100% Renewable Europe - How to make Europe’s energy system climate-neutral before 2050</w:t>
      </w:r>
      <w:r w:rsidRPr="00D41482">
        <w:rPr>
          <w:noProof/>
          <w:sz w:val="18"/>
          <w:szCs w:val="24"/>
        </w:rPr>
        <w:t>. 64.</w:t>
      </w:r>
    </w:p>
    <w:p w14:paraId="72AC42BD"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Stram, B. N. (2016). Key challenges to expanding renewable energy. </w:t>
      </w:r>
      <w:r w:rsidRPr="00D41482">
        <w:rPr>
          <w:i/>
          <w:iCs/>
          <w:noProof/>
          <w:sz w:val="18"/>
          <w:szCs w:val="24"/>
        </w:rPr>
        <w:t>Energy Policy</w:t>
      </w:r>
      <w:r w:rsidRPr="00D41482">
        <w:rPr>
          <w:noProof/>
          <w:sz w:val="18"/>
          <w:szCs w:val="24"/>
        </w:rPr>
        <w:t xml:space="preserve">, </w:t>
      </w:r>
      <w:r w:rsidRPr="00D41482">
        <w:rPr>
          <w:i/>
          <w:iCs/>
          <w:noProof/>
          <w:sz w:val="18"/>
          <w:szCs w:val="24"/>
        </w:rPr>
        <w:t>96</w:t>
      </w:r>
      <w:r w:rsidRPr="00D41482">
        <w:rPr>
          <w:noProof/>
          <w:sz w:val="18"/>
          <w:szCs w:val="24"/>
        </w:rPr>
        <w:t>, 728–734. https://doi.org/10.1016/j.enpol.2016.05.034</w:t>
      </w:r>
    </w:p>
    <w:p w14:paraId="5589525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Tröndle, T., Pfenninger, S., &amp; Lilliestam, J. (2019). Home-made or imported: On the possibility for renewable electricity autarky on all scales in Europe. </w:t>
      </w:r>
      <w:r w:rsidRPr="00D41482">
        <w:rPr>
          <w:i/>
          <w:iCs/>
          <w:noProof/>
          <w:sz w:val="18"/>
          <w:szCs w:val="24"/>
        </w:rPr>
        <w:t>Energy Strategy Reviews</w:t>
      </w:r>
      <w:r w:rsidRPr="00D41482">
        <w:rPr>
          <w:noProof/>
          <w:sz w:val="18"/>
          <w:szCs w:val="24"/>
        </w:rPr>
        <w:t xml:space="preserve">, </w:t>
      </w:r>
      <w:r w:rsidRPr="00D41482">
        <w:rPr>
          <w:i/>
          <w:iCs/>
          <w:noProof/>
          <w:sz w:val="18"/>
          <w:szCs w:val="24"/>
        </w:rPr>
        <w:t>26</w:t>
      </w:r>
      <w:r w:rsidRPr="00D41482">
        <w:rPr>
          <w:noProof/>
          <w:sz w:val="18"/>
          <w:szCs w:val="24"/>
        </w:rPr>
        <w:t>(June), 100388. https://doi.org/10.1016/j.esr.2019.100388</w:t>
      </w:r>
    </w:p>
    <w:p w14:paraId="10286285"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an der Wiel, K., Bloomfield, H. C., Lee, R. W., Stoop, L. P., Blackport, R., Screen, J. A., &amp; Selten, F. M. (2019). The influence of weather regimes on European renewable energy production and demand. </w:t>
      </w:r>
      <w:r w:rsidRPr="00D41482">
        <w:rPr>
          <w:i/>
          <w:iCs/>
          <w:noProof/>
          <w:sz w:val="18"/>
          <w:szCs w:val="24"/>
        </w:rPr>
        <w:t>Environmental Research Letters</w:t>
      </w:r>
      <w:r w:rsidRPr="00D41482">
        <w:rPr>
          <w:noProof/>
          <w:sz w:val="18"/>
          <w:szCs w:val="24"/>
        </w:rPr>
        <w:t xml:space="preserve">, </w:t>
      </w:r>
      <w:r w:rsidRPr="00D41482">
        <w:rPr>
          <w:i/>
          <w:iCs/>
          <w:noProof/>
          <w:sz w:val="18"/>
          <w:szCs w:val="24"/>
        </w:rPr>
        <w:t>14</w:t>
      </w:r>
      <w:r w:rsidRPr="00D41482">
        <w:rPr>
          <w:noProof/>
          <w:sz w:val="18"/>
          <w:szCs w:val="24"/>
        </w:rPr>
        <w:t>(9), 094010. https://doi.org/10.1088/1748-9326/ab38d3</w:t>
      </w:r>
    </w:p>
    <w:p w14:paraId="78584169"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autard, R. (1990). Multiple weather regimes over the North Atlantic: analysis of precursors and successors. </w:t>
      </w:r>
      <w:r w:rsidRPr="00D41482">
        <w:rPr>
          <w:i/>
          <w:iCs/>
          <w:noProof/>
          <w:sz w:val="18"/>
          <w:szCs w:val="24"/>
        </w:rPr>
        <w:t>Monthly Weather Review</w:t>
      </w:r>
      <w:r w:rsidRPr="00D41482">
        <w:rPr>
          <w:noProof/>
          <w:sz w:val="18"/>
          <w:szCs w:val="24"/>
        </w:rPr>
        <w:t xml:space="preserve">, </w:t>
      </w:r>
      <w:r w:rsidRPr="00D41482">
        <w:rPr>
          <w:i/>
          <w:iCs/>
          <w:noProof/>
          <w:sz w:val="18"/>
          <w:szCs w:val="24"/>
        </w:rPr>
        <w:t>118</w:t>
      </w:r>
      <w:r w:rsidRPr="00D41482">
        <w:rPr>
          <w:noProof/>
          <w:sz w:val="18"/>
          <w:szCs w:val="24"/>
        </w:rPr>
        <w:t>(10). https://doi.org/10.1175/1520-0493(1990)118&lt;2056:MWROTN&gt;2.0.CO;2</w:t>
      </w:r>
    </w:p>
    <w:p w14:paraId="6CD242B7" w14:textId="77777777" w:rsidR="00D41482" w:rsidRPr="00D41482" w:rsidRDefault="00D41482" w:rsidP="00D41482">
      <w:pPr>
        <w:widowControl w:val="0"/>
        <w:autoSpaceDE w:val="0"/>
        <w:autoSpaceDN w:val="0"/>
        <w:adjustRightInd w:val="0"/>
        <w:spacing w:after="120" w:line="240" w:lineRule="auto"/>
        <w:ind w:left="480" w:hanging="480"/>
        <w:rPr>
          <w:noProof/>
          <w:sz w:val="18"/>
          <w:szCs w:val="24"/>
        </w:rPr>
      </w:pPr>
      <w:r w:rsidRPr="00D41482">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D41482">
        <w:rPr>
          <w:i/>
          <w:iCs/>
          <w:noProof/>
          <w:sz w:val="18"/>
          <w:szCs w:val="24"/>
        </w:rPr>
        <w:t>Nature Methods</w:t>
      </w:r>
      <w:r w:rsidRPr="00D41482">
        <w:rPr>
          <w:noProof/>
          <w:sz w:val="18"/>
          <w:szCs w:val="24"/>
        </w:rPr>
        <w:t xml:space="preserve">, </w:t>
      </w:r>
      <w:r w:rsidRPr="00D41482">
        <w:rPr>
          <w:i/>
          <w:iCs/>
          <w:noProof/>
          <w:sz w:val="18"/>
          <w:szCs w:val="24"/>
        </w:rPr>
        <w:t>17</w:t>
      </w:r>
      <w:r w:rsidRPr="00D41482">
        <w:rPr>
          <w:noProof/>
          <w:sz w:val="18"/>
          <w:szCs w:val="24"/>
        </w:rPr>
        <w:t>, 261–272. https://doi.org/10.1038/s41592-019-0686-2</w:t>
      </w:r>
    </w:p>
    <w:p w14:paraId="59566422" w14:textId="77777777" w:rsidR="00D41482" w:rsidRPr="00CF7B16" w:rsidRDefault="00D41482" w:rsidP="00D41482">
      <w:pPr>
        <w:widowControl w:val="0"/>
        <w:autoSpaceDE w:val="0"/>
        <w:autoSpaceDN w:val="0"/>
        <w:adjustRightInd w:val="0"/>
        <w:spacing w:after="120" w:line="240" w:lineRule="auto"/>
        <w:ind w:left="480" w:hanging="480"/>
        <w:rPr>
          <w:noProof/>
          <w:sz w:val="18"/>
          <w:szCs w:val="24"/>
          <w:lang w:val="de-CH"/>
        </w:rPr>
      </w:pPr>
      <w:r w:rsidRPr="00D41482">
        <w:rPr>
          <w:noProof/>
          <w:sz w:val="18"/>
          <w:szCs w:val="24"/>
        </w:rPr>
        <w:t xml:space="preserve">Wallace, J. M., &amp; Hobbs, P. V. (2006). </w:t>
      </w:r>
      <w:r w:rsidRPr="00D41482">
        <w:rPr>
          <w:i/>
          <w:iCs/>
          <w:noProof/>
          <w:sz w:val="18"/>
          <w:szCs w:val="24"/>
        </w:rPr>
        <w:t>Atmospheric Science: An Introductory Survey</w:t>
      </w:r>
      <w:r w:rsidRPr="00D41482">
        <w:rPr>
          <w:noProof/>
          <w:sz w:val="18"/>
          <w:szCs w:val="24"/>
        </w:rPr>
        <w:t xml:space="preserve"> (2nd ed.). </w:t>
      </w:r>
      <w:r w:rsidRPr="00CF7B16">
        <w:rPr>
          <w:noProof/>
          <w:sz w:val="18"/>
          <w:szCs w:val="24"/>
          <w:lang w:val="de-CH"/>
        </w:rPr>
        <w:t>Amsterdam ; Boston : Elsevier Academic Press, [2006].</w:t>
      </w:r>
    </w:p>
    <w:p w14:paraId="624C5DB7" w14:textId="77777777" w:rsidR="00D41482" w:rsidRPr="00D41482" w:rsidRDefault="00D41482" w:rsidP="00D41482">
      <w:pPr>
        <w:widowControl w:val="0"/>
        <w:autoSpaceDE w:val="0"/>
        <w:autoSpaceDN w:val="0"/>
        <w:adjustRightInd w:val="0"/>
        <w:spacing w:after="120" w:line="240" w:lineRule="auto"/>
        <w:ind w:left="480" w:hanging="480"/>
        <w:rPr>
          <w:noProof/>
          <w:sz w:val="18"/>
        </w:rPr>
      </w:pPr>
      <w:r w:rsidRPr="00CF7B16">
        <w:rPr>
          <w:noProof/>
          <w:sz w:val="18"/>
          <w:szCs w:val="24"/>
          <w:lang w:val="de-CH"/>
        </w:rPr>
        <w:t xml:space="preserve">Wiese, F., Schlecht, I., Bunke, W. D., Gerbaulet, C., Hirth, L., Jahn, M., Kunz, F., Lorenz, C., Mühlenpfordt, J., Reimann, J., &amp; Schill, W. P. (2019). </w:t>
      </w:r>
      <w:r w:rsidRPr="00D41482">
        <w:rPr>
          <w:noProof/>
          <w:sz w:val="18"/>
          <w:szCs w:val="24"/>
        </w:rPr>
        <w:t xml:space="preserve">Open Power System Data – Frictionless data for electricity system modelling. </w:t>
      </w:r>
      <w:r w:rsidRPr="00D41482">
        <w:rPr>
          <w:i/>
          <w:iCs/>
          <w:noProof/>
          <w:sz w:val="18"/>
          <w:szCs w:val="24"/>
        </w:rPr>
        <w:t>Applied Energy</w:t>
      </w:r>
      <w:r w:rsidRPr="00D41482">
        <w:rPr>
          <w:noProof/>
          <w:sz w:val="18"/>
          <w:szCs w:val="24"/>
        </w:rPr>
        <w:t xml:space="preserve">, </w:t>
      </w:r>
      <w:r w:rsidRPr="00D41482">
        <w:rPr>
          <w:i/>
          <w:iCs/>
          <w:noProof/>
          <w:sz w:val="18"/>
          <w:szCs w:val="24"/>
        </w:rPr>
        <w:t>236</w:t>
      </w:r>
      <w:r w:rsidRPr="00D41482">
        <w:rPr>
          <w:noProof/>
          <w:sz w:val="18"/>
          <w:szCs w:val="24"/>
        </w:rPr>
        <w:t>(June 2018), 401–409. https://doi.org/10.1016/j.apenergy.2018.11.097</w:t>
      </w:r>
    </w:p>
    <w:p w14:paraId="1255A0A5" w14:textId="3CFF74A3" w:rsidR="00C66B40" w:rsidRDefault="008B3C3E" w:rsidP="00CA7C8C">
      <w:pPr>
        <w:pStyle w:val="berschrift1"/>
      </w:pPr>
      <w:r>
        <w:lastRenderedPageBreak/>
        <w:fldChar w:fldCharType="end"/>
      </w:r>
      <w:bookmarkStart w:id="137" w:name="_Toc70173036"/>
      <w:r w:rsidR="00A93DF7">
        <w:t>Appendix</w:t>
      </w:r>
      <w:bookmarkEnd w:id="137"/>
    </w:p>
    <w:p w14:paraId="190F78CF" w14:textId="69A6FE54" w:rsidR="00546279" w:rsidRPr="00546279" w:rsidRDefault="00546279" w:rsidP="00481B8A">
      <w:r>
        <w:t>All scripts</w:t>
      </w:r>
      <w:r w:rsidR="008B3C3E">
        <w:t xml:space="preserve"> and figures</w:t>
      </w:r>
      <w:r>
        <w:t xml:space="preserve"> used </w:t>
      </w:r>
      <w:r w:rsidR="008B3C3E">
        <w:t xml:space="preserve">in this study can be found in the following GitHub repository: </w:t>
      </w:r>
      <w:hyperlink r:id="rId41" w:history="1">
        <w:r w:rsidR="0070228C" w:rsidRPr="00EE6110">
          <w:t>https://github.com/dirk7744/RPGV</w:t>
        </w:r>
      </w:hyperlink>
      <w:r w:rsidR="00532389">
        <w:t>.</w:t>
      </w:r>
      <w:r w:rsidR="00481B8A">
        <w:br/>
      </w:r>
    </w:p>
    <w:tbl>
      <w:tblPr>
        <w:tblStyle w:val="Gitternetztabelle5dunkelAkzent3"/>
        <w:tblpPr w:leftFromText="141" w:rightFromText="141" w:vertAnchor="page" w:horzAnchor="margin" w:tblpY="3216"/>
        <w:tblW w:w="9392" w:type="dxa"/>
        <w:tblLook w:val="04A0" w:firstRow="1" w:lastRow="0" w:firstColumn="1" w:lastColumn="0" w:noHBand="0" w:noVBand="1"/>
      </w:tblPr>
      <w:tblGrid>
        <w:gridCol w:w="1341"/>
        <w:gridCol w:w="2186"/>
        <w:gridCol w:w="2257"/>
        <w:gridCol w:w="1862"/>
        <w:gridCol w:w="1746"/>
      </w:tblGrid>
      <w:tr w:rsidR="008C4A78" w:rsidRPr="003B295F" w14:paraId="7BF75A01" w14:textId="77777777" w:rsidTr="008C4A78">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FCE162D" w14:textId="77777777" w:rsidR="008C4A78" w:rsidRDefault="008C4A78" w:rsidP="008C4A78">
            <w:pPr>
              <w:spacing w:line="240" w:lineRule="auto"/>
              <w:ind w:firstLine="0"/>
              <w:jc w:val="left"/>
              <w:rPr>
                <w:b w:val="0"/>
                <w:bCs w:val="0"/>
                <w:color w:val="000000"/>
                <w:lang w:eastAsia="de-CH"/>
              </w:rPr>
            </w:pPr>
            <w:bookmarkStart w:id="138" w:name="_Ref66631052"/>
            <w:bookmarkStart w:id="139" w:name="_Ref70077463"/>
          </w:p>
          <w:p w14:paraId="10358B53" w14:textId="77777777" w:rsidR="008C4A78" w:rsidRPr="003B295F" w:rsidRDefault="008C4A78" w:rsidP="008C4A78">
            <w:pPr>
              <w:spacing w:line="240" w:lineRule="auto"/>
              <w:ind w:firstLine="0"/>
              <w:jc w:val="left"/>
              <w:rPr>
                <w:color w:val="000000"/>
                <w:lang w:eastAsia="de-CH"/>
              </w:rPr>
            </w:pPr>
          </w:p>
        </w:tc>
        <w:tc>
          <w:tcPr>
            <w:tcW w:w="2186" w:type="dxa"/>
            <w:noWrap/>
            <w:hideMark/>
          </w:tcPr>
          <w:p w14:paraId="712EB3DC"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27B6EE6B"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2FE53D23"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08673F62"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C4A78" w:rsidRPr="003B295F" w14:paraId="48699D11"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B44DC89"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7BCD5D7D"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10888FEE"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6206595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289DCA6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C4A78" w:rsidRPr="003B295F" w14:paraId="4462B4B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6BB6700"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2E6B2BF7"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608268B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05F800F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64A887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C4A78" w:rsidRPr="003B295F" w14:paraId="730B2DFB"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9BBCF1D"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55053DF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4526E99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0DB72C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DCE6BD1"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C4A78" w:rsidRPr="003B295F" w14:paraId="7D1E77D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EEFE1B6"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23B2A96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1819CDA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30F3557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022268E3"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C4A78" w:rsidRPr="003B295F" w14:paraId="3CBB43B2"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4E8A032"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3B5658F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7AA08593"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7B3143E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2C07A7C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C4A78" w:rsidRPr="003B295F" w14:paraId="23024310"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720E06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434E8A7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3723D5F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74D46EE5"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14AF454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C4A78" w:rsidRPr="003B295F" w14:paraId="48370A00"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8D3771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538D2CC9"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69FBFD0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0326BF8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008D4FB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C4A78" w:rsidRPr="003B295F" w14:paraId="27BF88AF"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2878487" w14:textId="77777777" w:rsidR="008C4A78" w:rsidRPr="003B295F" w:rsidRDefault="008C4A78" w:rsidP="008C4A78">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23F3F04F"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6056C231"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7B64CB2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64D3ADCD"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53896E0E" w14:textId="1EE6B70F" w:rsidR="00133CB5" w:rsidRDefault="00C66B40" w:rsidP="007706D3">
      <w:pPr>
        <w:pStyle w:val="Beschriftung"/>
        <w:keepNext/>
      </w:pPr>
      <w:bookmarkStart w:id="140" w:name="_Ref70077953"/>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8</w:t>
      </w:r>
      <w:r w:rsidR="00603690" w:rsidRPr="00EF18A9">
        <w:rPr>
          <w:b/>
          <w:bCs/>
        </w:rPr>
        <w:fldChar w:fldCharType="end"/>
      </w:r>
      <w:bookmarkEnd w:id="138"/>
      <w:bookmarkEnd w:id="139"/>
      <w:bookmarkEnd w:id="140"/>
      <w:r w:rsidRPr="00EF18A9">
        <w:rPr>
          <w:b/>
          <w:bCs/>
        </w:rPr>
        <w:t>:</w:t>
      </w:r>
      <w:r>
        <w:t xml:space="preserve"> The defined seven weather regimes and no regime and their frequency throughout the season.</w:t>
      </w:r>
      <w:r w:rsidR="00133CB5">
        <w:br w:type="page"/>
      </w:r>
    </w:p>
    <w:p w14:paraId="509C2E30" w14:textId="77777777" w:rsidR="004D64B2" w:rsidRDefault="004D64B2">
      <w:pPr>
        <w:spacing w:after="160" w:line="259" w:lineRule="auto"/>
        <w:ind w:firstLine="0"/>
        <w:jc w:val="left"/>
      </w:pPr>
    </w:p>
    <w:p w14:paraId="4B340563" w14:textId="7E7816D6" w:rsidR="00037A61" w:rsidRDefault="00037A61" w:rsidP="00037A61">
      <w:pPr>
        <w:pStyle w:val="Beschriftung"/>
        <w:keepNext/>
      </w:pPr>
      <w:bookmarkStart w:id="141" w:name="_Ref66783785"/>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CF7B16">
        <w:rPr>
          <w:b/>
          <w:bCs/>
          <w:noProof/>
        </w:rPr>
        <w:t>9</w:t>
      </w:r>
      <w:r w:rsidR="00603690" w:rsidRPr="00EF18A9">
        <w:rPr>
          <w:b/>
          <w:bCs/>
        </w:rPr>
        <w:fldChar w:fldCharType="end"/>
      </w:r>
      <w:bookmarkEnd w:id="141"/>
      <w:r w:rsidRPr="00EF18A9">
        <w:rPr>
          <w:b/>
          <w:bCs/>
        </w:rPr>
        <w:t>:</w:t>
      </w:r>
      <w:r>
        <w:t xml:space="preserve">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591F5E">
        <w:t>season</w:t>
      </w:r>
      <w:r w:rsidR="00084EF3">
        <w:t>,</w:t>
      </w:r>
      <w:r w:rsidR="00591F5E">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0160" behindDoc="0" locked="0" layoutInCell="1" allowOverlap="1" wp14:anchorId="325DEF38" wp14:editId="5DA788F6">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5B07078B" w:rsidR="0070228C" w:rsidRPr="00AB3DDC" w:rsidRDefault="0070228C" w:rsidP="0057759E">
                            <w:pPr>
                              <w:pStyle w:val="Beschriftung"/>
                              <w:rPr>
                                <w:noProof/>
                              </w:rPr>
                            </w:pPr>
                            <w:bookmarkStart w:id="142"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7</w:t>
                            </w:r>
                            <w:r w:rsidRPr="00EF18A9">
                              <w:rPr>
                                <w:b/>
                                <w:bCs/>
                              </w:rPr>
                              <w:fldChar w:fldCharType="end"/>
                            </w:r>
                            <w:bookmarkEnd w:id="142"/>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4" type="#_x0000_t202" style="position:absolute;margin-left:419.8pt;margin-top:286.05pt;width:471pt;height:51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5B07078B" w:rsidR="0070228C" w:rsidRPr="00AB3DDC" w:rsidRDefault="0070228C" w:rsidP="0057759E">
                      <w:pPr>
                        <w:pStyle w:val="Beschriftung"/>
                        <w:rPr>
                          <w:noProof/>
                        </w:rPr>
                      </w:pPr>
                      <w:bookmarkStart w:id="143"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7</w:t>
                      </w:r>
                      <w:r w:rsidRPr="00EF18A9">
                        <w:rPr>
                          <w:b/>
                          <w:bCs/>
                        </w:rPr>
                        <w:fldChar w:fldCharType="end"/>
                      </w:r>
                      <w:bookmarkEnd w:id="143"/>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39136" behindDoc="0" locked="0" layoutInCell="1" allowOverlap="1" wp14:anchorId="667A95A5" wp14:editId="7F3E2AAB">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2"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3232" behindDoc="0" locked="0" layoutInCell="1" allowOverlap="1" wp14:anchorId="37155AFE" wp14:editId="0EF7D224">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C78251A" w:rsidR="0070228C" w:rsidRPr="007557FE" w:rsidRDefault="0070228C"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5" type="#_x0000_t202" style="position:absolute;margin-left:419.8pt;margin-top:568.15pt;width:471pt;height:51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C78251A" w:rsidR="0070228C" w:rsidRPr="007557FE" w:rsidRDefault="0070228C"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2208" behindDoc="0" locked="0" layoutInCell="1" allowOverlap="1" wp14:anchorId="223EF7E9" wp14:editId="544577D5">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6304" behindDoc="0" locked="0" layoutInCell="1" allowOverlap="1" wp14:anchorId="113FCA77" wp14:editId="08130E88">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376BAC16" w:rsidR="0070228C" w:rsidRPr="00AB3DDC"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6" type="#_x0000_t202" style="position:absolute;margin-left:419.5pt;margin-top:279.3pt;width:470.7pt;height:49.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376BAC16" w:rsidR="0070228C" w:rsidRPr="00AB3DDC"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5280" behindDoc="0" locked="0" layoutInCell="1" allowOverlap="1" wp14:anchorId="57702A5F" wp14:editId="5E213D5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4"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8352" behindDoc="0" locked="0" layoutInCell="1" allowOverlap="1" wp14:anchorId="47FA2754" wp14:editId="3C3A11F6">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361694DA" w:rsidR="0070228C" w:rsidRPr="007557FE"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7" type="#_x0000_t202" style="position:absolute;margin-left:419.5pt;margin-top:570.4pt;width:470.7pt;height:51pt;z-index:251748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361694DA" w:rsidR="0070228C" w:rsidRPr="007557FE" w:rsidRDefault="0070228C"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7328" behindDoc="0" locked="0" layoutInCell="1" allowOverlap="1" wp14:anchorId="065C7607" wp14:editId="1ACFD36D">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1424" behindDoc="0" locked="0" layoutInCell="1" allowOverlap="1" wp14:anchorId="55AA61F0" wp14:editId="31EEB3E5">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25E3D6E1" w:rsidR="0070228C" w:rsidRPr="00AB3DDC"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8" type="#_x0000_t202" style="position:absolute;margin-left:419.3pt;margin-top:274.55pt;width:470.5pt;height:5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25E3D6E1" w:rsidR="0070228C" w:rsidRPr="00AB3DDC"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0400" behindDoc="0" locked="0" layoutInCell="1" allowOverlap="1" wp14:anchorId="2A35260C" wp14:editId="2D7833FB">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6"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3472" behindDoc="0" locked="0" layoutInCell="1" allowOverlap="1" wp14:anchorId="54BFD220" wp14:editId="776EEB36">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10F992C4" w:rsidR="0070228C" w:rsidRPr="007557FE"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9" type="#_x0000_t202" style="position:absolute;margin-left:419.3pt;margin-top:566.65pt;width:470.5pt;height:52.5pt;z-index:251753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10F992C4" w:rsidR="0070228C" w:rsidRPr="007557FE" w:rsidRDefault="0070228C"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2448" behindDoc="0" locked="0" layoutInCell="1" allowOverlap="1" wp14:anchorId="64DF6315" wp14:editId="75427E4F">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6544" behindDoc="0" locked="0" layoutInCell="1" allowOverlap="1" wp14:anchorId="7F62E2E1" wp14:editId="12F49B1B">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0724B41" w:rsidR="0070228C" w:rsidRPr="00AB3DDC"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0" type="#_x0000_t202" style="position:absolute;margin-left:419.55pt;margin-top:280.05pt;width:470.75pt;height:49.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0724B41" w:rsidR="0070228C" w:rsidRPr="00AB3DDC"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8592" behindDoc="0" locked="0" layoutInCell="1" allowOverlap="1" wp14:anchorId="2E86A70B" wp14:editId="4CEF1EC5">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0FDEFD62"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1" type="#_x0000_t202" style="position:absolute;margin-left:419.55pt;margin-top:588.3pt;width:470.75pt;height:49.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0FDEFD62"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7568" behindDoc="0" locked="0" layoutInCell="1" allowOverlap="1" wp14:anchorId="0E0100FB" wp14:editId="0C7C3BBE">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5520" behindDoc="0" locked="0" layoutInCell="1" allowOverlap="1" wp14:anchorId="0EE7AFAE" wp14:editId="150CA924">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9"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0096" behindDoc="0" locked="0" layoutInCell="1" allowOverlap="1" wp14:anchorId="49F126E6" wp14:editId="21C177A3">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624E1C02" w:rsidR="0070228C" w:rsidRPr="00565A41"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2" type="#_x0000_t202" style="position:absolute;margin-left:419.8pt;margin-top:282.3pt;width:471pt;height:51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624E1C02" w:rsidR="0070228C" w:rsidRPr="00565A41"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8048" behindDoc="0" locked="0" layoutInCell="1" allowOverlap="1" wp14:anchorId="4609A5B9" wp14:editId="16176C7A">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64045FA8" w:rsidR="0070228C" w:rsidRPr="007C1AC6"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3" type="#_x0000_t202" style="position:absolute;margin-left:419.8pt;margin-top:587.55pt;width:471pt;height:54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64045FA8" w:rsidR="0070228C" w:rsidRPr="007C1AC6"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2688" behindDoc="0" locked="0" layoutInCell="1" allowOverlap="1" wp14:anchorId="1CA95CD2" wp14:editId="1BA94A02">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0640" behindDoc="0" locked="0" layoutInCell="1" allowOverlap="1" wp14:anchorId="715B3D73" wp14:editId="4888DF5B">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1"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7808" behindDoc="0" locked="0" layoutInCell="1" allowOverlap="1" wp14:anchorId="3CE0CB72" wp14:editId="45ED7B7A">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4098B875" w:rsidR="0070228C" w:rsidRPr="005B02C2"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4" type="#_x0000_t202" style="position:absolute;margin-left:419.7pt;margin-top:283.05pt;width:470.9pt;height:50.25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4098B875" w:rsidR="0070228C" w:rsidRPr="005B02C2"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0880" behindDoc="0" locked="0" layoutInCell="1" allowOverlap="1" wp14:anchorId="33373439" wp14:editId="42A6D3D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0E22E02C"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5" type="#_x0000_t202" style="position:absolute;margin-left:419.7pt;margin-top:584.55pt;width:470.9pt;height:5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0E22E02C" w:rsidR="0070228C" w:rsidRPr="007557FE" w:rsidRDefault="0070228C"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8832" behindDoc="0" locked="0" layoutInCell="1" allowOverlap="1" wp14:anchorId="6B7761C8" wp14:editId="151A5EEA">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6784" behindDoc="0" locked="0" layoutInCell="1" allowOverlap="1" wp14:anchorId="1CBDB193" wp14:editId="2FB7EF21">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3"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3952" behindDoc="0" locked="0" layoutInCell="1" allowOverlap="1" wp14:anchorId="75290868" wp14:editId="3E5DA0B3">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2AFE8C2B" w:rsidR="0070228C" w:rsidRPr="005B02C2" w:rsidRDefault="0070228C" w:rsidP="005B02C2">
                            <w:pPr>
                              <w:pStyle w:val="Beschriftung"/>
                            </w:pPr>
                            <w:bookmarkStart w:id="144"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9</w:t>
                            </w:r>
                            <w:r w:rsidRPr="00EF18A9">
                              <w:rPr>
                                <w:b/>
                                <w:bCs/>
                              </w:rPr>
                              <w:fldChar w:fldCharType="end"/>
                            </w:r>
                            <w:bookmarkEnd w:id="144"/>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6" type="#_x0000_t202" style="position:absolute;margin-left:419.55pt;margin-top:283.05pt;width:470.75pt;height:45pt;z-index:25177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2AFE8C2B" w:rsidR="0070228C" w:rsidRPr="005B02C2" w:rsidRDefault="0070228C" w:rsidP="005B02C2">
                      <w:pPr>
                        <w:pStyle w:val="Beschriftung"/>
                      </w:pPr>
                      <w:bookmarkStart w:id="145"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29</w:t>
                      </w:r>
                      <w:r w:rsidRPr="00EF18A9">
                        <w:rPr>
                          <w:b/>
                          <w:bCs/>
                        </w:rPr>
                        <w:fldChar w:fldCharType="end"/>
                      </w:r>
                      <w:bookmarkEnd w:id="145"/>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6000" behindDoc="0" locked="0" layoutInCell="1" allowOverlap="1" wp14:anchorId="4D8B1103" wp14:editId="28EAD975">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3455679" w:rsidR="0070228C"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7" type="#_x0000_t202" style="position:absolute;margin-left:418.8pt;margin-top:581.55pt;width:470pt;height:54.75pt;z-index:251776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3455679" w:rsidR="0070228C" w:rsidRDefault="0070228C"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CF7B16">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4976" behindDoc="0" locked="0" layoutInCell="1" allowOverlap="1" wp14:anchorId="266081BF" wp14:editId="54A51C98">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2928" behindDoc="0" locked="0" layoutInCell="1" allowOverlap="1" wp14:anchorId="3C8FB540" wp14:editId="5D46CACF">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5"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bookmarkStart w:id="146" w:name="_Toc70173037"/>
    <w:p w14:paraId="369B3191" w14:textId="5D50B7D4" w:rsidR="006163B8" w:rsidRDefault="00A32BFC" w:rsidP="006163B8">
      <w:pPr>
        <w:pStyle w:val="berschrift1"/>
      </w:pPr>
      <w:r>
        <w:rPr>
          <w:noProof/>
        </w:rPr>
        <w:lastRenderedPageBreak/>
        <mc:AlternateContent>
          <mc:Choice Requires="wpg">
            <w:drawing>
              <wp:anchor distT="0" distB="0" distL="114300" distR="114300" simplePos="0" relativeHeight="251794432" behindDoc="0" locked="0" layoutInCell="1" allowOverlap="1" wp14:anchorId="4E3B55BA" wp14:editId="297BF930">
                <wp:simplePos x="0" y="0"/>
                <wp:positionH relativeFrom="column">
                  <wp:posOffset>-647547</wp:posOffset>
                </wp:positionH>
                <wp:positionV relativeFrom="paragraph">
                  <wp:posOffset>-720090</wp:posOffset>
                </wp:positionV>
                <wp:extent cx="7251700" cy="10387374"/>
                <wp:effectExtent l="0" t="0" r="6350" b="0"/>
                <wp:wrapNone/>
                <wp:docPr id="76" name="Gruppieren 76"/>
                <wp:cNvGraphicFramePr/>
                <a:graphic xmlns:a="http://schemas.openxmlformats.org/drawingml/2006/main">
                  <a:graphicData uri="http://schemas.microsoft.com/office/word/2010/wordprocessingGroup">
                    <wpg:wgp>
                      <wpg:cNvGrpSpPr/>
                      <wpg:grpSpPr>
                        <a:xfrm>
                          <a:off x="0" y="0"/>
                          <a:ext cx="7251700" cy="10387374"/>
                          <a:chOff x="0" y="0"/>
                          <a:chExt cx="7251700" cy="10387374"/>
                        </a:xfrm>
                      </wpg:grpSpPr>
                      <pic:pic xmlns:pic="http://schemas.openxmlformats.org/drawingml/2006/picture">
                        <pic:nvPicPr>
                          <pic:cNvPr id="72" name="Grafik 72" descr="Ein Bild, das Tisch enthält.&#10;&#10;Automatisch generierte Beschreibung"/>
                          <pic:cNvPicPr>
                            <a:picLocks noChangeAspect="1"/>
                          </pic:cNvPicPr>
                        </pic:nvPicPr>
                        <pic:blipFill rotWithShape="1">
                          <a:blip r:embed="rId56"/>
                          <a:srcRect l="840" t="11442" r="1007" b="829"/>
                          <a:stretch/>
                        </pic:blipFill>
                        <pic:spPr bwMode="auto">
                          <a:xfrm>
                            <a:off x="0" y="1182414"/>
                            <a:ext cx="7251700" cy="920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5" name="Grafik 75" descr="Ein Bild, das Tisch enthält.&#10;&#10;Automatisch generierte Beschreibung"/>
                          <pic:cNvPicPr>
                            <a:picLocks noChangeAspect="1"/>
                          </pic:cNvPicPr>
                        </pic:nvPicPr>
                        <pic:blipFill rotWithShape="1">
                          <a:blip r:embed="rId56"/>
                          <a:srcRect l="841" t="473" r="54984" b="88257"/>
                          <a:stretch/>
                        </pic:blipFill>
                        <pic:spPr bwMode="auto">
                          <a:xfrm>
                            <a:off x="0" y="0"/>
                            <a:ext cx="3261360" cy="11817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101A2C" id="Gruppieren 76" o:spid="_x0000_s1026" style="position:absolute;margin-left:-51pt;margin-top:-56.7pt;width:571pt;height:817.9pt;z-index:251794432" coordsize="72517,10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">
                <v:shape id="Grafik 72" o:spid="_x0000_s1027" type="#_x0000_t75" alt="Ein Bild, das Tisch enthält.&#10;&#10;Automatisch generierte Beschreibung" style="position:absolute;top:11824;width:72517;height:9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">
                  <v:imagedata r:id="rId62" o:title="Ein Bild, das Tisch enthält" croptop="7499f" cropbottom="543f" cropleft="551f" cropright="660f"/>
                </v:shape>
                <v:shape id="Grafik 75" o:spid="_x0000_s1028" type="#_x0000_t75" alt="Ein Bild, das Tisch enthält.&#10;&#10;Automatisch generierte Beschreibung" style="position:absolute;width:32613;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">
                  <v:imagedata r:id="rId62" o:title="Ein Bild, das Tisch enthält" croptop="310f" cropbottom="57840f" cropleft="551f" cropright="36034f"/>
                </v:shape>
              </v:group>
            </w:pict>
          </mc:Fallback>
        </mc:AlternateContent>
      </w:r>
      <w:r w:rsidR="006163B8">
        <w:t>Declaration of originality</w:t>
      </w:r>
      <w:bookmarkEnd w:id="146"/>
    </w:p>
    <w:p w14:paraId="3E39F6D3" w14:textId="4200A009" w:rsidR="006163B8" w:rsidRDefault="006163B8">
      <w:pPr>
        <w:spacing w:after="160" w:line="259" w:lineRule="auto"/>
        <w:ind w:firstLine="0"/>
        <w:jc w:val="left"/>
        <w:rPr>
          <w:sz w:val="18"/>
        </w:rPr>
      </w:pPr>
    </w:p>
    <w:sectPr w:rsidR="006163B8" w:rsidSect="00A00022">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E2462" w14:textId="77777777" w:rsidR="00DF0282" w:rsidRDefault="00DF0282" w:rsidP="00D26A32">
      <w:pPr>
        <w:spacing w:line="240" w:lineRule="auto"/>
      </w:pPr>
      <w:r>
        <w:separator/>
      </w:r>
    </w:p>
  </w:endnote>
  <w:endnote w:type="continuationSeparator" w:id="0">
    <w:p w14:paraId="3833E7D7" w14:textId="77777777" w:rsidR="00DF0282" w:rsidRDefault="00DF0282"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1BC4A" w14:textId="77777777" w:rsidR="00DF0282" w:rsidRDefault="00DF0282" w:rsidP="00D26A32">
      <w:pPr>
        <w:spacing w:line="240" w:lineRule="auto"/>
      </w:pPr>
      <w:r>
        <w:separator/>
      </w:r>
    </w:p>
  </w:footnote>
  <w:footnote w:type="continuationSeparator" w:id="0">
    <w:p w14:paraId="4161E20A" w14:textId="77777777" w:rsidR="00DF0282" w:rsidRDefault="00DF0282"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70228C" w:rsidRPr="001F40E5" w:rsidRDefault="0070228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6B2C8901" w:rsidR="0070228C" w:rsidRDefault="0070228C" w:rsidP="00A15F0B">
    <w:pPr>
      <w:pStyle w:val="Kopfzeile"/>
    </w:pPr>
    <w:r>
      <w:rPr>
        <w:noProof/>
      </w:rPr>
      <w:drawing>
        <wp:anchor distT="0" distB="0" distL="114300" distR="114300" simplePos="0" relativeHeight="251660288" behindDoc="0" locked="0" layoutInCell="1" allowOverlap="1" wp14:anchorId="1359BBA3" wp14:editId="7EFCDFBB">
          <wp:simplePos x="0" y="0"/>
          <wp:positionH relativeFrom="column">
            <wp:posOffset>4661667</wp:posOffset>
          </wp:positionH>
          <wp:positionV relativeFrom="paragraph">
            <wp:posOffset>-48561</wp:posOffset>
          </wp:positionV>
          <wp:extent cx="1760220" cy="4953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0B37B0DE">
          <wp:simplePos x="0" y="0"/>
          <wp:positionH relativeFrom="column">
            <wp:posOffset>-342265</wp:posOffset>
          </wp:positionH>
          <wp:positionV relativeFrom="paragraph">
            <wp:posOffset>-84455</wp:posOffset>
          </wp:positionV>
          <wp:extent cx="2055495" cy="552450"/>
          <wp:effectExtent l="0" t="0" r="190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005079AA" wp14:editId="6C5FF465">
          <wp:simplePos x="0" y="0"/>
          <wp:positionH relativeFrom="page">
            <wp:align>center</wp:align>
          </wp:positionH>
          <wp:positionV relativeFrom="topMargin">
            <wp:posOffset>325622</wp:posOffset>
          </wp:positionV>
          <wp:extent cx="933450" cy="54038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tab/>
    </w:r>
  </w:p>
  <w:p w14:paraId="6463D281" w14:textId="71A0A8FB" w:rsidR="0070228C" w:rsidRDefault="0070228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FB" w14:textId="7CC5D1E0" w:rsidR="0070228C" w:rsidRDefault="0070228C" w:rsidP="00A15F0B">
    <w:pPr>
      <w:pStyle w:val="Kopfzeile"/>
    </w:pPr>
    <w:r>
      <w:tab/>
    </w:r>
    <w:r>
      <w:tab/>
    </w:r>
    <w:r>
      <w:fldChar w:fldCharType="begin"/>
    </w:r>
    <w:r>
      <w:instrText>PAGE   \* MERGEFORMAT</w:instrText>
    </w:r>
    <w:r>
      <w:fldChar w:fldCharType="separate"/>
    </w:r>
    <w:r>
      <w:t>ii</w:t>
    </w:r>
    <w:r>
      <w:fldChar w:fldCharType="end"/>
    </w:r>
  </w:p>
  <w:p w14:paraId="6C9D4984" w14:textId="77777777" w:rsidR="0070228C" w:rsidRDefault="0070228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DFE45" w14:textId="48258A72" w:rsidR="0070228C" w:rsidRDefault="0070228C" w:rsidP="00A15F0B">
    <w:pPr>
      <w:pStyle w:val="Kopfzeile"/>
    </w:pPr>
    <w:r>
      <w:tab/>
    </w:r>
    <w:r>
      <w:tab/>
    </w:r>
    <w:r>
      <w:fldChar w:fldCharType="begin"/>
    </w:r>
    <w:r>
      <w:instrText>PAGE   \* MERGEFORMAT</w:instrText>
    </w:r>
    <w:r>
      <w:fldChar w:fldCharType="separate"/>
    </w:r>
    <w:r>
      <w:t>6</w:t>
    </w:r>
    <w:r>
      <w:fldChar w:fldCharType="end"/>
    </w:r>
  </w:p>
  <w:p w14:paraId="7CD0952C" w14:textId="77777777" w:rsidR="0070228C" w:rsidRDefault="0070228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70228C" w:rsidRPr="00A00022" w:rsidRDefault="0070228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70228C" w:rsidRPr="001F40E5" w:rsidRDefault="0070228C"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70228C" w:rsidRPr="00A00022" w:rsidRDefault="0070228C"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8FAGfGnF4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4EF3"/>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1787"/>
    <w:rsid w:val="0023279E"/>
    <w:rsid w:val="00233889"/>
    <w:rsid w:val="0023391E"/>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3AE0"/>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42F"/>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3F51"/>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00E"/>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B7D52"/>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2538"/>
    <w:rsid w:val="003E34CE"/>
    <w:rsid w:val="003E4661"/>
    <w:rsid w:val="003E5132"/>
    <w:rsid w:val="003E552C"/>
    <w:rsid w:val="003E56DB"/>
    <w:rsid w:val="003E5B76"/>
    <w:rsid w:val="003E646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0704F"/>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069"/>
    <w:rsid w:val="0042551E"/>
    <w:rsid w:val="00425A8E"/>
    <w:rsid w:val="00425CE0"/>
    <w:rsid w:val="00426F6B"/>
    <w:rsid w:val="00427B14"/>
    <w:rsid w:val="0043090E"/>
    <w:rsid w:val="00431C02"/>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1B8A"/>
    <w:rsid w:val="00482E8C"/>
    <w:rsid w:val="00483BB4"/>
    <w:rsid w:val="00483D06"/>
    <w:rsid w:val="00484DDD"/>
    <w:rsid w:val="00485A85"/>
    <w:rsid w:val="00485B07"/>
    <w:rsid w:val="00486131"/>
    <w:rsid w:val="004866EE"/>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388E"/>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0C6"/>
    <w:rsid w:val="004D136C"/>
    <w:rsid w:val="004D189B"/>
    <w:rsid w:val="004D18E5"/>
    <w:rsid w:val="004D1E6E"/>
    <w:rsid w:val="004D20BF"/>
    <w:rsid w:val="004D28C4"/>
    <w:rsid w:val="004D43E4"/>
    <w:rsid w:val="004D5278"/>
    <w:rsid w:val="004D53EF"/>
    <w:rsid w:val="004D547D"/>
    <w:rsid w:val="004D64B2"/>
    <w:rsid w:val="004D67E7"/>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1FF"/>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5D6"/>
    <w:rsid w:val="005276FE"/>
    <w:rsid w:val="00530903"/>
    <w:rsid w:val="00531C0B"/>
    <w:rsid w:val="00532389"/>
    <w:rsid w:val="00532769"/>
    <w:rsid w:val="005333AF"/>
    <w:rsid w:val="005341B9"/>
    <w:rsid w:val="00535915"/>
    <w:rsid w:val="00540D96"/>
    <w:rsid w:val="00541B08"/>
    <w:rsid w:val="00542D95"/>
    <w:rsid w:val="0054331E"/>
    <w:rsid w:val="00543A26"/>
    <w:rsid w:val="00543D19"/>
    <w:rsid w:val="0054422A"/>
    <w:rsid w:val="00544311"/>
    <w:rsid w:val="00546279"/>
    <w:rsid w:val="00547085"/>
    <w:rsid w:val="00547E5B"/>
    <w:rsid w:val="00547FFB"/>
    <w:rsid w:val="005506E9"/>
    <w:rsid w:val="0055078E"/>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2FA7"/>
    <w:rsid w:val="00563078"/>
    <w:rsid w:val="005648B9"/>
    <w:rsid w:val="00564951"/>
    <w:rsid w:val="005649BE"/>
    <w:rsid w:val="005658E5"/>
    <w:rsid w:val="00565EF8"/>
    <w:rsid w:val="00570545"/>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1F5E"/>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0C4B"/>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3690"/>
    <w:rsid w:val="006040EF"/>
    <w:rsid w:val="006044AB"/>
    <w:rsid w:val="006049AB"/>
    <w:rsid w:val="00605F9A"/>
    <w:rsid w:val="00605FF3"/>
    <w:rsid w:val="00606BBB"/>
    <w:rsid w:val="00607F49"/>
    <w:rsid w:val="006104FF"/>
    <w:rsid w:val="0061098E"/>
    <w:rsid w:val="00612BD4"/>
    <w:rsid w:val="00612FCB"/>
    <w:rsid w:val="0061362A"/>
    <w:rsid w:val="00613787"/>
    <w:rsid w:val="00613B86"/>
    <w:rsid w:val="00614EE6"/>
    <w:rsid w:val="006154F9"/>
    <w:rsid w:val="0061573A"/>
    <w:rsid w:val="00615AD3"/>
    <w:rsid w:val="006163B8"/>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064E"/>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1C49"/>
    <w:rsid w:val="00682AE3"/>
    <w:rsid w:val="00683B28"/>
    <w:rsid w:val="00684FA4"/>
    <w:rsid w:val="00685BCC"/>
    <w:rsid w:val="00685CB1"/>
    <w:rsid w:val="00686A3C"/>
    <w:rsid w:val="00687F96"/>
    <w:rsid w:val="00690A14"/>
    <w:rsid w:val="00690B81"/>
    <w:rsid w:val="00691696"/>
    <w:rsid w:val="006917CC"/>
    <w:rsid w:val="00692467"/>
    <w:rsid w:val="00692A68"/>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228C"/>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219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27D"/>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06D3"/>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0E63"/>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BEB"/>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3C3E"/>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4A78"/>
    <w:rsid w:val="008C5285"/>
    <w:rsid w:val="008C6443"/>
    <w:rsid w:val="008C664A"/>
    <w:rsid w:val="008C6BDD"/>
    <w:rsid w:val="008C7FDE"/>
    <w:rsid w:val="008D0363"/>
    <w:rsid w:val="008D0690"/>
    <w:rsid w:val="008D0951"/>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1171"/>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4C6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A7A"/>
    <w:rsid w:val="00946E12"/>
    <w:rsid w:val="009471E7"/>
    <w:rsid w:val="00947BDA"/>
    <w:rsid w:val="00947E2F"/>
    <w:rsid w:val="00951EC0"/>
    <w:rsid w:val="009533F1"/>
    <w:rsid w:val="009539CC"/>
    <w:rsid w:val="00954891"/>
    <w:rsid w:val="009555DF"/>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2584"/>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512E"/>
    <w:rsid w:val="009D67E5"/>
    <w:rsid w:val="009D6853"/>
    <w:rsid w:val="009D6854"/>
    <w:rsid w:val="009D73FF"/>
    <w:rsid w:val="009D74D6"/>
    <w:rsid w:val="009E1DEB"/>
    <w:rsid w:val="009E2590"/>
    <w:rsid w:val="009E31C1"/>
    <w:rsid w:val="009E38D2"/>
    <w:rsid w:val="009E443C"/>
    <w:rsid w:val="009E4CB3"/>
    <w:rsid w:val="009E5F1E"/>
    <w:rsid w:val="009E787A"/>
    <w:rsid w:val="009E7A97"/>
    <w:rsid w:val="009F057B"/>
    <w:rsid w:val="009F1099"/>
    <w:rsid w:val="009F2313"/>
    <w:rsid w:val="009F2688"/>
    <w:rsid w:val="009F3C7B"/>
    <w:rsid w:val="009F4BD4"/>
    <w:rsid w:val="009F4BDD"/>
    <w:rsid w:val="009F5CE5"/>
    <w:rsid w:val="009F5F21"/>
    <w:rsid w:val="009F5F6C"/>
    <w:rsid w:val="009F6029"/>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2E3"/>
    <w:rsid w:val="00A30876"/>
    <w:rsid w:val="00A314B0"/>
    <w:rsid w:val="00A32BFC"/>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6981"/>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3ED"/>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B7A21"/>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0CE7"/>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249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4C04"/>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18"/>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4BD"/>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A7C8C"/>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B16"/>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2DA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14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5C61"/>
    <w:rsid w:val="00D5651D"/>
    <w:rsid w:val="00D56558"/>
    <w:rsid w:val="00D579A5"/>
    <w:rsid w:val="00D57FCE"/>
    <w:rsid w:val="00D600E6"/>
    <w:rsid w:val="00D60993"/>
    <w:rsid w:val="00D60F70"/>
    <w:rsid w:val="00D611C2"/>
    <w:rsid w:val="00D61C83"/>
    <w:rsid w:val="00D61EA7"/>
    <w:rsid w:val="00D62B55"/>
    <w:rsid w:val="00D62F28"/>
    <w:rsid w:val="00D63607"/>
    <w:rsid w:val="00D6479F"/>
    <w:rsid w:val="00D65C75"/>
    <w:rsid w:val="00D66A2B"/>
    <w:rsid w:val="00D66DFD"/>
    <w:rsid w:val="00D672FB"/>
    <w:rsid w:val="00D67490"/>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0282"/>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6110"/>
    <w:rsid w:val="00EE7547"/>
    <w:rsid w:val="00EE7F04"/>
    <w:rsid w:val="00EE7F3E"/>
    <w:rsid w:val="00EF02DC"/>
    <w:rsid w:val="00EF18A9"/>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774F6"/>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6C7A"/>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3B7D52"/>
    <w:pPr>
      <w:ind w:firstLine="0"/>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3B7D5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6.png"/><Relationship Id="rId26" Type="http://schemas.openxmlformats.org/officeDocument/2006/relationships/header" Target="header5.xml"/><Relationship Id="rId39" Type="http://schemas.openxmlformats.org/officeDocument/2006/relationships/image" Target="media/image21.png"/><Relationship Id="rId21" Type="http://schemas.openxmlformats.org/officeDocument/2006/relationships/hyperlink" Target="https://scikit-learn.org/stable/modules/generated/sklearn.cluster.KMeans.html" TargetMode="External"/><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hyperlink" Target="https://cds.climate.copernicus.eu/cdsapp"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6.xml"/><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hyperlink" Target="https://docs.scipy.org/doc/scipy/reference/generated/scipy.signal.butter.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github.com/renewables-ninja/gsee" TargetMode="External"/><Relationship Id="rId22" Type="http://schemas.openxmlformats.org/officeDocument/2006/relationships/hyperlink" Target="https://docs.scipy.org/doc/scipy/reference/generated/scipy.optimize.lsq_linear.html"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hyperlink" Target="https://open-power-system-data.org/"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20" Type="http://schemas.openxmlformats.org/officeDocument/2006/relationships/hyperlink" Target="https://ajdawson.github.io/eofs/latest/" TargetMode="External"/><Relationship Id="rId41" Type="http://schemas.openxmlformats.org/officeDocument/2006/relationships/hyperlink" Target="https://github.com/dirk7744/RPGV" TargetMode="External"/><Relationship Id="rId54" Type="http://schemas.openxmlformats.org/officeDocument/2006/relationships/image" Target="media/image34.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4.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s>
</file>

<file path=word/_rels/header2.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66785</Words>
  <Characters>420752</Characters>
  <Application>Microsoft Office Word</Application>
  <DocSecurity>0</DocSecurity>
  <Lines>3506</Lines>
  <Paragraphs>9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65</cp:revision>
  <cp:lastPrinted>2021-04-24T14:10:00Z</cp:lastPrinted>
  <dcterms:created xsi:type="dcterms:W3CDTF">2021-04-16T09:38:00Z</dcterms:created>
  <dcterms:modified xsi:type="dcterms:W3CDTF">2021-04-2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